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54D07479" w:rsidR="00BA6281" w:rsidRPr="00ED76A0" w:rsidRDefault="00664CE9" w:rsidP="00ED76A0">
      <w:pPr>
        <w:pStyle w:val="Title"/>
      </w:pPr>
      <w:bookmarkStart w:id="0" w:name="_Toc37430159"/>
      <w:r>
        <w:t>IMPLEMENTASI</w:t>
      </w:r>
      <w:r w:rsidR="00771CC6">
        <w:t xml:space="preserve"> SISTEM </w:t>
      </w:r>
      <w:r w:rsidR="00097793">
        <w:t>PENENTUAN</w:t>
      </w:r>
      <w:r w:rsidR="00771CC6">
        <w:t xml:space="preserve"> LOKASI DALAM GEDUNG (INDOOR LOCALIZATION) MENGGUNAKAN METODE </w:t>
      </w:r>
      <w:r w:rsidR="00097793">
        <w:t>FINGERPRINTING BERJENIS MONITOR BASED LOCALIZATION (MBL) DENGAN TEKNOLOGI</w:t>
      </w:r>
      <w:r w:rsidR="00771CC6">
        <w:t xml:space="preserve"> BLUETOOTH LOW ENERGY (BLE)</w:t>
      </w:r>
      <w:bookmarkEnd w:id="0"/>
      <w:r w:rsidR="00771CC6">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3D80CB65" w:rsidR="00BA6281" w:rsidRPr="001174C6" w:rsidRDefault="001174C6" w:rsidP="00BA6281">
      <w:pPr>
        <w:pStyle w:val="DefaultHeading"/>
        <w:rPr>
          <w:lang w:val="id-ID"/>
        </w:rPr>
      </w:pPr>
      <w:bookmarkStart w:id="1" w:name="_Toc37430160"/>
      <w:r>
        <w:rPr>
          <w:lang w:val="id-ID"/>
        </w:rPr>
        <w:lastRenderedPageBreak/>
        <w:t>PERSETUJU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6EAF993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62B11D5C" w:rsidR="00BA6281" w:rsidRPr="001174C6" w:rsidRDefault="00BA6281" w:rsidP="00FE7A2D">
      <w:pPr>
        <w:pStyle w:val="NormalCentered"/>
        <w:rPr>
          <w:b/>
        </w:rPr>
      </w:pPr>
      <w:r w:rsidRPr="00BA6281">
        <w:rPr>
          <w:bCs/>
        </w:rPr>
        <w:t>NIM</w:t>
      </w:r>
      <w:r w:rsidRPr="00BA6281">
        <w:rPr>
          <w:bCs/>
          <w:lang w:val="en-US"/>
        </w:rPr>
        <w:t>:</w:t>
      </w:r>
      <w:r w:rsidRPr="00BA6281">
        <w:rPr>
          <w:bCs/>
        </w:rPr>
        <w:t xml:space="preserve"> </w:t>
      </w:r>
      <w:r w:rsidR="001174C6">
        <w:rPr>
          <w:bCs/>
        </w:rPr>
        <w:t>155150200111132</w:t>
      </w:r>
    </w:p>
    <w:p w14:paraId="3A750D9F" w14:textId="1107AE1F" w:rsidR="00BA6281" w:rsidRPr="00A668DE" w:rsidRDefault="00BA6281" w:rsidP="00ED76A0">
      <w:pPr>
        <w:pStyle w:val="NormalCentered"/>
        <w:rPr>
          <w:b/>
          <w:lang w:val="en-US"/>
        </w:rPr>
      </w:pPr>
    </w:p>
    <w:p w14:paraId="68F0754C" w14:textId="0CBCD7C4" w:rsidR="00BA6281" w:rsidRPr="00A668DE" w:rsidRDefault="00BA6281" w:rsidP="00930F91">
      <w:pPr>
        <w:pStyle w:val="NormalCentered"/>
        <w:rPr>
          <w:lang w:val="en-US"/>
        </w:rPr>
      </w:pPr>
    </w:p>
    <w:p w14:paraId="6BD0C62A" w14:textId="6196283A"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3FC02CF0" w:rsidR="00930F91" w:rsidRDefault="00930F91" w:rsidP="00E662B7">
            <w:pPr>
              <w:pStyle w:val="NormalCentered"/>
              <w:rPr>
                <w:lang w:val="en-US"/>
              </w:rPr>
            </w:pPr>
            <w:r>
              <w:rPr>
                <w:lang w:val="en-US"/>
              </w:rPr>
              <w:t xml:space="preserve">/*jika </w:t>
            </w:r>
            <w:r w:rsidR="00E662B7">
              <w:rPr>
                <w:lang w:val="en-US"/>
              </w:rPr>
              <w:t>terdapat</w:t>
            </w:r>
            <w:r>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4A88B6D9"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746A42BB" w:rsidR="00BA6281" w:rsidRPr="00BA6281" w:rsidRDefault="00026AB3" w:rsidP="00BA6281">
      <w:pPr>
        <w:jc w:val="center"/>
        <w:rPr>
          <w:rFonts w:cs="Calibri"/>
          <w:bCs/>
          <w:lang w:val="en-US"/>
        </w:rPr>
      </w:pPr>
      <w:r>
        <w:rPr>
          <w:rFonts w:cs="Calibri"/>
          <w:bCs/>
          <w:lang w:val="en-US"/>
        </w:rPr>
        <w:t xml:space="preserve">Ketua Jurusan </w:t>
      </w:r>
      <w:r w:rsidRPr="000F1313">
        <w:rPr>
          <w:rFonts w:cs="Calibri"/>
          <w:b/>
          <w:bCs/>
          <w:lang w:val="en-US"/>
        </w:rPr>
        <w:t>Nama</w:t>
      </w:r>
      <w:r w:rsidR="002B2D6A">
        <w:rPr>
          <w:rFonts w:cs="Calibri"/>
          <w:b/>
          <w:bCs/>
          <w:lang w:val="en-US"/>
        </w:rPr>
        <w:t xml:space="preserve"> </w:t>
      </w:r>
      <w:r w:rsidRPr="000F1313">
        <w:rPr>
          <w:rFonts w:cs="Calibri"/>
          <w:b/>
          <w:bCs/>
          <w:lang w:val="en-US"/>
        </w:rPr>
        <w:t>Jurusan</w:t>
      </w:r>
    </w:p>
    <w:p w14:paraId="7CACA280" w14:textId="79DB7D7E"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37430161"/>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37430162"/>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37430163"/>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37430164"/>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37430165"/>
      <w:r>
        <w:lastRenderedPageBreak/>
        <w:t>DAFTAR ISI</w:t>
      </w:r>
      <w:bookmarkEnd w:id="6"/>
      <w:bookmarkEnd w:id="7"/>
    </w:p>
    <w:bookmarkStart w:id="8" w:name="_Toc402485258" w:displacedByCustomXml="next"/>
    <w:bookmarkStart w:id="9" w:name="_Ref402284383" w:displacedByCustomXml="next"/>
    <w:sdt>
      <w:sdtPr>
        <w:rPr>
          <w:noProof w:val="0"/>
        </w:rPr>
        <w:id w:val="822942062"/>
        <w:docPartObj>
          <w:docPartGallery w:val="Table of Contents"/>
          <w:docPartUnique/>
        </w:docPartObj>
      </w:sdtPr>
      <w:sdtEndPr>
        <w:rPr>
          <w:b/>
          <w:bCs/>
        </w:rPr>
      </w:sdtEndPr>
      <w:sdtContent>
        <w:p w14:paraId="07F27CA2" w14:textId="77777777" w:rsidR="00C618C8" w:rsidRDefault="00270A02">
          <w:pPr>
            <w:pStyle w:val="TOC1"/>
            <w:rPr>
              <w:rFonts w:asciiTheme="minorHAnsi" w:eastAsiaTheme="minorEastAsia" w:hAnsiTheme="minorHAnsi" w:cstheme="minorBidi"/>
              <w:sz w:val="22"/>
              <w:lang w:val="en-US"/>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37430159" w:history="1">
            <w:r w:rsidR="00C618C8" w:rsidRPr="00F04EEA">
              <w:rPr>
                <w:rStyle w:val="Hyperlink"/>
              </w:rPr>
              <w:t>IMPLEMENTASI SISTEM PENENTUAN LOKASI DALAM GEDUNG (INDOOR LOCALIZATION) MENGGUNAKAN METODE FINGERPRINTING BERJENIS MONITOR BASED LOCALIZATION (MBL) DENGAN TEKNOLOGI BLUETOOTH LOW ENERGY (BLE)</w:t>
            </w:r>
            <w:r w:rsidR="00C618C8">
              <w:rPr>
                <w:webHidden/>
              </w:rPr>
              <w:tab/>
            </w:r>
            <w:r w:rsidR="00C618C8">
              <w:rPr>
                <w:webHidden/>
              </w:rPr>
              <w:fldChar w:fldCharType="begin"/>
            </w:r>
            <w:r w:rsidR="00C618C8">
              <w:rPr>
                <w:webHidden/>
              </w:rPr>
              <w:instrText xml:space="preserve"> PAGEREF _Toc37430159 \h </w:instrText>
            </w:r>
            <w:r w:rsidR="00C618C8">
              <w:rPr>
                <w:webHidden/>
              </w:rPr>
            </w:r>
            <w:r w:rsidR="00C618C8">
              <w:rPr>
                <w:webHidden/>
              </w:rPr>
              <w:fldChar w:fldCharType="separate"/>
            </w:r>
            <w:r w:rsidR="00C618C8">
              <w:rPr>
                <w:webHidden/>
              </w:rPr>
              <w:t>i</w:t>
            </w:r>
            <w:r w:rsidR="00C618C8">
              <w:rPr>
                <w:webHidden/>
              </w:rPr>
              <w:fldChar w:fldCharType="end"/>
            </w:r>
          </w:hyperlink>
        </w:p>
        <w:p w14:paraId="7CA416CF" w14:textId="77777777" w:rsidR="00C618C8" w:rsidRDefault="00A504FD">
          <w:pPr>
            <w:pStyle w:val="TOC1"/>
            <w:rPr>
              <w:rFonts w:asciiTheme="minorHAnsi" w:eastAsiaTheme="minorEastAsia" w:hAnsiTheme="minorHAnsi" w:cstheme="minorBidi"/>
              <w:sz w:val="22"/>
              <w:lang w:val="en-US"/>
            </w:rPr>
          </w:pPr>
          <w:hyperlink w:anchor="_Toc37430160" w:history="1">
            <w:r w:rsidR="00C618C8" w:rsidRPr="00F04EEA">
              <w:rPr>
                <w:rStyle w:val="Hyperlink"/>
              </w:rPr>
              <w:t>PERSETUJUAN</w:t>
            </w:r>
            <w:r w:rsidR="00C618C8">
              <w:rPr>
                <w:webHidden/>
              </w:rPr>
              <w:tab/>
            </w:r>
            <w:r w:rsidR="00C618C8">
              <w:rPr>
                <w:webHidden/>
              </w:rPr>
              <w:fldChar w:fldCharType="begin"/>
            </w:r>
            <w:r w:rsidR="00C618C8">
              <w:rPr>
                <w:webHidden/>
              </w:rPr>
              <w:instrText xml:space="preserve"> PAGEREF _Toc37430160 \h </w:instrText>
            </w:r>
            <w:r w:rsidR="00C618C8">
              <w:rPr>
                <w:webHidden/>
              </w:rPr>
            </w:r>
            <w:r w:rsidR="00C618C8">
              <w:rPr>
                <w:webHidden/>
              </w:rPr>
              <w:fldChar w:fldCharType="separate"/>
            </w:r>
            <w:r w:rsidR="00C618C8">
              <w:rPr>
                <w:webHidden/>
              </w:rPr>
              <w:t>ii</w:t>
            </w:r>
            <w:r w:rsidR="00C618C8">
              <w:rPr>
                <w:webHidden/>
              </w:rPr>
              <w:fldChar w:fldCharType="end"/>
            </w:r>
          </w:hyperlink>
        </w:p>
        <w:p w14:paraId="3E0BF9BC" w14:textId="77777777" w:rsidR="00C618C8" w:rsidRDefault="00A504FD">
          <w:pPr>
            <w:pStyle w:val="TOC1"/>
            <w:rPr>
              <w:rFonts w:asciiTheme="minorHAnsi" w:eastAsiaTheme="minorEastAsia" w:hAnsiTheme="minorHAnsi" w:cstheme="minorBidi"/>
              <w:sz w:val="22"/>
              <w:lang w:val="en-US"/>
            </w:rPr>
          </w:pPr>
          <w:hyperlink w:anchor="_Toc37430161" w:history="1">
            <w:r w:rsidR="00C618C8" w:rsidRPr="00F04EEA">
              <w:rPr>
                <w:rStyle w:val="Hyperlink"/>
              </w:rPr>
              <w:t>PERNYATAAN ORISINALITAS</w:t>
            </w:r>
            <w:r w:rsidR="00C618C8">
              <w:rPr>
                <w:webHidden/>
              </w:rPr>
              <w:tab/>
            </w:r>
            <w:r w:rsidR="00C618C8">
              <w:rPr>
                <w:webHidden/>
              </w:rPr>
              <w:fldChar w:fldCharType="begin"/>
            </w:r>
            <w:r w:rsidR="00C618C8">
              <w:rPr>
                <w:webHidden/>
              </w:rPr>
              <w:instrText xml:space="preserve"> PAGEREF _Toc37430161 \h </w:instrText>
            </w:r>
            <w:r w:rsidR="00C618C8">
              <w:rPr>
                <w:webHidden/>
              </w:rPr>
            </w:r>
            <w:r w:rsidR="00C618C8">
              <w:rPr>
                <w:webHidden/>
              </w:rPr>
              <w:fldChar w:fldCharType="separate"/>
            </w:r>
            <w:r w:rsidR="00C618C8">
              <w:rPr>
                <w:webHidden/>
              </w:rPr>
              <w:t>iii</w:t>
            </w:r>
            <w:r w:rsidR="00C618C8">
              <w:rPr>
                <w:webHidden/>
              </w:rPr>
              <w:fldChar w:fldCharType="end"/>
            </w:r>
          </w:hyperlink>
        </w:p>
        <w:p w14:paraId="6C7888EC" w14:textId="77777777" w:rsidR="00C618C8" w:rsidRDefault="00A504FD">
          <w:pPr>
            <w:pStyle w:val="TOC1"/>
            <w:rPr>
              <w:rFonts w:asciiTheme="minorHAnsi" w:eastAsiaTheme="minorEastAsia" w:hAnsiTheme="minorHAnsi" w:cstheme="minorBidi"/>
              <w:sz w:val="22"/>
              <w:lang w:val="en-US"/>
            </w:rPr>
          </w:pPr>
          <w:hyperlink w:anchor="_Toc37430162" w:history="1">
            <w:r w:rsidR="00C618C8" w:rsidRPr="00F04EEA">
              <w:rPr>
                <w:rStyle w:val="Hyperlink"/>
              </w:rPr>
              <w:t>PRAKATA</w:t>
            </w:r>
            <w:r w:rsidR="00C618C8">
              <w:rPr>
                <w:webHidden/>
              </w:rPr>
              <w:tab/>
            </w:r>
            <w:r w:rsidR="00C618C8">
              <w:rPr>
                <w:webHidden/>
              </w:rPr>
              <w:fldChar w:fldCharType="begin"/>
            </w:r>
            <w:r w:rsidR="00C618C8">
              <w:rPr>
                <w:webHidden/>
              </w:rPr>
              <w:instrText xml:space="preserve"> PAGEREF _Toc37430162 \h </w:instrText>
            </w:r>
            <w:r w:rsidR="00C618C8">
              <w:rPr>
                <w:webHidden/>
              </w:rPr>
            </w:r>
            <w:r w:rsidR="00C618C8">
              <w:rPr>
                <w:webHidden/>
              </w:rPr>
              <w:fldChar w:fldCharType="separate"/>
            </w:r>
            <w:r w:rsidR="00C618C8">
              <w:rPr>
                <w:webHidden/>
              </w:rPr>
              <w:t>iv</w:t>
            </w:r>
            <w:r w:rsidR="00C618C8">
              <w:rPr>
                <w:webHidden/>
              </w:rPr>
              <w:fldChar w:fldCharType="end"/>
            </w:r>
          </w:hyperlink>
        </w:p>
        <w:p w14:paraId="6729A797" w14:textId="77777777" w:rsidR="00C618C8" w:rsidRDefault="00A504FD">
          <w:pPr>
            <w:pStyle w:val="TOC1"/>
            <w:rPr>
              <w:rFonts w:asciiTheme="minorHAnsi" w:eastAsiaTheme="minorEastAsia" w:hAnsiTheme="minorHAnsi" w:cstheme="minorBidi"/>
              <w:sz w:val="22"/>
              <w:lang w:val="en-US"/>
            </w:rPr>
          </w:pPr>
          <w:hyperlink w:anchor="_Toc37430163" w:history="1">
            <w:r w:rsidR="00C618C8" w:rsidRPr="00F04EEA">
              <w:rPr>
                <w:rStyle w:val="Hyperlink"/>
              </w:rPr>
              <w:t>ABSTRAK</w:t>
            </w:r>
            <w:r w:rsidR="00C618C8">
              <w:rPr>
                <w:webHidden/>
              </w:rPr>
              <w:tab/>
            </w:r>
            <w:r w:rsidR="00C618C8">
              <w:rPr>
                <w:webHidden/>
              </w:rPr>
              <w:fldChar w:fldCharType="begin"/>
            </w:r>
            <w:r w:rsidR="00C618C8">
              <w:rPr>
                <w:webHidden/>
              </w:rPr>
              <w:instrText xml:space="preserve"> PAGEREF _Toc37430163 \h </w:instrText>
            </w:r>
            <w:r w:rsidR="00C618C8">
              <w:rPr>
                <w:webHidden/>
              </w:rPr>
            </w:r>
            <w:r w:rsidR="00C618C8">
              <w:rPr>
                <w:webHidden/>
              </w:rPr>
              <w:fldChar w:fldCharType="separate"/>
            </w:r>
            <w:r w:rsidR="00C618C8">
              <w:rPr>
                <w:webHidden/>
              </w:rPr>
              <w:t>v</w:t>
            </w:r>
            <w:r w:rsidR="00C618C8">
              <w:rPr>
                <w:webHidden/>
              </w:rPr>
              <w:fldChar w:fldCharType="end"/>
            </w:r>
          </w:hyperlink>
        </w:p>
        <w:p w14:paraId="440F2E63" w14:textId="77777777" w:rsidR="00C618C8" w:rsidRDefault="00A504FD">
          <w:pPr>
            <w:pStyle w:val="TOC1"/>
            <w:rPr>
              <w:rFonts w:asciiTheme="minorHAnsi" w:eastAsiaTheme="minorEastAsia" w:hAnsiTheme="minorHAnsi" w:cstheme="minorBidi"/>
              <w:sz w:val="22"/>
              <w:lang w:val="en-US"/>
            </w:rPr>
          </w:pPr>
          <w:hyperlink w:anchor="_Toc37430164" w:history="1">
            <w:r w:rsidR="00C618C8" w:rsidRPr="00F04EEA">
              <w:rPr>
                <w:rStyle w:val="Hyperlink"/>
              </w:rPr>
              <w:t>ABSTRACT</w:t>
            </w:r>
            <w:r w:rsidR="00C618C8">
              <w:rPr>
                <w:webHidden/>
              </w:rPr>
              <w:tab/>
            </w:r>
            <w:r w:rsidR="00C618C8">
              <w:rPr>
                <w:webHidden/>
              </w:rPr>
              <w:fldChar w:fldCharType="begin"/>
            </w:r>
            <w:r w:rsidR="00C618C8">
              <w:rPr>
                <w:webHidden/>
              </w:rPr>
              <w:instrText xml:space="preserve"> PAGEREF _Toc37430164 \h </w:instrText>
            </w:r>
            <w:r w:rsidR="00C618C8">
              <w:rPr>
                <w:webHidden/>
              </w:rPr>
            </w:r>
            <w:r w:rsidR="00C618C8">
              <w:rPr>
                <w:webHidden/>
              </w:rPr>
              <w:fldChar w:fldCharType="separate"/>
            </w:r>
            <w:r w:rsidR="00C618C8">
              <w:rPr>
                <w:webHidden/>
              </w:rPr>
              <w:t>vi</w:t>
            </w:r>
            <w:r w:rsidR="00C618C8">
              <w:rPr>
                <w:webHidden/>
              </w:rPr>
              <w:fldChar w:fldCharType="end"/>
            </w:r>
          </w:hyperlink>
        </w:p>
        <w:p w14:paraId="15736056" w14:textId="77777777" w:rsidR="00C618C8" w:rsidRDefault="00A504FD">
          <w:pPr>
            <w:pStyle w:val="TOC1"/>
            <w:rPr>
              <w:rFonts w:asciiTheme="minorHAnsi" w:eastAsiaTheme="minorEastAsia" w:hAnsiTheme="minorHAnsi" w:cstheme="minorBidi"/>
              <w:sz w:val="22"/>
              <w:lang w:val="en-US"/>
            </w:rPr>
          </w:pPr>
          <w:hyperlink w:anchor="_Toc37430165" w:history="1">
            <w:r w:rsidR="00C618C8" w:rsidRPr="00F04EEA">
              <w:rPr>
                <w:rStyle w:val="Hyperlink"/>
              </w:rPr>
              <w:t>DAFTAR ISI</w:t>
            </w:r>
            <w:r w:rsidR="00C618C8">
              <w:rPr>
                <w:webHidden/>
              </w:rPr>
              <w:tab/>
            </w:r>
            <w:r w:rsidR="00C618C8">
              <w:rPr>
                <w:webHidden/>
              </w:rPr>
              <w:fldChar w:fldCharType="begin"/>
            </w:r>
            <w:r w:rsidR="00C618C8">
              <w:rPr>
                <w:webHidden/>
              </w:rPr>
              <w:instrText xml:space="preserve"> PAGEREF _Toc37430165 \h </w:instrText>
            </w:r>
            <w:r w:rsidR="00C618C8">
              <w:rPr>
                <w:webHidden/>
              </w:rPr>
            </w:r>
            <w:r w:rsidR="00C618C8">
              <w:rPr>
                <w:webHidden/>
              </w:rPr>
              <w:fldChar w:fldCharType="separate"/>
            </w:r>
            <w:r w:rsidR="00C618C8">
              <w:rPr>
                <w:webHidden/>
              </w:rPr>
              <w:t>vii</w:t>
            </w:r>
            <w:r w:rsidR="00C618C8">
              <w:rPr>
                <w:webHidden/>
              </w:rPr>
              <w:fldChar w:fldCharType="end"/>
            </w:r>
          </w:hyperlink>
        </w:p>
        <w:p w14:paraId="06438AF4" w14:textId="77777777" w:rsidR="00C618C8" w:rsidRDefault="00A504FD">
          <w:pPr>
            <w:pStyle w:val="TOC1"/>
            <w:rPr>
              <w:rFonts w:asciiTheme="minorHAnsi" w:eastAsiaTheme="minorEastAsia" w:hAnsiTheme="minorHAnsi" w:cstheme="minorBidi"/>
              <w:sz w:val="22"/>
              <w:lang w:val="en-US"/>
            </w:rPr>
          </w:pPr>
          <w:hyperlink w:anchor="_Toc37430166" w:history="1">
            <w:r w:rsidR="00C618C8" w:rsidRPr="00F04EEA">
              <w:rPr>
                <w:rStyle w:val="Hyperlink"/>
              </w:rPr>
              <w:t>DAFTAR TABEL</w:t>
            </w:r>
            <w:r w:rsidR="00C618C8">
              <w:rPr>
                <w:webHidden/>
              </w:rPr>
              <w:tab/>
            </w:r>
            <w:r w:rsidR="00C618C8">
              <w:rPr>
                <w:webHidden/>
              </w:rPr>
              <w:fldChar w:fldCharType="begin"/>
            </w:r>
            <w:r w:rsidR="00C618C8">
              <w:rPr>
                <w:webHidden/>
              </w:rPr>
              <w:instrText xml:space="preserve"> PAGEREF _Toc37430166 \h </w:instrText>
            </w:r>
            <w:r w:rsidR="00C618C8">
              <w:rPr>
                <w:webHidden/>
              </w:rPr>
            </w:r>
            <w:r w:rsidR="00C618C8">
              <w:rPr>
                <w:webHidden/>
              </w:rPr>
              <w:fldChar w:fldCharType="separate"/>
            </w:r>
            <w:r w:rsidR="00C618C8">
              <w:rPr>
                <w:webHidden/>
              </w:rPr>
              <w:t>x</w:t>
            </w:r>
            <w:r w:rsidR="00C618C8">
              <w:rPr>
                <w:webHidden/>
              </w:rPr>
              <w:fldChar w:fldCharType="end"/>
            </w:r>
          </w:hyperlink>
        </w:p>
        <w:p w14:paraId="68365F98" w14:textId="77777777" w:rsidR="00C618C8" w:rsidRDefault="00A504FD">
          <w:pPr>
            <w:pStyle w:val="TOC1"/>
            <w:rPr>
              <w:rFonts w:asciiTheme="minorHAnsi" w:eastAsiaTheme="minorEastAsia" w:hAnsiTheme="minorHAnsi" w:cstheme="minorBidi"/>
              <w:sz w:val="22"/>
              <w:lang w:val="en-US"/>
            </w:rPr>
          </w:pPr>
          <w:hyperlink w:anchor="_Toc37430167" w:history="1">
            <w:r w:rsidR="00C618C8" w:rsidRPr="00F04EEA">
              <w:rPr>
                <w:rStyle w:val="Hyperlink"/>
              </w:rPr>
              <w:t>DAFTAR GAMBAR</w:t>
            </w:r>
            <w:r w:rsidR="00C618C8">
              <w:rPr>
                <w:webHidden/>
              </w:rPr>
              <w:tab/>
            </w:r>
            <w:r w:rsidR="00C618C8">
              <w:rPr>
                <w:webHidden/>
              </w:rPr>
              <w:fldChar w:fldCharType="begin"/>
            </w:r>
            <w:r w:rsidR="00C618C8">
              <w:rPr>
                <w:webHidden/>
              </w:rPr>
              <w:instrText xml:space="preserve"> PAGEREF _Toc37430167 \h </w:instrText>
            </w:r>
            <w:r w:rsidR="00C618C8">
              <w:rPr>
                <w:webHidden/>
              </w:rPr>
            </w:r>
            <w:r w:rsidR="00C618C8">
              <w:rPr>
                <w:webHidden/>
              </w:rPr>
              <w:fldChar w:fldCharType="separate"/>
            </w:r>
            <w:r w:rsidR="00C618C8">
              <w:rPr>
                <w:webHidden/>
              </w:rPr>
              <w:t>xi</w:t>
            </w:r>
            <w:r w:rsidR="00C618C8">
              <w:rPr>
                <w:webHidden/>
              </w:rPr>
              <w:fldChar w:fldCharType="end"/>
            </w:r>
          </w:hyperlink>
        </w:p>
        <w:p w14:paraId="08FE49D3" w14:textId="77777777" w:rsidR="00C618C8" w:rsidRDefault="00A504FD">
          <w:pPr>
            <w:pStyle w:val="TOC1"/>
            <w:rPr>
              <w:rFonts w:asciiTheme="minorHAnsi" w:eastAsiaTheme="minorEastAsia" w:hAnsiTheme="minorHAnsi" w:cstheme="minorBidi"/>
              <w:sz w:val="22"/>
              <w:lang w:val="en-US"/>
            </w:rPr>
          </w:pPr>
          <w:hyperlink w:anchor="_Toc37430168" w:history="1">
            <w:r w:rsidR="00C618C8" w:rsidRPr="00F04EEA">
              <w:rPr>
                <w:rStyle w:val="Hyperlink"/>
              </w:rPr>
              <w:t>DAFTAR LAMPIRAN</w:t>
            </w:r>
            <w:r w:rsidR="00C618C8">
              <w:rPr>
                <w:webHidden/>
              </w:rPr>
              <w:tab/>
            </w:r>
            <w:r w:rsidR="00C618C8">
              <w:rPr>
                <w:webHidden/>
              </w:rPr>
              <w:fldChar w:fldCharType="begin"/>
            </w:r>
            <w:r w:rsidR="00C618C8">
              <w:rPr>
                <w:webHidden/>
              </w:rPr>
              <w:instrText xml:space="preserve"> PAGEREF _Toc37430168 \h </w:instrText>
            </w:r>
            <w:r w:rsidR="00C618C8">
              <w:rPr>
                <w:webHidden/>
              </w:rPr>
            </w:r>
            <w:r w:rsidR="00C618C8">
              <w:rPr>
                <w:webHidden/>
              </w:rPr>
              <w:fldChar w:fldCharType="separate"/>
            </w:r>
            <w:r w:rsidR="00C618C8">
              <w:rPr>
                <w:webHidden/>
              </w:rPr>
              <w:t>xii</w:t>
            </w:r>
            <w:r w:rsidR="00C618C8">
              <w:rPr>
                <w:webHidden/>
              </w:rPr>
              <w:fldChar w:fldCharType="end"/>
            </w:r>
          </w:hyperlink>
        </w:p>
        <w:p w14:paraId="1E62E3F1" w14:textId="77777777" w:rsidR="00C618C8" w:rsidRDefault="00A504FD">
          <w:pPr>
            <w:pStyle w:val="TOC1"/>
            <w:rPr>
              <w:rFonts w:asciiTheme="minorHAnsi" w:eastAsiaTheme="minorEastAsia" w:hAnsiTheme="minorHAnsi" w:cstheme="minorBidi"/>
              <w:sz w:val="22"/>
              <w:lang w:val="en-US"/>
            </w:rPr>
          </w:pPr>
          <w:hyperlink w:anchor="_Toc37430169" w:history="1">
            <w:r w:rsidR="00C618C8" w:rsidRPr="00F04EEA">
              <w:rPr>
                <w:rStyle w:val="Hyperlink"/>
              </w:rPr>
              <w:t>BAB 1</w:t>
            </w:r>
            <w:r w:rsidR="00C618C8" w:rsidRPr="00F04EEA">
              <w:rPr>
                <w:rStyle w:val="Hyperlink"/>
                <w:lang w:val="en-US"/>
              </w:rPr>
              <w:t xml:space="preserve"> PENDAHULUAN</w:t>
            </w:r>
            <w:r w:rsidR="00C618C8">
              <w:rPr>
                <w:webHidden/>
              </w:rPr>
              <w:tab/>
            </w:r>
            <w:r w:rsidR="00C618C8">
              <w:rPr>
                <w:webHidden/>
              </w:rPr>
              <w:fldChar w:fldCharType="begin"/>
            </w:r>
            <w:r w:rsidR="00C618C8">
              <w:rPr>
                <w:webHidden/>
              </w:rPr>
              <w:instrText xml:space="preserve"> PAGEREF _Toc37430169 \h </w:instrText>
            </w:r>
            <w:r w:rsidR="00C618C8">
              <w:rPr>
                <w:webHidden/>
              </w:rPr>
            </w:r>
            <w:r w:rsidR="00C618C8">
              <w:rPr>
                <w:webHidden/>
              </w:rPr>
              <w:fldChar w:fldCharType="separate"/>
            </w:r>
            <w:r w:rsidR="00C618C8">
              <w:rPr>
                <w:webHidden/>
              </w:rPr>
              <w:t>1</w:t>
            </w:r>
            <w:r w:rsidR="00C618C8">
              <w:rPr>
                <w:webHidden/>
              </w:rPr>
              <w:fldChar w:fldCharType="end"/>
            </w:r>
          </w:hyperlink>
        </w:p>
        <w:p w14:paraId="52CF688B" w14:textId="77777777" w:rsidR="00C618C8" w:rsidRDefault="00A504FD">
          <w:pPr>
            <w:pStyle w:val="TOC2"/>
            <w:rPr>
              <w:rFonts w:asciiTheme="minorHAnsi" w:eastAsiaTheme="minorEastAsia" w:hAnsiTheme="minorHAnsi" w:cstheme="minorBidi"/>
              <w:noProof/>
              <w:sz w:val="22"/>
              <w:lang w:val="en-US"/>
            </w:rPr>
          </w:pPr>
          <w:hyperlink w:anchor="_Toc37430170" w:history="1">
            <w:r w:rsidR="00C618C8" w:rsidRPr="00F04EEA">
              <w:rPr>
                <w:rStyle w:val="Hyperlink"/>
                <w:noProof/>
              </w:rPr>
              <w:t xml:space="preserve">1.1 Latar </w:t>
            </w:r>
            <w:r w:rsidR="00C618C8" w:rsidRPr="00F04EEA">
              <w:rPr>
                <w:rStyle w:val="Hyperlink"/>
                <w:noProof/>
                <w:lang w:val="en-US"/>
              </w:rPr>
              <w:t>B</w:t>
            </w:r>
            <w:r w:rsidR="00C618C8" w:rsidRPr="00F04EEA">
              <w:rPr>
                <w:rStyle w:val="Hyperlink"/>
                <w:noProof/>
              </w:rPr>
              <w:t>elakang</w:t>
            </w:r>
            <w:r w:rsidR="00C618C8">
              <w:rPr>
                <w:noProof/>
                <w:webHidden/>
              </w:rPr>
              <w:tab/>
            </w:r>
            <w:r w:rsidR="00C618C8">
              <w:rPr>
                <w:noProof/>
                <w:webHidden/>
              </w:rPr>
              <w:fldChar w:fldCharType="begin"/>
            </w:r>
            <w:r w:rsidR="00C618C8">
              <w:rPr>
                <w:noProof/>
                <w:webHidden/>
              </w:rPr>
              <w:instrText xml:space="preserve"> PAGEREF _Toc37430170 \h </w:instrText>
            </w:r>
            <w:r w:rsidR="00C618C8">
              <w:rPr>
                <w:noProof/>
                <w:webHidden/>
              </w:rPr>
            </w:r>
            <w:r w:rsidR="00C618C8">
              <w:rPr>
                <w:noProof/>
                <w:webHidden/>
              </w:rPr>
              <w:fldChar w:fldCharType="separate"/>
            </w:r>
            <w:r w:rsidR="00C618C8">
              <w:rPr>
                <w:noProof/>
                <w:webHidden/>
              </w:rPr>
              <w:t>1</w:t>
            </w:r>
            <w:r w:rsidR="00C618C8">
              <w:rPr>
                <w:noProof/>
                <w:webHidden/>
              </w:rPr>
              <w:fldChar w:fldCharType="end"/>
            </w:r>
          </w:hyperlink>
        </w:p>
        <w:p w14:paraId="79EA8E16" w14:textId="77777777" w:rsidR="00C618C8" w:rsidRDefault="00A504FD">
          <w:pPr>
            <w:pStyle w:val="TOC2"/>
            <w:rPr>
              <w:rFonts w:asciiTheme="minorHAnsi" w:eastAsiaTheme="minorEastAsia" w:hAnsiTheme="minorHAnsi" w:cstheme="minorBidi"/>
              <w:noProof/>
              <w:sz w:val="22"/>
              <w:lang w:val="en-US"/>
            </w:rPr>
          </w:pPr>
          <w:hyperlink w:anchor="_Toc37430171" w:history="1">
            <w:r w:rsidR="00C618C8" w:rsidRPr="00F04EEA">
              <w:rPr>
                <w:rStyle w:val="Hyperlink"/>
                <w:noProof/>
              </w:rPr>
              <w:t>1.2 Identifikasi Masalah</w:t>
            </w:r>
            <w:r w:rsidR="00C618C8">
              <w:rPr>
                <w:noProof/>
                <w:webHidden/>
              </w:rPr>
              <w:tab/>
            </w:r>
            <w:r w:rsidR="00C618C8">
              <w:rPr>
                <w:noProof/>
                <w:webHidden/>
              </w:rPr>
              <w:fldChar w:fldCharType="begin"/>
            </w:r>
            <w:r w:rsidR="00C618C8">
              <w:rPr>
                <w:noProof/>
                <w:webHidden/>
              </w:rPr>
              <w:instrText xml:space="preserve"> PAGEREF _Toc37430171 \h </w:instrText>
            </w:r>
            <w:r w:rsidR="00C618C8">
              <w:rPr>
                <w:noProof/>
                <w:webHidden/>
              </w:rPr>
            </w:r>
            <w:r w:rsidR="00C618C8">
              <w:rPr>
                <w:noProof/>
                <w:webHidden/>
              </w:rPr>
              <w:fldChar w:fldCharType="separate"/>
            </w:r>
            <w:r w:rsidR="00C618C8">
              <w:rPr>
                <w:noProof/>
                <w:webHidden/>
              </w:rPr>
              <w:t>2</w:t>
            </w:r>
            <w:r w:rsidR="00C618C8">
              <w:rPr>
                <w:noProof/>
                <w:webHidden/>
              </w:rPr>
              <w:fldChar w:fldCharType="end"/>
            </w:r>
          </w:hyperlink>
        </w:p>
        <w:p w14:paraId="3659C9EB" w14:textId="77777777" w:rsidR="00C618C8" w:rsidRDefault="00A504FD">
          <w:pPr>
            <w:pStyle w:val="TOC2"/>
            <w:rPr>
              <w:rFonts w:asciiTheme="minorHAnsi" w:eastAsiaTheme="minorEastAsia" w:hAnsiTheme="minorHAnsi" w:cstheme="minorBidi"/>
              <w:noProof/>
              <w:sz w:val="22"/>
              <w:lang w:val="en-US"/>
            </w:rPr>
          </w:pPr>
          <w:hyperlink w:anchor="_Toc37430172" w:history="1">
            <w:r w:rsidR="00C618C8" w:rsidRPr="00F04EEA">
              <w:rPr>
                <w:rStyle w:val="Hyperlink"/>
                <w:noProof/>
              </w:rPr>
              <w:t xml:space="preserve">1.3 Rumusan </w:t>
            </w:r>
            <w:r w:rsidR="00C618C8" w:rsidRPr="00F04EEA">
              <w:rPr>
                <w:rStyle w:val="Hyperlink"/>
                <w:noProof/>
                <w:lang w:val="en-US"/>
              </w:rPr>
              <w:t>M</w:t>
            </w:r>
            <w:r w:rsidR="00C618C8" w:rsidRPr="00F04EEA">
              <w:rPr>
                <w:rStyle w:val="Hyperlink"/>
                <w:noProof/>
              </w:rPr>
              <w:t>asalah</w:t>
            </w:r>
            <w:r w:rsidR="00C618C8">
              <w:rPr>
                <w:noProof/>
                <w:webHidden/>
              </w:rPr>
              <w:tab/>
            </w:r>
            <w:r w:rsidR="00C618C8">
              <w:rPr>
                <w:noProof/>
                <w:webHidden/>
              </w:rPr>
              <w:fldChar w:fldCharType="begin"/>
            </w:r>
            <w:r w:rsidR="00C618C8">
              <w:rPr>
                <w:noProof/>
                <w:webHidden/>
              </w:rPr>
              <w:instrText xml:space="preserve"> PAGEREF _Toc37430172 \h </w:instrText>
            </w:r>
            <w:r w:rsidR="00C618C8">
              <w:rPr>
                <w:noProof/>
                <w:webHidden/>
              </w:rPr>
            </w:r>
            <w:r w:rsidR="00C618C8">
              <w:rPr>
                <w:noProof/>
                <w:webHidden/>
              </w:rPr>
              <w:fldChar w:fldCharType="separate"/>
            </w:r>
            <w:r w:rsidR="00C618C8">
              <w:rPr>
                <w:noProof/>
                <w:webHidden/>
              </w:rPr>
              <w:t>3</w:t>
            </w:r>
            <w:r w:rsidR="00C618C8">
              <w:rPr>
                <w:noProof/>
                <w:webHidden/>
              </w:rPr>
              <w:fldChar w:fldCharType="end"/>
            </w:r>
          </w:hyperlink>
        </w:p>
        <w:p w14:paraId="2DA413D0" w14:textId="77777777" w:rsidR="00C618C8" w:rsidRDefault="00A504FD">
          <w:pPr>
            <w:pStyle w:val="TOC2"/>
            <w:rPr>
              <w:rFonts w:asciiTheme="minorHAnsi" w:eastAsiaTheme="minorEastAsia" w:hAnsiTheme="minorHAnsi" w:cstheme="minorBidi"/>
              <w:noProof/>
              <w:sz w:val="22"/>
              <w:lang w:val="en-US"/>
            </w:rPr>
          </w:pPr>
          <w:hyperlink w:anchor="_Toc37430173" w:history="1">
            <w:r w:rsidR="00C618C8" w:rsidRPr="00F04EEA">
              <w:rPr>
                <w:rStyle w:val="Hyperlink"/>
                <w:noProof/>
              </w:rPr>
              <w:t>1.4 Tujuan</w:t>
            </w:r>
            <w:r w:rsidR="00C618C8">
              <w:rPr>
                <w:noProof/>
                <w:webHidden/>
              </w:rPr>
              <w:tab/>
            </w:r>
            <w:r w:rsidR="00C618C8">
              <w:rPr>
                <w:noProof/>
                <w:webHidden/>
              </w:rPr>
              <w:fldChar w:fldCharType="begin"/>
            </w:r>
            <w:r w:rsidR="00C618C8">
              <w:rPr>
                <w:noProof/>
                <w:webHidden/>
              </w:rPr>
              <w:instrText xml:space="preserve"> PAGEREF _Toc37430173 \h </w:instrText>
            </w:r>
            <w:r w:rsidR="00C618C8">
              <w:rPr>
                <w:noProof/>
                <w:webHidden/>
              </w:rPr>
            </w:r>
            <w:r w:rsidR="00C618C8">
              <w:rPr>
                <w:noProof/>
                <w:webHidden/>
              </w:rPr>
              <w:fldChar w:fldCharType="separate"/>
            </w:r>
            <w:r w:rsidR="00C618C8">
              <w:rPr>
                <w:noProof/>
                <w:webHidden/>
              </w:rPr>
              <w:t>3</w:t>
            </w:r>
            <w:r w:rsidR="00C618C8">
              <w:rPr>
                <w:noProof/>
                <w:webHidden/>
              </w:rPr>
              <w:fldChar w:fldCharType="end"/>
            </w:r>
          </w:hyperlink>
        </w:p>
        <w:p w14:paraId="0A98EB6E" w14:textId="77777777" w:rsidR="00C618C8" w:rsidRDefault="00A504FD">
          <w:pPr>
            <w:pStyle w:val="TOC2"/>
            <w:rPr>
              <w:rFonts w:asciiTheme="minorHAnsi" w:eastAsiaTheme="minorEastAsia" w:hAnsiTheme="minorHAnsi" w:cstheme="minorBidi"/>
              <w:noProof/>
              <w:sz w:val="22"/>
              <w:lang w:val="en-US"/>
            </w:rPr>
          </w:pPr>
          <w:hyperlink w:anchor="_Toc37430174" w:history="1">
            <w:r w:rsidR="00C618C8" w:rsidRPr="00F04EEA">
              <w:rPr>
                <w:rStyle w:val="Hyperlink"/>
                <w:noProof/>
              </w:rPr>
              <w:t>1.5 Manfaat</w:t>
            </w:r>
            <w:r w:rsidR="00C618C8">
              <w:rPr>
                <w:noProof/>
                <w:webHidden/>
              </w:rPr>
              <w:tab/>
            </w:r>
            <w:r w:rsidR="00C618C8">
              <w:rPr>
                <w:noProof/>
                <w:webHidden/>
              </w:rPr>
              <w:fldChar w:fldCharType="begin"/>
            </w:r>
            <w:r w:rsidR="00C618C8">
              <w:rPr>
                <w:noProof/>
                <w:webHidden/>
              </w:rPr>
              <w:instrText xml:space="preserve"> PAGEREF _Toc37430174 \h </w:instrText>
            </w:r>
            <w:r w:rsidR="00C618C8">
              <w:rPr>
                <w:noProof/>
                <w:webHidden/>
              </w:rPr>
            </w:r>
            <w:r w:rsidR="00C618C8">
              <w:rPr>
                <w:noProof/>
                <w:webHidden/>
              </w:rPr>
              <w:fldChar w:fldCharType="separate"/>
            </w:r>
            <w:r w:rsidR="00C618C8">
              <w:rPr>
                <w:noProof/>
                <w:webHidden/>
              </w:rPr>
              <w:t>4</w:t>
            </w:r>
            <w:r w:rsidR="00C618C8">
              <w:rPr>
                <w:noProof/>
                <w:webHidden/>
              </w:rPr>
              <w:fldChar w:fldCharType="end"/>
            </w:r>
          </w:hyperlink>
        </w:p>
        <w:p w14:paraId="278C9EC6" w14:textId="77777777" w:rsidR="00C618C8" w:rsidRDefault="00A504FD">
          <w:pPr>
            <w:pStyle w:val="TOC2"/>
            <w:rPr>
              <w:rFonts w:asciiTheme="minorHAnsi" w:eastAsiaTheme="minorEastAsia" w:hAnsiTheme="minorHAnsi" w:cstheme="minorBidi"/>
              <w:noProof/>
              <w:sz w:val="22"/>
              <w:lang w:val="en-US"/>
            </w:rPr>
          </w:pPr>
          <w:hyperlink w:anchor="_Toc37430175" w:history="1">
            <w:r w:rsidR="00C618C8" w:rsidRPr="00F04EEA">
              <w:rPr>
                <w:rStyle w:val="Hyperlink"/>
                <w:noProof/>
              </w:rPr>
              <w:t xml:space="preserve">1.6 Batasan </w:t>
            </w:r>
            <w:r w:rsidR="00C618C8" w:rsidRPr="00F04EEA">
              <w:rPr>
                <w:rStyle w:val="Hyperlink"/>
                <w:noProof/>
                <w:lang w:val="en-US"/>
              </w:rPr>
              <w:t>M</w:t>
            </w:r>
            <w:r w:rsidR="00C618C8" w:rsidRPr="00F04EEA">
              <w:rPr>
                <w:rStyle w:val="Hyperlink"/>
                <w:noProof/>
              </w:rPr>
              <w:t>asalah</w:t>
            </w:r>
            <w:r w:rsidR="00C618C8">
              <w:rPr>
                <w:noProof/>
                <w:webHidden/>
              </w:rPr>
              <w:tab/>
            </w:r>
            <w:r w:rsidR="00C618C8">
              <w:rPr>
                <w:noProof/>
                <w:webHidden/>
              </w:rPr>
              <w:fldChar w:fldCharType="begin"/>
            </w:r>
            <w:r w:rsidR="00C618C8">
              <w:rPr>
                <w:noProof/>
                <w:webHidden/>
              </w:rPr>
              <w:instrText xml:space="preserve"> PAGEREF _Toc37430175 \h </w:instrText>
            </w:r>
            <w:r w:rsidR="00C618C8">
              <w:rPr>
                <w:noProof/>
                <w:webHidden/>
              </w:rPr>
            </w:r>
            <w:r w:rsidR="00C618C8">
              <w:rPr>
                <w:noProof/>
                <w:webHidden/>
              </w:rPr>
              <w:fldChar w:fldCharType="separate"/>
            </w:r>
            <w:r w:rsidR="00C618C8">
              <w:rPr>
                <w:noProof/>
                <w:webHidden/>
              </w:rPr>
              <w:t>4</w:t>
            </w:r>
            <w:r w:rsidR="00C618C8">
              <w:rPr>
                <w:noProof/>
                <w:webHidden/>
              </w:rPr>
              <w:fldChar w:fldCharType="end"/>
            </w:r>
          </w:hyperlink>
        </w:p>
        <w:p w14:paraId="58B3D42A" w14:textId="77777777" w:rsidR="00C618C8" w:rsidRDefault="00A504FD">
          <w:pPr>
            <w:pStyle w:val="TOC2"/>
            <w:rPr>
              <w:rFonts w:asciiTheme="minorHAnsi" w:eastAsiaTheme="minorEastAsia" w:hAnsiTheme="minorHAnsi" w:cstheme="minorBidi"/>
              <w:noProof/>
              <w:sz w:val="22"/>
              <w:lang w:val="en-US"/>
            </w:rPr>
          </w:pPr>
          <w:hyperlink w:anchor="_Toc37430176" w:history="1">
            <w:r w:rsidR="00C618C8" w:rsidRPr="00F04EEA">
              <w:rPr>
                <w:rStyle w:val="Hyperlink"/>
                <w:noProof/>
                <w:lang w:val="en-US"/>
              </w:rPr>
              <w:t>1.7 Sistematika Pembahasan</w:t>
            </w:r>
            <w:r w:rsidR="00C618C8">
              <w:rPr>
                <w:noProof/>
                <w:webHidden/>
              </w:rPr>
              <w:tab/>
            </w:r>
            <w:r w:rsidR="00C618C8">
              <w:rPr>
                <w:noProof/>
                <w:webHidden/>
              </w:rPr>
              <w:fldChar w:fldCharType="begin"/>
            </w:r>
            <w:r w:rsidR="00C618C8">
              <w:rPr>
                <w:noProof/>
                <w:webHidden/>
              </w:rPr>
              <w:instrText xml:space="preserve"> PAGEREF _Toc37430176 \h </w:instrText>
            </w:r>
            <w:r w:rsidR="00C618C8">
              <w:rPr>
                <w:noProof/>
                <w:webHidden/>
              </w:rPr>
            </w:r>
            <w:r w:rsidR="00C618C8">
              <w:rPr>
                <w:noProof/>
                <w:webHidden/>
              </w:rPr>
              <w:fldChar w:fldCharType="separate"/>
            </w:r>
            <w:r w:rsidR="00C618C8">
              <w:rPr>
                <w:noProof/>
                <w:webHidden/>
              </w:rPr>
              <w:t>4</w:t>
            </w:r>
            <w:r w:rsidR="00C618C8">
              <w:rPr>
                <w:noProof/>
                <w:webHidden/>
              </w:rPr>
              <w:fldChar w:fldCharType="end"/>
            </w:r>
          </w:hyperlink>
        </w:p>
        <w:p w14:paraId="05DF3EFB" w14:textId="77777777" w:rsidR="00C618C8" w:rsidRDefault="00A504FD">
          <w:pPr>
            <w:pStyle w:val="TOC1"/>
            <w:rPr>
              <w:rFonts w:asciiTheme="minorHAnsi" w:eastAsiaTheme="minorEastAsia" w:hAnsiTheme="minorHAnsi" w:cstheme="minorBidi"/>
              <w:sz w:val="22"/>
              <w:lang w:val="en-US"/>
            </w:rPr>
          </w:pPr>
          <w:hyperlink w:anchor="_Toc37430177" w:history="1">
            <w:r w:rsidR="00C618C8" w:rsidRPr="00F04EEA">
              <w:rPr>
                <w:rStyle w:val="Hyperlink"/>
                <w:lang w:val="en-US"/>
              </w:rPr>
              <w:t>BAB 2 LANDASAN KEPUSTAKAAN</w:t>
            </w:r>
            <w:r w:rsidR="00C618C8">
              <w:rPr>
                <w:webHidden/>
              </w:rPr>
              <w:tab/>
            </w:r>
            <w:r w:rsidR="00C618C8">
              <w:rPr>
                <w:webHidden/>
              </w:rPr>
              <w:fldChar w:fldCharType="begin"/>
            </w:r>
            <w:r w:rsidR="00C618C8">
              <w:rPr>
                <w:webHidden/>
              </w:rPr>
              <w:instrText xml:space="preserve"> PAGEREF _Toc37430177 \h </w:instrText>
            </w:r>
            <w:r w:rsidR="00C618C8">
              <w:rPr>
                <w:webHidden/>
              </w:rPr>
            </w:r>
            <w:r w:rsidR="00C618C8">
              <w:rPr>
                <w:webHidden/>
              </w:rPr>
              <w:fldChar w:fldCharType="separate"/>
            </w:r>
            <w:r w:rsidR="00C618C8">
              <w:rPr>
                <w:webHidden/>
              </w:rPr>
              <w:t>6</w:t>
            </w:r>
            <w:r w:rsidR="00C618C8">
              <w:rPr>
                <w:webHidden/>
              </w:rPr>
              <w:fldChar w:fldCharType="end"/>
            </w:r>
          </w:hyperlink>
        </w:p>
        <w:p w14:paraId="607FCFFD" w14:textId="77777777" w:rsidR="00C618C8" w:rsidRDefault="00A504FD">
          <w:pPr>
            <w:pStyle w:val="TOC2"/>
            <w:rPr>
              <w:rFonts w:asciiTheme="minorHAnsi" w:eastAsiaTheme="minorEastAsia" w:hAnsiTheme="minorHAnsi" w:cstheme="minorBidi"/>
              <w:noProof/>
              <w:sz w:val="22"/>
              <w:lang w:val="en-US"/>
            </w:rPr>
          </w:pPr>
          <w:hyperlink w:anchor="_Toc37430178" w:history="1">
            <w:r w:rsidR="00C618C8" w:rsidRPr="00F04EEA">
              <w:rPr>
                <w:rStyle w:val="Hyperlink"/>
                <w:noProof/>
                <w:lang w:val="en-US"/>
              </w:rPr>
              <w:t>2.1</w:t>
            </w:r>
            <w:r w:rsidR="00C618C8" w:rsidRPr="00F04EEA">
              <w:rPr>
                <w:rStyle w:val="Hyperlink"/>
                <w:noProof/>
              </w:rPr>
              <w:t xml:space="preserve"> Kajian Pustaka</w:t>
            </w:r>
            <w:r w:rsidR="00C618C8">
              <w:rPr>
                <w:noProof/>
                <w:webHidden/>
              </w:rPr>
              <w:tab/>
            </w:r>
            <w:r w:rsidR="00C618C8">
              <w:rPr>
                <w:noProof/>
                <w:webHidden/>
              </w:rPr>
              <w:fldChar w:fldCharType="begin"/>
            </w:r>
            <w:r w:rsidR="00C618C8">
              <w:rPr>
                <w:noProof/>
                <w:webHidden/>
              </w:rPr>
              <w:instrText xml:space="preserve"> PAGEREF _Toc37430178 \h </w:instrText>
            </w:r>
            <w:r w:rsidR="00C618C8">
              <w:rPr>
                <w:noProof/>
                <w:webHidden/>
              </w:rPr>
            </w:r>
            <w:r w:rsidR="00C618C8">
              <w:rPr>
                <w:noProof/>
                <w:webHidden/>
              </w:rPr>
              <w:fldChar w:fldCharType="separate"/>
            </w:r>
            <w:r w:rsidR="00C618C8">
              <w:rPr>
                <w:noProof/>
                <w:webHidden/>
              </w:rPr>
              <w:t>6</w:t>
            </w:r>
            <w:r w:rsidR="00C618C8">
              <w:rPr>
                <w:noProof/>
                <w:webHidden/>
              </w:rPr>
              <w:fldChar w:fldCharType="end"/>
            </w:r>
          </w:hyperlink>
        </w:p>
        <w:p w14:paraId="225B0E94" w14:textId="77777777" w:rsidR="00C618C8" w:rsidRDefault="00A504FD">
          <w:pPr>
            <w:pStyle w:val="TOC2"/>
            <w:rPr>
              <w:rFonts w:asciiTheme="minorHAnsi" w:eastAsiaTheme="minorEastAsia" w:hAnsiTheme="minorHAnsi" w:cstheme="minorBidi"/>
              <w:noProof/>
              <w:sz w:val="22"/>
              <w:lang w:val="en-US"/>
            </w:rPr>
          </w:pPr>
          <w:hyperlink w:anchor="_Toc37430179" w:history="1">
            <w:r w:rsidR="00C618C8" w:rsidRPr="00F04EEA">
              <w:rPr>
                <w:rStyle w:val="Hyperlink"/>
                <w:noProof/>
                <w:lang w:val="en-US"/>
              </w:rPr>
              <w:t>2.2</w:t>
            </w:r>
            <w:r w:rsidR="00C618C8" w:rsidRPr="00F04EEA">
              <w:rPr>
                <w:rStyle w:val="Hyperlink"/>
                <w:noProof/>
              </w:rPr>
              <w:t xml:space="preserve"> Sistem Pelacakan Dalam Gedung (Indoor Localization)</w:t>
            </w:r>
            <w:r w:rsidR="00C618C8">
              <w:rPr>
                <w:noProof/>
                <w:webHidden/>
              </w:rPr>
              <w:tab/>
            </w:r>
            <w:r w:rsidR="00C618C8">
              <w:rPr>
                <w:noProof/>
                <w:webHidden/>
              </w:rPr>
              <w:fldChar w:fldCharType="begin"/>
            </w:r>
            <w:r w:rsidR="00C618C8">
              <w:rPr>
                <w:noProof/>
                <w:webHidden/>
              </w:rPr>
              <w:instrText xml:space="preserve"> PAGEREF _Toc37430179 \h </w:instrText>
            </w:r>
            <w:r w:rsidR="00C618C8">
              <w:rPr>
                <w:noProof/>
                <w:webHidden/>
              </w:rPr>
            </w:r>
            <w:r w:rsidR="00C618C8">
              <w:rPr>
                <w:noProof/>
                <w:webHidden/>
              </w:rPr>
              <w:fldChar w:fldCharType="separate"/>
            </w:r>
            <w:r w:rsidR="00C618C8">
              <w:rPr>
                <w:noProof/>
                <w:webHidden/>
              </w:rPr>
              <w:t>7</w:t>
            </w:r>
            <w:r w:rsidR="00C618C8">
              <w:rPr>
                <w:noProof/>
                <w:webHidden/>
              </w:rPr>
              <w:fldChar w:fldCharType="end"/>
            </w:r>
          </w:hyperlink>
        </w:p>
        <w:p w14:paraId="1A4B0C4D" w14:textId="77777777" w:rsidR="00C618C8" w:rsidRDefault="00A504FD">
          <w:pPr>
            <w:pStyle w:val="TOC2"/>
            <w:rPr>
              <w:rFonts w:asciiTheme="minorHAnsi" w:eastAsiaTheme="minorEastAsia" w:hAnsiTheme="minorHAnsi" w:cstheme="minorBidi"/>
              <w:noProof/>
              <w:sz w:val="22"/>
              <w:lang w:val="en-US"/>
            </w:rPr>
          </w:pPr>
          <w:hyperlink w:anchor="_Toc37430180" w:history="1">
            <w:r w:rsidR="00C618C8" w:rsidRPr="00F04EEA">
              <w:rPr>
                <w:rStyle w:val="Hyperlink"/>
                <w:noProof/>
                <w:lang w:val="en-US"/>
              </w:rPr>
              <w:t>2.3</w:t>
            </w:r>
            <w:r w:rsidR="00C618C8" w:rsidRPr="00F04EEA">
              <w:rPr>
                <w:rStyle w:val="Hyperlink"/>
                <w:noProof/>
              </w:rPr>
              <w:t xml:space="preserve"> Fingerprinting</w:t>
            </w:r>
            <w:r w:rsidR="00C618C8">
              <w:rPr>
                <w:noProof/>
                <w:webHidden/>
              </w:rPr>
              <w:tab/>
            </w:r>
            <w:r w:rsidR="00C618C8">
              <w:rPr>
                <w:noProof/>
                <w:webHidden/>
              </w:rPr>
              <w:fldChar w:fldCharType="begin"/>
            </w:r>
            <w:r w:rsidR="00C618C8">
              <w:rPr>
                <w:noProof/>
                <w:webHidden/>
              </w:rPr>
              <w:instrText xml:space="preserve"> PAGEREF _Toc37430180 \h </w:instrText>
            </w:r>
            <w:r w:rsidR="00C618C8">
              <w:rPr>
                <w:noProof/>
                <w:webHidden/>
              </w:rPr>
            </w:r>
            <w:r w:rsidR="00C618C8">
              <w:rPr>
                <w:noProof/>
                <w:webHidden/>
              </w:rPr>
              <w:fldChar w:fldCharType="separate"/>
            </w:r>
            <w:r w:rsidR="00C618C8">
              <w:rPr>
                <w:noProof/>
                <w:webHidden/>
              </w:rPr>
              <w:t>7</w:t>
            </w:r>
            <w:r w:rsidR="00C618C8">
              <w:rPr>
                <w:noProof/>
                <w:webHidden/>
              </w:rPr>
              <w:fldChar w:fldCharType="end"/>
            </w:r>
          </w:hyperlink>
        </w:p>
        <w:p w14:paraId="4C2392DB" w14:textId="77777777" w:rsidR="00C618C8" w:rsidRDefault="00A504FD">
          <w:pPr>
            <w:pStyle w:val="TOC2"/>
            <w:rPr>
              <w:rFonts w:asciiTheme="minorHAnsi" w:eastAsiaTheme="minorEastAsia" w:hAnsiTheme="minorHAnsi" w:cstheme="minorBidi"/>
              <w:noProof/>
              <w:sz w:val="22"/>
              <w:lang w:val="en-US"/>
            </w:rPr>
          </w:pPr>
          <w:hyperlink w:anchor="_Toc37430181" w:history="1">
            <w:r w:rsidR="00C618C8" w:rsidRPr="00F04EEA">
              <w:rPr>
                <w:rStyle w:val="Hyperlink"/>
                <w:noProof/>
              </w:rPr>
              <w:t>2.4 Bluetooth Low Energy (BLE)</w:t>
            </w:r>
            <w:r w:rsidR="00C618C8">
              <w:rPr>
                <w:noProof/>
                <w:webHidden/>
              </w:rPr>
              <w:tab/>
            </w:r>
            <w:r w:rsidR="00C618C8">
              <w:rPr>
                <w:noProof/>
                <w:webHidden/>
              </w:rPr>
              <w:fldChar w:fldCharType="begin"/>
            </w:r>
            <w:r w:rsidR="00C618C8">
              <w:rPr>
                <w:noProof/>
                <w:webHidden/>
              </w:rPr>
              <w:instrText xml:space="preserve"> PAGEREF _Toc37430181 \h </w:instrText>
            </w:r>
            <w:r w:rsidR="00C618C8">
              <w:rPr>
                <w:noProof/>
                <w:webHidden/>
              </w:rPr>
            </w:r>
            <w:r w:rsidR="00C618C8">
              <w:rPr>
                <w:noProof/>
                <w:webHidden/>
              </w:rPr>
              <w:fldChar w:fldCharType="separate"/>
            </w:r>
            <w:r w:rsidR="00C618C8">
              <w:rPr>
                <w:noProof/>
                <w:webHidden/>
              </w:rPr>
              <w:t>8</w:t>
            </w:r>
            <w:r w:rsidR="00C618C8">
              <w:rPr>
                <w:noProof/>
                <w:webHidden/>
              </w:rPr>
              <w:fldChar w:fldCharType="end"/>
            </w:r>
          </w:hyperlink>
        </w:p>
        <w:p w14:paraId="0BC5ADD5" w14:textId="77777777" w:rsidR="00C618C8" w:rsidRDefault="00A504FD">
          <w:pPr>
            <w:pStyle w:val="TOC2"/>
            <w:rPr>
              <w:rFonts w:asciiTheme="minorHAnsi" w:eastAsiaTheme="minorEastAsia" w:hAnsiTheme="minorHAnsi" w:cstheme="minorBidi"/>
              <w:noProof/>
              <w:sz w:val="22"/>
              <w:lang w:val="en-US"/>
            </w:rPr>
          </w:pPr>
          <w:hyperlink w:anchor="_Toc37430182" w:history="1">
            <w:r w:rsidR="00C618C8" w:rsidRPr="00F04EEA">
              <w:rPr>
                <w:rStyle w:val="Hyperlink"/>
                <w:noProof/>
              </w:rPr>
              <w:t>2.5 Algoritma k-nearest-neighbor (KNN)</w:t>
            </w:r>
            <w:r w:rsidR="00C618C8">
              <w:rPr>
                <w:noProof/>
                <w:webHidden/>
              </w:rPr>
              <w:tab/>
            </w:r>
            <w:r w:rsidR="00C618C8">
              <w:rPr>
                <w:noProof/>
                <w:webHidden/>
              </w:rPr>
              <w:fldChar w:fldCharType="begin"/>
            </w:r>
            <w:r w:rsidR="00C618C8">
              <w:rPr>
                <w:noProof/>
                <w:webHidden/>
              </w:rPr>
              <w:instrText xml:space="preserve"> PAGEREF _Toc37430182 \h </w:instrText>
            </w:r>
            <w:r w:rsidR="00C618C8">
              <w:rPr>
                <w:noProof/>
                <w:webHidden/>
              </w:rPr>
            </w:r>
            <w:r w:rsidR="00C618C8">
              <w:rPr>
                <w:noProof/>
                <w:webHidden/>
              </w:rPr>
              <w:fldChar w:fldCharType="separate"/>
            </w:r>
            <w:r w:rsidR="00C618C8">
              <w:rPr>
                <w:noProof/>
                <w:webHidden/>
              </w:rPr>
              <w:t>9</w:t>
            </w:r>
            <w:r w:rsidR="00C618C8">
              <w:rPr>
                <w:noProof/>
                <w:webHidden/>
              </w:rPr>
              <w:fldChar w:fldCharType="end"/>
            </w:r>
          </w:hyperlink>
        </w:p>
        <w:p w14:paraId="39AA88CA" w14:textId="77777777" w:rsidR="00C618C8" w:rsidRDefault="00A504FD">
          <w:pPr>
            <w:pStyle w:val="TOC1"/>
            <w:rPr>
              <w:rFonts w:asciiTheme="minorHAnsi" w:eastAsiaTheme="minorEastAsia" w:hAnsiTheme="minorHAnsi" w:cstheme="minorBidi"/>
              <w:sz w:val="22"/>
              <w:lang w:val="en-US"/>
            </w:rPr>
          </w:pPr>
          <w:hyperlink w:anchor="_Toc37430183" w:history="1">
            <w:r w:rsidR="00C618C8" w:rsidRPr="00F04EEA">
              <w:rPr>
                <w:rStyle w:val="Hyperlink"/>
                <w:lang w:val="en-US"/>
              </w:rPr>
              <w:t>BAB 3 METODOLOGI PENELITIAN</w:t>
            </w:r>
            <w:r w:rsidR="00C618C8">
              <w:rPr>
                <w:webHidden/>
              </w:rPr>
              <w:tab/>
            </w:r>
            <w:r w:rsidR="00C618C8">
              <w:rPr>
                <w:webHidden/>
              </w:rPr>
              <w:fldChar w:fldCharType="begin"/>
            </w:r>
            <w:r w:rsidR="00C618C8">
              <w:rPr>
                <w:webHidden/>
              </w:rPr>
              <w:instrText xml:space="preserve"> PAGEREF _Toc37430183 \h </w:instrText>
            </w:r>
            <w:r w:rsidR="00C618C8">
              <w:rPr>
                <w:webHidden/>
              </w:rPr>
            </w:r>
            <w:r w:rsidR="00C618C8">
              <w:rPr>
                <w:webHidden/>
              </w:rPr>
              <w:fldChar w:fldCharType="separate"/>
            </w:r>
            <w:r w:rsidR="00C618C8">
              <w:rPr>
                <w:webHidden/>
              </w:rPr>
              <w:t>10</w:t>
            </w:r>
            <w:r w:rsidR="00C618C8">
              <w:rPr>
                <w:webHidden/>
              </w:rPr>
              <w:fldChar w:fldCharType="end"/>
            </w:r>
          </w:hyperlink>
        </w:p>
        <w:p w14:paraId="5E4E8100" w14:textId="77777777" w:rsidR="00C618C8" w:rsidRDefault="00A504FD">
          <w:pPr>
            <w:pStyle w:val="TOC2"/>
            <w:rPr>
              <w:rFonts w:asciiTheme="minorHAnsi" w:eastAsiaTheme="minorEastAsia" w:hAnsiTheme="minorHAnsi" w:cstheme="minorBidi"/>
              <w:noProof/>
              <w:sz w:val="22"/>
              <w:lang w:val="en-US"/>
            </w:rPr>
          </w:pPr>
          <w:hyperlink w:anchor="_Toc37430184" w:history="1">
            <w:r w:rsidR="00C618C8" w:rsidRPr="00F04EEA">
              <w:rPr>
                <w:rStyle w:val="Hyperlink"/>
                <w:noProof/>
              </w:rPr>
              <w:t>3.1 Identifikasi Masalah</w:t>
            </w:r>
            <w:r w:rsidR="00C618C8">
              <w:rPr>
                <w:noProof/>
                <w:webHidden/>
              </w:rPr>
              <w:tab/>
            </w:r>
            <w:r w:rsidR="00C618C8">
              <w:rPr>
                <w:noProof/>
                <w:webHidden/>
              </w:rPr>
              <w:fldChar w:fldCharType="begin"/>
            </w:r>
            <w:r w:rsidR="00C618C8">
              <w:rPr>
                <w:noProof/>
                <w:webHidden/>
              </w:rPr>
              <w:instrText xml:space="preserve"> PAGEREF _Toc37430184 \h </w:instrText>
            </w:r>
            <w:r w:rsidR="00C618C8">
              <w:rPr>
                <w:noProof/>
                <w:webHidden/>
              </w:rPr>
            </w:r>
            <w:r w:rsidR="00C618C8">
              <w:rPr>
                <w:noProof/>
                <w:webHidden/>
              </w:rPr>
              <w:fldChar w:fldCharType="separate"/>
            </w:r>
            <w:r w:rsidR="00C618C8">
              <w:rPr>
                <w:noProof/>
                <w:webHidden/>
              </w:rPr>
              <w:t>11</w:t>
            </w:r>
            <w:r w:rsidR="00C618C8">
              <w:rPr>
                <w:noProof/>
                <w:webHidden/>
              </w:rPr>
              <w:fldChar w:fldCharType="end"/>
            </w:r>
          </w:hyperlink>
        </w:p>
        <w:p w14:paraId="04B7D21E" w14:textId="77777777" w:rsidR="00C618C8" w:rsidRDefault="00A504FD">
          <w:pPr>
            <w:pStyle w:val="TOC2"/>
            <w:rPr>
              <w:rFonts w:asciiTheme="minorHAnsi" w:eastAsiaTheme="minorEastAsia" w:hAnsiTheme="minorHAnsi" w:cstheme="minorBidi"/>
              <w:noProof/>
              <w:sz w:val="22"/>
              <w:lang w:val="en-US"/>
            </w:rPr>
          </w:pPr>
          <w:hyperlink w:anchor="_Toc37430185" w:history="1">
            <w:r w:rsidR="00C618C8" w:rsidRPr="00F04EEA">
              <w:rPr>
                <w:rStyle w:val="Hyperlink"/>
                <w:noProof/>
              </w:rPr>
              <w:t>3.2 Studi Literatur</w:t>
            </w:r>
            <w:r w:rsidR="00C618C8">
              <w:rPr>
                <w:noProof/>
                <w:webHidden/>
              </w:rPr>
              <w:tab/>
            </w:r>
            <w:r w:rsidR="00C618C8">
              <w:rPr>
                <w:noProof/>
                <w:webHidden/>
              </w:rPr>
              <w:fldChar w:fldCharType="begin"/>
            </w:r>
            <w:r w:rsidR="00C618C8">
              <w:rPr>
                <w:noProof/>
                <w:webHidden/>
              </w:rPr>
              <w:instrText xml:space="preserve"> PAGEREF _Toc37430185 \h </w:instrText>
            </w:r>
            <w:r w:rsidR="00C618C8">
              <w:rPr>
                <w:noProof/>
                <w:webHidden/>
              </w:rPr>
            </w:r>
            <w:r w:rsidR="00C618C8">
              <w:rPr>
                <w:noProof/>
                <w:webHidden/>
              </w:rPr>
              <w:fldChar w:fldCharType="separate"/>
            </w:r>
            <w:r w:rsidR="00C618C8">
              <w:rPr>
                <w:noProof/>
                <w:webHidden/>
              </w:rPr>
              <w:t>11</w:t>
            </w:r>
            <w:r w:rsidR="00C618C8">
              <w:rPr>
                <w:noProof/>
                <w:webHidden/>
              </w:rPr>
              <w:fldChar w:fldCharType="end"/>
            </w:r>
          </w:hyperlink>
        </w:p>
        <w:p w14:paraId="1B0478B5" w14:textId="77777777" w:rsidR="00C618C8" w:rsidRDefault="00A504FD">
          <w:pPr>
            <w:pStyle w:val="TOC2"/>
            <w:rPr>
              <w:rFonts w:asciiTheme="minorHAnsi" w:eastAsiaTheme="minorEastAsia" w:hAnsiTheme="minorHAnsi" w:cstheme="minorBidi"/>
              <w:noProof/>
              <w:sz w:val="22"/>
              <w:lang w:val="en-US"/>
            </w:rPr>
          </w:pPr>
          <w:hyperlink w:anchor="_Toc37430186" w:history="1">
            <w:r w:rsidR="00C618C8" w:rsidRPr="00F04EEA">
              <w:rPr>
                <w:rStyle w:val="Hyperlink"/>
                <w:noProof/>
              </w:rPr>
              <w:t>3.3 Analisis Kebutuhan</w:t>
            </w:r>
            <w:r w:rsidR="00C618C8">
              <w:rPr>
                <w:noProof/>
                <w:webHidden/>
              </w:rPr>
              <w:tab/>
            </w:r>
            <w:r w:rsidR="00C618C8">
              <w:rPr>
                <w:noProof/>
                <w:webHidden/>
              </w:rPr>
              <w:fldChar w:fldCharType="begin"/>
            </w:r>
            <w:r w:rsidR="00C618C8">
              <w:rPr>
                <w:noProof/>
                <w:webHidden/>
              </w:rPr>
              <w:instrText xml:space="preserve"> PAGEREF _Toc37430186 \h </w:instrText>
            </w:r>
            <w:r w:rsidR="00C618C8">
              <w:rPr>
                <w:noProof/>
                <w:webHidden/>
              </w:rPr>
            </w:r>
            <w:r w:rsidR="00C618C8">
              <w:rPr>
                <w:noProof/>
                <w:webHidden/>
              </w:rPr>
              <w:fldChar w:fldCharType="separate"/>
            </w:r>
            <w:r w:rsidR="00C618C8">
              <w:rPr>
                <w:noProof/>
                <w:webHidden/>
              </w:rPr>
              <w:t>11</w:t>
            </w:r>
            <w:r w:rsidR="00C618C8">
              <w:rPr>
                <w:noProof/>
                <w:webHidden/>
              </w:rPr>
              <w:fldChar w:fldCharType="end"/>
            </w:r>
          </w:hyperlink>
        </w:p>
        <w:p w14:paraId="159766E3" w14:textId="77777777" w:rsidR="00C618C8" w:rsidRDefault="00A504FD">
          <w:pPr>
            <w:pStyle w:val="TOC2"/>
            <w:rPr>
              <w:rFonts w:asciiTheme="minorHAnsi" w:eastAsiaTheme="minorEastAsia" w:hAnsiTheme="minorHAnsi" w:cstheme="minorBidi"/>
              <w:noProof/>
              <w:sz w:val="22"/>
              <w:lang w:val="en-US"/>
            </w:rPr>
          </w:pPr>
          <w:hyperlink w:anchor="_Toc37430187" w:history="1">
            <w:r w:rsidR="00C618C8" w:rsidRPr="00F04EEA">
              <w:rPr>
                <w:rStyle w:val="Hyperlink"/>
                <w:noProof/>
              </w:rPr>
              <w:t>3.4 Perancangan Sistem</w:t>
            </w:r>
            <w:r w:rsidR="00C618C8">
              <w:rPr>
                <w:noProof/>
                <w:webHidden/>
              </w:rPr>
              <w:tab/>
            </w:r>
            <w:r w:rsidR="00C618C8">
              <w:rPr>
                <w:noProof/>
                <w:webHidden/>
              </w:rPr>
              <w:fldChar w:fldCharType="begin"/>
            </w:r>
            <w:r w:rsidR="00C618C8">
              <w:rPr>
                <w:noProof/>
                <w:webHidden/>
              </w:rPr>
              <w:instrText xml:space="preserve"> PAGEREF _Toc37430187 \h </w:instrText>
            </w:r>
            <w:r w:rsidR="00C618C8">
              <w:rPr>
                <w:noProof/>
                <w:webHidden/>
              </w:rPr>
            </w:r>
            <w:r w:rsidR="00C618C8">
              <w:rPr>
                <w:noProof/>
                <w:webHidden/>
              </w:rPr>
              <w:fldChar w:fldCharType="separate"/>
            </w:r>
            <w:r w:rsidR="00C618C8">
              <w:rPr>
                <w:noProof/>
                <w:webHidden/>
              </w:rPr>
              <w:t>13</w:t>
            </w:r>
            <w:r w:rsidR="00C618C8">
              <w:rPr>
                <w:noProof/>
                <w:webHidden/>
              </w:rPr>
              <w:fldChar w:fldCharType="end"/>
            </w:r>
          </w:hyperlink>
        </w:p>
        <w:p w14:paraId="6C52CF9B" w14:textId="77777777" w:rsidR="00C618C8" w:rsidRDefault="00A504FD">
          <w:pPr>
            <w:pStyle w:val="TOC3"/>
            <w:rPr>
              <w:rFonts w:asciiTheme="minorHAnsi" w:eastAsiaTheme="minorEastAsia" w:hAnsiTheme="minorHAnsi" w:cstheme="minorBidi"/>
              <w:noProof/>
              <w:sz w:val="22"/>
              <w:lang w:val="en-US"/>
            </w:rPr>
          </w:pPr>
          <w:hyperlink w:anchor="_Toc37430188" w:history="1">
            <w:r w:rsidR="00C618C8" w:rsidRPr="00F04EEA">
              <w:rPr>
                <w:rStyle w:val="Hyperlink"/>
                <w:noProof/>
              </w:rPr>
              <w:t xml:space="preserve">3.4.1 Perancangan Tahap </w:t>
            </w:r>
            <w:r w:rsidR="00C618C8" w:rsidRPr="00F04EEA">
              <w:rPr>
                <w:rStyle w:val="Hyperlink"/>
                <w:i/>
                <w:noProof/>
              </w:rPr>
              <w:t>Offline</w:t>
            </w:r>
            <w:r w:rsidR="00C618C8">
              <w:rPr>
                <w:noProof/>
                <w:webHidden/>
              </w:rPr>
              <w:tab/>
            </w:r>
            <w:r w:rsidR="00C618C8">
              <w:rPr>
                <w:noProof/>
                <w:webHidden/>
              </w:rPr>
              <w:fldChar w:fldCharType="begin"/>
            </w:r>
            <w:r w:rsidR="00C618C8">
              <w:rPr>
                <w:noProof/>
                <w:webHidden/>
              </w:rPr>
              <w:instrText xml:space="preserve"> PAGEREF _Toc37430188 \h </w:instrText>
            </w:r>
            <w:r w:rsidR="00C618C8">
              <w:rPr>
                <w:noProof/>
                <w:webHidden/>
              </w:rPr>
            </w:r>
            <w:r w:rsidR="00C618C8">
              <w:rPr>
                <w:noProof/>
                <w:webHidden/>
              </w:rPr>
              <w:fldChar w:fldCharType="separate"/>
            </w:r>
            <w:r w:rsidR="00C618C8">
              <w:rPr>
                <w:noProof/>
                <w:webHidden/>
              </w:rPr>
              <w:t>13</w:t>
            </w:r>
            <w:r w:rsidR="00C618C8">
              <w:rPr>
                <w:noProof/>
                <w:webHidden/>
              </w:rPr>
              <w:fldChar w:fldCharType="end"/>
            </w:r>
          </w:hyperlink>
        </w:p>
        <w:p w14:paraId="3FF34F8A" w14:textId="77777777" w:rsidR="00C618C8" w:rsidRDefault="00A504FD">
          <w:pPr>
            <w:pStyle w:val="TOC3"/>
            <w:rPr>
              <w:rFonts w:asciiTheme="minorHAnsi" w:eastAsiaTheme="minorEastAsia" w:hAnsiTheme="minorHAnsi" w:cstheme="minorBidi"/>
              <w:noProof/>
              <w:sz w:val="22"/>
              <w:lang w:val="en-US"/>
            </w:rPr>
          </w:pPr>
          <w:hyperlink w:anchor="_Toc37430189" w:history="1">
            <w:r w:rsidR="00C618C8" w:rsidRPr="00F04EEA">
              <w:rPr>
                <w:rStyle w:val="Hyperlink"/>
                <w:noProof/>
                <w:lang w:val="en-US"/>
              </w:rPr>
              <w:t xml:space="preserve">3.4.2 Perancangan Tahap </w:t>
            </w:r>
            <w:r w:rsidR="00C618C8" w:rsidRPr="00F04EEA">
              <w:rPr>
                <w:rStyle w:val="Hyperlink"/>
                <w:i/>
                <w:noProof/>
                <w:lang w:val="en-US"/>
              </w:rPr>
              <w:t>Online</w:t>
            </w:r>
            <w:r w:rsidR="00C618C8">
              <w:rPr>
                <w:noProof/>
                <w:webHidden/>
              </w:rPr>
              <w:tab/>
            </w:r>
            <w:r w:rsidR="00C618C8">
              <w:rPr>
                <w:noProof/>
                <w:webHidden/>
              </w:rPr>
              <w:fldChar w:fldCharType="begin"/>
            </w:r>
            <w:r w:rsidR="00C618C8">
              <w:rPr>
                <w:noProof/>
                <w:webHidden/>
              </w:rPr>
              <w:instrText xml:space="preserve"> PAGEREF _Toc37430189 \h </w:instrText>
            </w:r>
            <w:r w:rsidR="00C618C8">
              <w:rPr>
                <w:noProof/>
                <w:webHidden/>
              </w:rPr>
            </w:r>
            <w:r w:rsidR="00C618C8">
              <w:rPr>
                <w:noProof/>
                <w:webHidden/>
              </w:rPr>
              <w:fldChar w:fldCharType="separate"/>
            </w:r>
            <w:r w:rsidR="00C618C8">
              <w:rPr>
                <w:noProof/>
                <w:webHidden/>
              </w:rPr>
              <w:t>16</w:t>
            </w:r>
            <w:r w:rsidR="00C618C8">
              <w:rPr>
                <w:noProof/>
                <w:webHidden/>
              </w:rPr>
              <w:fldChar w:fldCharType="end"/>
            </w:r>
          </w:hyperlink>
        </w:p>
        <w:p w14:paraId="743F4010" w14:textId="77777777" w:rsidR="00C618C8" w:rsidRDefault="00A504FD">
          <w:pPr>
            <w:pStyle w:val="TOC3"/>
            <w:rPr>
              <w:rFonts w:asciiTheme="minorHAnsi" w:eastAsiaTheme="minorEastAsia" w:hAnsiTheme="minorHAnsi" w:cstheme="minorBidi"/>
              <w:noProof/>
              <w:sz w:val="22"/>
              <w:lang w:val="en-US"/>
            </w:rPr>
          </w:pPr>
          <w:hyperlink w:anchor="_Toc37430190" w:history="1">
            <w:r w:rsidR="00C618C8" w:rsidRPr="00F04EEA">
              <w:rPr>
                <w:rStyle w:val="Hyperlink"/>
                <w:noProof/>
              </w:rPr>
              <w:t>3.4.3 Perancangan Pengujian Akurasi Kesalahan Sistem</w:t>
            </w:r>
            <w:r w:rsidR="00C618C8">
              <w:rPr>
                <w:noProof/>
                <w:webHidden/>
              </w:rPr>
              <w:tab/>
            </w:r>
            <w:r w:rsidR="00C618C8">
              <w:rPr>
                <w:noProof/>
                <w:webHidden/>
              </w:rPr>
              <w:fldChar w:fldCharType="begin"/>
            </w:r>
            <w:r w:rsidR="00C618C8">
              <w:rPr>
                <w:noProof/>
                <w:webHidden/>
              </w:rPr>
              <w:instrText xml:space="preserve"> PAGEREF _Toc37430190 \h </w:instrText>
            </w:r>
            <w:r w:rsidR="00C618C8">
              <w:rPr>
                <w:noProof/>
                <w:webHidden/>
              </w:rPr>
            </w:r>
            <w:r w:rsidR="00C618C8">
              <w:rPr>
                <w:noProof/>
                <w:webHidden/>
              </w:rPr>
              <w:fldChar w:fldCharType="separate"/>
            </w:r>
            <w:r w:rsidR="00C618C8">
              <w:rPr>
                <w:noProof/>
                <w:webHidden/>
              </w:rPr>
              <w:t>18</w:t>
            </w:r>
            <w:r w:rsidR="00C618C8">
              <w:rPr>
                <w:noProof/>
                <w:webHidden/>
              </w:rPr>
              <w:fldChar w:fldCharType="end"/>
            </w:r>
          </w:hyperlink>
        </w:p>
        <w:p w14:paraId="3989AB56" w14:textId="77777777" w:rsidR="00C618C8" w:rsidRDefault="00A504FD">
          <w:pPr>
            <w:pStyle w:val="TOC3"/>
            <w:rPr>
              <w:rFonts w:asciiTheme="minorHAnsi" w:eastAsiaTheme="minorEastAsia" w:hAnsiTheme="minorHAnsi" w:cstheme="minorBidi"/>
              <w:noProof/>
              <w:sz w:val="22"/>
              <w:lang w:val="en-US"/>
            </w:rPr>
          </w:pPr>
          <w:hyperlink w:anchor="_Toc37430191" w:history="1">
            <w:r w:rsidR="00C618C8" w:rsidRPr="00F04EEA">
              <w:rPr>
                <w:rStyle w:val="Hyperlink"/>
                <w:noProof/>
              </w:rPr>
              <w:t>3.4.4 Perancangan Pengujian Akurasi Kesalahan Sistem Pada Tiap Sub-Lokasi</w:t>
            </w:r>
            <w:r w:rsidR="00C618C8">
              <w:rPr>
                <w:noProof/>
                <w:webHidden/>
              </w:rPr>
              <w:tab/>
            </w:r>
            <w:r w:rsidR="00C618C8">
              <w:rPr>
                <w:noProof/>
                <w:webHidden/>
              </w:rPr>
              <w:fldChar w:fldCharType="begin"/>
            </w:r>
            <w:r w:rsidR="00C618C8">
              <w:rPr>
                <w:noProof/>
                <w:webHidden/>
              </w:rPr>
              <w:instrText xml:space="preserve"> PAGEREF _Toc37430191 \h </w:instrText>
            </w:r>
            <w:r w:rsidR="00C618C8">
              <w:rPr>
                <w:noProof/>
                <w:webHidden/>
              </w:rPr>
            </w:r>
            <w:r w:rsidR="00C618C8">
              <w:rPr>
                <w:noProof/>
                <w:webHidden/>
              </w:rPr>
              <w:fldChar w:fldCharType="separate"/>
            </w:r>
            <w:r w:rsidR="00C618C8">
              <w:rPr>
                <w:noProof/>
                <w:webHidden/>
              </w:rPr>
              <w:t>20</w:t>
            </w:r>
            <w:r w:rsidR="00C618C8">
              <w:rPr>
                <w:noProof/>
                <w:webHidden/>
              </w:rPr>
              <w:fldChar w:fldCharType="end"/>
            </w:r>
          </w:hyperlink>
        </w:p>
        <w:p w14:paraId="717ED017" w14:textId="77777777" w:rsidR="00C618C8" w:rsidRDefault="00A504FD">
          <w:pPr>
            <w:pStyle w:val="TOC2"/>
            <w:rPr>
              <w:rFonts w:asciiTheme="minorHAnsi" w:eastAsiaTheme="minorEastAsia" w:hAnsiTheme="minorHAnsi" w:cstheme="minorBidi"/>
              <w:noProof/>
              <w:sz w:val="22"/>
              <w:lang w:val="en-US"/>
            </w:rPr>
          </w:pPr>
          <w:hyperlink w:anchor="_Toc37430192" w:history="1">
            <w:r w:rsidR="00C618C8" w:rsidRPr="00F04EEA">
              <w:rPr>
                <w:rStyle w:val="Hyperlink"/>
                <w:noProof/>
              </w:rPr>
              <w:t>3.5 Implementasi</w:t>
            </w:r>
            <w:r w:rsidR="00C618C8">
              <w:rPr>
                <w:noProof/>
                <w:webHidden/>
              </w:rPr>
              <w:tab/>
            </w:r>
            <w:r w:rsidR="00C618C8">
              <w:rPr>
                <w:noProof/>
                <w:webHidden/>
              </w:rPr>
              <w:fldChar w:fldCharType="begin"/>
            </w:r>
            <w:r w:rsidR="00C618C8">
              <w:rPr>
                <w:noProof/>
                <w:webHidden/>
              </w:rPr>
              <w:instrText xml:space="preserve"> PAGEREF _Toc37430192 \h </w:instrText>
            </w:r>
            <w:r w:rsidR="00C618C8">
              <w:rPr>
                <w:noProof/>
                <w:webHidden/>
              </w:rPr>
            </w:r>
            <w:r w:rsidR="00C618C8">
              <w:rPr>
                <w:noProof/>
                <w:webHidden/>
              </w:rPr>
              <w:fldChar w:fldCharType="separate"/>
            </w:r>
            <w:r w:rsidR="00C618C8">
              <w:rPr>
                <w:noProof/>
                <w:webHidden/>
              </w:rPr>
              <w:t>24</w:t>
            </w:r>
            <w:r w:rsidR="00C618C8">
              <w:rPr>
                <w:noProof/>
                <w:webHidden/>
              </w:rPr>
              <w:fldChar w:fldCharType="end"/>
            </w:r>
          </w:hyperlink>
        </w:p>
        <w:p w14:paraId="2901F7FF" w14:textId="77777777" w:rsidR="00C618C8" w:rsidRDefault="00A504FD">
          <w:pPr>
            <w:pStyle w:val="TOC2"/>
            <w:rPr>
              <w:rFonts w:asciiTheme="minorHAnsi" w:eastAsiaTheme="minorEastAsia" w:hAnsiTheme="minorHAnsi" w:cstheme="minorBidi"/>
              <w:noProof/>
              <w:sz w:val="22"/>
              <w:lang w:val="en-US"/>
            </w:rPr>
          </w:pPr>
          <w:hyperlink w:anchor="_Toc37430193" w:history="1">
            <w:r w:rsidR="00C618C8" w:rsidRPr="00F04EEA">
              <w:rPr>
                <w:rStyle w:val="Hyperlink"/>
                <w:noProof/>
              </w:rPr>
              <w:t>3.6 Pengujian</w:t>
            </w:r>
            <w:r w:rsidR="00C618C8">
              <w:rPr>
                <w:noProof/>
                <w:webHidden/>
              </w:rPr>
              <w:tab/>
            </w:r>
            <w:r w:rsidR="00C618C8">
              <w:rPr>
                <w:noProof/>
                <w:webHidden/>
              </w:rPr>
              <w:fldChar w:fldCharType="begin"/>
            </w:r>
            <w:r w:rsidR="00C618C8">
              <w:rPr>
                <w:noProof/>
                <w:webHidden/>
              </w:rPr>
              <w:instrText xml:space="preserve"> PAGEREF _Toc37430193 \h </w:instrText>
            </w:r>
            <w:r w:rsidR="00C618C8">
              <w:rPr>
                <w:noProof/>
                <w:webHidden/>
              </w:rPr>
            </w:r>
            <w:r w:rsidR="00C618C8">
              <w:rPr>
                <w:noProof/>
                <w:webHidden/>
              </w:rPr>
              <w:fldChar w:fldCharType="separate"/>
            </w:r>
            <w:r w:rsidR="00C618C8">
              <w:rPr>
                <w:noProof/>
                <w:webHidden/>
              </w:rPr>
              <w:t>24</w:t>
            </w:r>
            <w:r w:rsidR="00C618C8">
              <w:rPr>
                <w:noProof/>
                <w:webHidden/>
              </w:rPr>
              <w:fldChar w:fldCharType="end"/>
            </w:r>
          </w:hyperlink>
        </w:p>
        <w:p w14:paraId="4B93AC01" w14:textId="77777777" w:rsidR="00C618C8" w:rsidRDefault="00A504FD">
          <w:pPr>
            <w:pStyle w:val="TOC2"/>
            <w:rPr>
              <w:rFonts w:asciiTheme="minorHAnsi" w:eastAsiaTheme="minorEastAsia" w:hAnsiTheme="minorHAnsi" w:cstheme="minorBidi"/>
              <w:noProof/>
              <w:sz w:val="22"/>
              <w:lang w:val="en-US"/>
            </w:rPr>
          </w:pPr>
          <w:hyperlink w:anchor="_Toc37430194" w:history="1">
            <w:r w:rsidR="00C618C8" w:rsidRPr="00F04EEA">
              <w:rPr>
                <w:rStyle w:val="Hyperlink"/>
                <w:noProof/>
              </w:rPr>
              <w:t>3.7 Kesimpulan dan Saran</w:t>
            </w:r>
            <w:r w:rsidR="00C618C8">
              <w:rPr>
                <w:noProof/>
                <w:webHidden/>
              </w:rPr>
              <w:tab/>
            </w:r>
            <w:r w:rsidR="00C618C8">
              <w:rPr>
                <w:noProof/>
                <w:webHidden/>
              </w:rPr>
              <w:fldChar w:fldCharType="begin"/>
            </w:r>
            <w:r w:rsidR="00C618C8">
              <w:rPr>
                <w:noProof/>
                <w:webHidden/>
              </w:rPr>
              <w:instrText xml:space="preserve"> PAGEREF _Toc37430194 \h </w:instrText>
            </w:r>
            <w:r w:rsidR="00C618C8">
              <w:rPr>
                <w:noProof/>
                <w:webHidden/>
              </w:rPr>
            </w:r>
            <w:r w:rsidR="00C618C8">
              <w:rPr>
                <w:noProof/>
                <w:webHidden/>
              </w:rPr>
              <w:fldChar w:fldCharType="separate"/>
            </w:r>
            <w:r w:rsidR="00C618C8">
              <w:rPr>
                <w:noProof/>
                <w:webHidden/>
              </w:rPr>
              <w:t>25</w:t>
            </w:r>
            <w:r w:rsidR="00C618C8">
              <w:rPr>
                <w:noProof/>
                <w:webHidden/>
              </w:rPr>
              <w:fldChar w:fldCharType="end"/>
            </w:r>
          </w:hyperlink>
        </w:p>
        <w:p w14:paraId="7B3A8F4E" w14:textId="77777777" w:rsidR="00C618C8" w:rsidRDefault="00A504FD">
          <w:pPr>
            <w:pStyle w:val="TOC1"/>
            <w:rPr>
              <w:rFonts w:asciiTheme="minorHAnsi" w:eastAsiaTheme="minorEastAsia" w:hAnsiTheme="minorHAnsi" w:cstheme="minorBidi"/>
              <w:sz w:val="22"/>
              <w:lang w:val="en-US"/>
            </w:rPr>
          </w:pPr>
          <w:hyperlink w:anchor="_Toc37430195" w:history="1">
            <w:r w:rsidR="00C618C8" w:rsidRPr="00F04EEA">
              <w:rPr>
                <w:rStyle w:val="Hyperlink"/>
                <w:lang w:val="en-US"/>
              </w:rPr>
              <w:t>BAB 4</w:t>
            </w:r>
            <w:r w:rsidR="00C618C8" w:rsidRPr="00F04EEA">
              <w:rPr>
                <w:rStyle w:val="Hyperlink"/>
              </w:rPr>
              <w:t xml:space="preserve"> IMPLEMENTASI DAN PENGUJIAN</w:t>
            </w:r>
            <w:r w:rsidR="00C618C8">
              <w:rPr>
                <w:webHidden/>
              </w:rPr>
              <w:tab/>
            </w:r>
            <w:r w:rsidR="00C618C8">
              <w:rPr>
                <w:webHidden/>
              </w:rPr>
              <w:fldChar w:fldCharType="begin"/>
            </w:r>
            <w:r w:rsidR="00C618C8">
              <w:rPr>
                <w:webHidden/>
              </w:rPr>
              <w:instrText xml:space="preserve"> PAGEREF _Toc37430195 \h </w:instrText>
            </w:r>
            <w:r w:rsidR="00C618C8">
              <w:rPr>
                <w:webHidden/>
              </w:rPr>
            </w:r>
            <w:r w:rsidR="00C618C8">
              <w:rPr>
                <w:webHidden/>
              </w:rPr>
              <w:fldChar w:fldCharType="separate"/>
            </w:r>
            <w:r w:rsidR="00C618C8">
              <w:rPr>
                <w:webHidden/>
              </w:rPr>
              <w:t>26</w:t>
            </w:r>
            <w:r w:rsidR="00C618C8">
              <w:rPr>
                <w:webHidden/>
              </w:rPr>
              <w:fldChar w:fldCharType="end"/>
            </w:r>
          </w:hyperlink>
        </w:p>
        <w:p w14:paraId="1098A796" w14:textId="77777777" w:rsidR="00C618C8" w:rsidRDefault="00A504FD">
          <w:pPr>
            <w:pStyle w:val="TOC2"/>
            <w:rPr>
              <w:rFonts w:asciiTheme="minorHAnsi" w:eastAsiaTheme="minorEastAsia" w:hAnsiTheme="minorHAnsi" w:cstheme="minorBidi"/>
              <w:noProof/>
              <w:sz w:val="22"/>
              <w:lang w:val="en-US"/>
            </w:rPr>
          </w:pPr>
          <w:hyperlink w:anchor="_Toc37430196" w:history="1">
            <w:r w:rsidR="00C618C8" w:rsidRPr="00F04EEA">
              <w:rPr>
                <w:rStyle w:val="Hyperlink"/>
                <w:noProof/>
              </w:rPr>
              <w:t xml:space="preserve">4.1 Implementasi Tahap </w:t>
            </w:r>
            <w:r w:rsidR="00C618C8" w:rsidRPr="00F04EEA">
              <w:rPr>
                <w:rStyle w:val="Hyperlink"/>
                <w:i/>
                <w:noProof/>
              </w:rPr>
              <w:t>Offline</w:t>
            </w:r>
            <w:r w:rsidR="00C618C8">
              <w:rPr>
                <w:noProof/>
                <w:webHidden/>
              </w:rPr>
              <w:tab/>
            </w:r>
            <w:r w:rsidR="00C618C8">
              <w:rPr>
                <w:noProof/>
                <w:webHidden/>
              </w:rPr>
              <w:fldChar w:fldCharType="begin"/>
            </w:r>
            <w:r w:rsidR="00C618C8">
              <w:rPr>
                <w:noProof/>
                <w:webHidden/>
              </w:rPr>
              <w:instrText xml:space="preserve"> PAGEREF _Toc37430196 \h </w:instrText>
            </w:r>
            <w:r w:rsidR="00C618C8">
              <w:rPr>
                <w:noProof/>
                <w:webHidden/>
              </w:rPr>
            </w:r>
            <w:r w:rsidR="00C618C8">
              <w:rPr>
                <w:noProof/>
                <w:webHidden/>
              </w:rPr>
              <w:fldChar w:fldCharType="separate"/>
            </w:r>
            <w:r w:rsidR="00C618C8">
              <w:rPr>
                <w:noProof/>
                <w:webHidden/>
              </w:rPr>
              <w:t>26</w:t>
            </w:r>
            <w:r w:rsidR="00C618C8">
              <w:rPr>
                <w:noProof/>
                <w:webHidden/>
              </w:rPr>
              <w:fldChar w:fldCharType="end"/>
            </w:r>
          </w:hyperlink>
        </w:p>
        <w:p w14:paraId="4B61EFE5" w14:textId="77777777" w:rsidR="00C618C8" w:rsidRDefault="00A504FD">
          <w:pPr>
            <w:pStyle w:val="TOC3"/>
            <w:rPr>
              <w:rFonts w:asciiTheme="minorHAnsi" w:eastAsiaTheme="minorEastAsia" w:hAnsiTheme="minorHAnsi" w:cstheme="minorBidi"/>
              <w:noProof/>
              <w:sz w:val="22"/>
              <w:lang w:val="en-US"/>
            </w:rPr>
          </w:pPr>
          <w:hyperlink w:anchor="_Toc37430197" w:history="1">
            <w:r w:rsidR="00C618C8" w:rsidRPr="00F04EEA">
              <w:rPr>
                <w:rStyle w:val="Hyperlink"/>
                <w:noProof/>
              </w:rPr>
              <w:t xml:space="preserve">4.1.1 Hasil Implementasi Tahap </w:t>
            </w:r>
            <w:r w:rsidR="00C618C8" w:rsidRPr="00F04EEA">
              <w:rPr>
                <w:rStyle w:val="Hyperlink"/>
                <w:i/>
                <w:noProof/>
              </w:rPr>
              <w:t>Offline</w:t>
            </w:r>
            <w:r w:rsidR="00C618C8">
              <w:rPr>
                <w:noProof/>
                <w:webHidden/>
              </w:rPr>
              <w:tab/>
            </w:r>
            <w:r w:rsidR="00C618C8">
              <w:rPr>
                <w:noProof/>
                <w:webHidden/>
              </w:rPr>
              <w:fldChar w:fldCharType="begin"/>
            </w:r>
            <w:r w:rsidR="00C618C8">
              <w:rPr>
                <w:noProof/>
                <w:webHidden/>
              </w:rPr>
              <w:instrText xml:space="preserve"> PAGEREF _Toc37430197 \h </w:instrText>
            </w:r>
            <w:r w:rsidR="00C618C8">
              <w:rPr>
                <w:noProof/>
                <w:webHidden/>
              </w:rPr>
            </w:r>
            <w:r w:rsidR="00C618C8">
              <w:rPr>
                <w:noProof/>
                <w:webHidden/>
              </w:rPr>
              <w:fldChar w:fldCharType="separate"/>
            </w:r>
            <w:r w:rsidR="00C618C8">
              <w:rPr>
                <w:noProof/>
                <w:webHidden/>
              </w:rPr>
              <w:t>29</w:t>
            </w:r>
            <w:r w:rsidR="00C618C8">
              <w:rPr>
                <w:noProof/>
                <w:webHidden/>
              </w:rPr>
              <w:fldChar w:fldCharType="end"/>
            </w:r>
          </w:hyperlink>
        </w:p>
        <w:p w14:paraId="073D0C32" w14:textId="77777777" w:rsidR="00C618C8" w:rsidRDefault="00A504FD">
          <w:pPr>
            <w:pStyle w:val="TOC2"/>
            <w:rPr>
              <w:rFonts w:asciiTheme="minorHAnsi" w:eastAsiaTheme="minorEastAsia" w:hAnsiTheme="minorHAnsi" w:cstheme="minorBidi"/>
              <w:noProof/>
              <w:sz w:val="22"/>
              <w:lang w:val="en-US"/>
            </w:rPr>
          </w:pPr>
          <w:hyperlink w:anchor="_Toc37430198" w:history="1">
            <w:r w:rsidR="00C618C8" w:rsidRPr="00F04EEA">
              <w:rPr>
                <w:rStyle w:val="Hyperlink"/>
                <w:noProof/>
              </w:rPr>
              <w:t xml:space="preserve">4.2 Implementasi Tahap </w:t>
            </w:r>
            <w:r w:rsidR="00C618C8" w:rsidRPr="00F04EEA">
              <w:rPr>
                <w:rStyle w:val="Hyperlink"/>
                <w:i/>
                <w:noProof/>
              </w:rPr>
              <w:t>Online</w:t>
            </w:r>
            <w:r w:rsidR="00C618C8">
              <w:rPr>
                <w:noProof/>
                <w:webHidden/>
              </w:rPr>
              <w:tab/>
            </w:r>
            <w:r w:rsidR="00C618C8">
              <w:rPr>
                <w:noProof/>
                <w:webHidden/>
              </w:rPr>
              <w:fldChar w:fldCharType="begin"/>
            </w:r>
            <w:r w:rsidR="00C618C8">
              <w:rPr>
                <w:noProof/>
                <w:webHidden/>
              </w:rPr>
              <w:instrText xml:space="preserve"> PAGEREF _Toc37430198 \h </w:instrText>
            </w:r>
            <w:r w:rsidR="00C618C8">
              <w:rPr>
                <w:noProof/>
                <w:webHidden/>
              </w:rPr>
            </w:r>
            <w:r w:rsidR="00C618C8">
              <w:rPr>
                <w:noProof/>
                <w:webHidden/>
              </w:rPr>
              <w:fldChar w:fldCharType="separate"/>
            </w:r>
            <w:r w:rsidR="00C618C8">
              <w:rPr>
                <w:noProof/>
                <w:webHidden/>
              </w:rPr>
              <w:t>32</w:t>
            </w:r>
            <w:r w:rsidR="00C618C8">
              <w:rPr>
                <w:noProof/>
                <w:webHidden/>
              </w:rPr>
              <w:fldChar w:fldCharType="end"/>
            </w:r>
          </w:hyperlink>
        </w:p>
        <w:p w14:paraId="4C099223" w14:textId="77777777" w:rsidR="00C618C8" w:rsidRDefault="00A504FD">
          <w:pPr>
            <w:pStyle w:val="TOC3"/>
            <w:rPr>
              <w:rFonts w:asciiTheme="minorHAnsi" w:eastAsiaTheme="minorEastAsia" w:hAnsiTheme="minorHAnsi" w:cstheme="minorBidi"/>
              <w:noProof/>
              <w:sz w:val="22"/>
              <w:lang w:val="en-US"/>
            </w:rPr>
          </w:pPr>
          <w:hyperlink w:anchor="_Toc37430199" w:history="1">
            <w:r w:rsidR="00C618C8" w:rsidRPr="00F04EEA">
              <w:rPr>
                <w:rStyle w:val="Hyperlink"/>
                <w:noProof/>
              </w:rPr>
              <w:t xml:space="preserve">4.2.1 Hasil Implementasi Tahap </w:t>
            </w:r>
            <w:r w:rsidR="00C618C8" w:rsidRPr="00F04EEA">
              <w:rPr>
                <w:rStyle w:val="Hyperlink"/>
                <w:i/>
                <w:noProof/>
              </w:rPr>
              <w:t>Online</w:t>
            </w:r>
            <w:r w:rsidR="00C618C8">
              <w:rPr>
                <w:noProof/>
                <w:webHidden/>
              </w:rPr>
              <w:tab/>
            </w:r>
            <w:r w:rsidR="00C618C8">
              <w:rPr>
                <w:noProof/>
                <w:webHidden/>
              </w:rPr>
              <w:fldChar w:fldCharType="begin"/>
            </w:r>
            <w:r w:rsidR="00C618C8">
              <w:rPr>
                <w:noProof/>
                <w:webHidden/>
              </w:rPr>
              <w:instrText xml:space="preserve"> PAGEREF _Toc37430199 \h </w:instrText>
            </w:r>
            <w:r w:rsidR="00C618C8">
              <w:rPr>
                <w:noProof/>
                <w:webHidden/>
              </w:rPr>
            </w:r>
            <w:r w:rsidR="00C618C8">
              <w:rPr>
                <w:noProof/>
                <w:webHidden/>
              </w:rPr>
              <w:fldChar w:fldCharType="separate"/>
            </w:r>
            <w:r w:rsidR="00C618C8">
              <w:rPr>
                <w:noProof/>
                <w:webHidden/>
              </w:rPr>
              <w:t>34</w:t>
            </w:r>
            <w:r w:rsidR="00C618C8">
              <w:rPr>
                <w:noProof/>
                <w:webHidden/>
              </w:rPr>
              <w:fldChar w:fldCharType="end"/>
            </w:r>
          </w:hyperlink>
        </w:p>
        <w:p w14:paraId="2638167E" w14:textId="77777777" w:rsidR="00C618C8" w:rsidRDefault="00A504FD">
          <w:pPr>
            <w:pStyle w:val="TOC2"/>
            <w:rPr>
              <w:rFonts w:asciiTheme="minorHAnsi" w:eastAsiaTheme="minorEastAsia" w:hAnsiTheme="minorHAnsi" w:cstheme="minorBidi"/>
              <w:noProof/>
              <w:sz w:val="22"/>
              <w:lang w:val="en-US"/>
            </w:rPr>
          </w:pPr>
          <w:hyperlink w:anchor="_Toc37430200" w:history="1">
            <w:r w:rsidR="00C618C8" w:rsidRPr="00F04EEA">
              <w:rPr>
                <w:rStyle w:val="Hyperlink"/>
                <w:noProof/>
              </w:rPr>
              <w:t>4.3 Implementasi Pengujian Akurasi Kesalahan Sistem</w:t>
            </w:r>
            <w:r w:rsidR="00C618C8">
              <w:rPr>
                <w:noProof/>
                <w:webHidden/>
              </w:rPr>
              <w:tab/>
            </w:r>
            <w:r w:rsidR="00C618C8">
              <w:rPr>
                <w:noProof/>
                <w:webHidden/>
              </w:rPr>
              <w:fldChar w:fldCharType="begin"/>
            </w:r>
            <w:r w:rsidR="00C618C8">
              <w:rPr>
                <w:noProof/>
                <w:webHidden/>
              </w:rPr>
              <w:instrText xml:space="preserve"> PAGEREF _Toc37430200 \h </w:instrText>
            </w:r>
            <w:r w:rsidR="00C618C8">
              <w:rPr>
                <w:noProof/>
                <w:webHidden/>
              </w:rPr>
            </w:r>
            <w:r w:rsidR="00C618C8">
              <w:rPr>
                <w:noProof/>
                <w:webHidden/>
              </w:rPr>
              <w:fldChar w:fldCharType="separate"/>
            </w:r>
            <w:r w:rsidR="00C618C8">
              <w:rPr>
                <w:noProof/>
                <w:webHidden/>
              </w:rPr>
              <w:t>38</w:t>
            </w:r>
            <w:r w:rsidR="00C618C8">
              <w:rPr>
                <w:noProof/>
                <w:webHidden/>
              </w:rPr>
              <w:fldChar w:fldCharType="end"/>
            </w:r>
          </w:hyperlink>
        </w:p>
        <w:p w14:paraId="50C3A814" w14:textId="77777777" w:rsidR="00C618C8" w:rsidRDefault="00A504FD">
          <w:pPr>
            <w:pStyle w:val="TOC3"/>
            <w:rPr>
              <w:rFonts w:asciiTheme="minorHAnsi" w:eastAsiaTheme="minorEastAsia" w:hAnsiTheme="minorHAnsi" w:cstheme="minorBidi"/>
              <w:noProof/>
              <w:sz w:val="22"/>
              <w:lang w:val="en-US"/>
            </w:rPr>
          </w:pPr>
          <w:hyperlink w:anchor="_Toc37430201" w:history="1">
            <w:r w:rsidR="00C618C8" w:rsidRPr="00F04EEA">
              <w:rPr>
                <w:rStyle w:val="Hyperlink"/>
                <w:noProof/>
              </w:rPr>
              <w:t>4.3.1 Hasil Pengambilan Data Pengujian Akurasi Kesalahan Sistem</w:t>
            </w:r>
            <w:r w:rsidR="00C618C8">
              <w:rPr>
                <w:noProof/>
                <w:webHidden/>
              </w:rPr>
              <w:tab/>
            </w:r>
            <w:r w:rsidR="00C618C8">
              <w:rPr>
                <w:noProof/>
                <w:webHidden/>
              </w:rPr>
              <w:fldChar w:fldCharType="begin"/>
            </w:r>
            <w:r w:rsidR="00C618C8">
              <w:rPr>
                <w:noProof/>
                <w:webHidden/>
              </w:rPr>
              <w:instrText xml:space="preserve"> PAGEREF _Toc37430201 \h </w:instrText>
            </w:r>
            <w:r w:rsidR="00C618C8">
              <w:rPr>
                <w:noProof/>
                <w:webHidden/>
              </w:rPr>
            </w:r>
            <w:r w:rsidR="00C618C8">
              <w:rPr>
                <w:noProof/>
                <w:webHidden/>
              </w:rPr>
              <w:fldChar w:fldCharType="separate"/>
            </w:r>
            <w:r w:rsidR="00C618C8">
              <w:rPr>
                <w:noProof/>
                <w:webHidden/>
              </w:rPr>
              <w:t>39</w:t>
            </w:r>
            <w:r w:rsidR="00C618C8">
              <w:rPr>
                <w:noProof/>
                <w:webHidden/>
              </w:rPr>
              <w:fldChar w:fldCharType="end"/>
            </w:r>
          </w:hyperlink>
        </w:p>
        <w:p w14:paraId="7D13EBF7" w14:textId="77777777" w:rsidR="00C618C8" w:rsidRDefault="00A504FD">
          <w:pPr>
            <w:pStyle w:val="TOC3"/>
            <w:rPr>
              <w:rFonts w:asciiTheme="minorHAnsi" w:eastAsiaTheme="minorEastAsia" w:hAnsiTheme="minorHAnsi" w:cstheme="minorBidi"/>
              <w:noProof/>
              <w:sz w:val="22"/>
              <w:lang w:val="en-US"/>
            </w:rPr>
          </w:pPr>
          <w:hyperlink w:anchor="_Toc37430202" w:history="1">
            <w:r w:rsidR="00C618C8" w:rsidRPr="00F04EEA">
              <w:rPr>
                <w:rStyle w:val="Hyperlink"/>
                <w:noProof/>
              </w:rPr>
              <w:t>4.3.2 Perhitungan Akurasi Kesalahan Sistem</w:t>
            </w:r>
            <w:r w:rsidR="00C618C8">
              <w:rPr>
                <w:noProof/>
                <w:webHidden/>
              </w:rPr>
              <w:tab/>
            </w:r>
            <w:r w:rsidR="00C618C8">
              <w:rPr>
                <w:noProof/>
                <w:webHidden/>
              </w:rPr>
              <w:fldChar w:fldCharType="begin"/>
            </w:r>
            <w:r w:rsidR="00C618C8">
              <w:rPr>
                <w:noProof/>
                <w:webHidden/>
              </w:rPr>
              <w:instrText xml:space="preserve"> PAGEREF _Toc37430202 \h </w:instrText>
            </w:r>
            <w:r w:rsidR="00C618C8">
              <w:rPr>
                <w:noProof/>
                <w:webHidden/>
              </w:rPr>
            </w:r>
            <w:r w:rsidR="00C618C8">
              <w:rPr>
                <w:noProof/>
                <w:webHidden/>
              </w:rPr>
              <w:fldChar w:fldCharType="separate"/>
            </w:r>
            <w:r w:rsidR="00C618C8">
              <w:rPr>
                <w:noProof/>
                <w:webHidden/>
              </w:rPr>
              <w:t>41</w:t>
            </w:r>
            <w:r w:rsidR="00C618C8">
              <w:rPr>
                <w:noProof/>
                <w:webHidden/>
              </w:rPr>
              <w:fldChar w:fldCharType="end"/>
            </w:r>
          </w:hyperlink>
        </w:p>
        <w:p w14:paraId="005067BB" w14:textId="77777777" w:rsidR="00C618C8" w:rsidRDefault="00A504FD">
          <w:pPr>
            <w:pStyle w:val="TOC2"/>
            <w:rPr>
              <w:rFonts w:asciiTheme="minorHAnsi" w:eastAsiaTheme="minorEastAsia" w:hAnsiTheme="minorHAnsi" w:cstheme="minorBidi"/>
              <w:noProof/>
              <w:sz w:val="22"/>
              <w:lang w:val="en-US"/>
            </w:rPr>
          </w:pPr>
          <w:hyperlink w:anchor="_Toc37430203" w:history="1">
            <w:r w:rsidR="00C618C8" w:rsidRPr="00F04EEA">
              <w:rPr>
                <w:rStyle w:val="Hyperlink"/>
                <w:noProof/>
              </w:rPr>
              <w:t>4.4 Implementasi Pengujian Akurasi Kesalahan Sistem Pada Tiap Sub Lokasi</w:t>
            </w:r>
            <w:r w:rsidR="00C618C8">
              <w:rPr>
                <w:noProof/>
                <w:webHidden/>
              </w:rPr>
              <w:tab/>
            </w:r>
            <w:r w:rsidR="00C618C8">
              <w:rPr>
                <w:noProof/>
                <w:webHidden/>
              </w:rPr>
              <w:fldChar w:fldCharType="begin"/>
            </w:r>
            <w:r w:rsidR="00C618C8">
              <w:rPr>
                <w:noProof/>
                <w:webHidden/>
              </w:rPr>
              <w:instrText xml:space="preserve"> PAGEREF _Toc37430203 \h </w:instrText>
            </w:r>
            <w:r w:rsidR="00C618C8">
              <w:rPr>
                <w:noProof/>
                <w:webHidden/>
              </w:rPr>
            </w:r>
            <w:r w:rsidR="00C618C8">
              <w:rPr>
                <w:noProof/>
                <w:webHidden/>
              </w:rPr>
              <w:fldChar w:fldCharType="separate"/>
            </w:r>
            <w:r w:rsidR="00C618C8">
              <w:rPr>
                <w:noProof/>
                <w:webHidden/>
              </w:rPr>
              <w:t>42</w:t>
            </w:r>
            <w:r w:rsidR="00C618C8">
              <w:rPr>
                <w:noProof/>
                <w:webHidden/>
              </w:rPr>
              <w:fldChar w:fldCharType="end"/>
            </w:r>
          </w:hyperlink>
        </w:p>
        <w:p w14:paraId="27A8344C" w14:textId="77777777" w:rsidR="00C618C8" w:rsidRDefault="00A504FD">
          <w:pPr>
            <w:pStyle w:val="TOC3"/>
            <w:rPr>
              <w:rFonts w:asciiTheme="minorHAnsi" w:eastAsiaTheme="minorEastAsia" w:hAnsiTheme="minorHAnsi" w:cstheme="minorBidi"/>
              <w:noProof/>
              <w:sz w:val="22"/>
              <w:lang w:val="en-US"/>
            </w:rPr>
          </w:pPr>
          <w:hyperlink w:anchor="_Toc37430204" w:history="1">
            <w:r w:rsidR="00C618C8" w:rsidRPr="00F04EEA">
              <w:rPr>
                <w:rStyle w:val="Hyperlink"/>
                <w:noProof/>
              </w:rPr>
              <w:t>4.4.1 Hasil Pengambilan Data Pengujian Pada Tiap Sub Lokasi</w:t>
            </w:r>
            <w:r w:rsidR="00C618C8">
              <w:rPr>
                <w:noProof/>
                <w:webHidden/>
              </w:rPr>
              <w:tab/>
            </w:r>
            <w:r w:rsidR="00C618C8">
              <w:rPr>
                <w:noProof/>
                <w:webHidden/>
              </w:rPr>
              <w:fldChar w:fldCharType="begin"/>
            </w:r>
            <w:r w:rsidR="00C618C8">
              <w:rPr>
                <w:noProof/>
                <w:webHidden/>
              </w:rPr>
              <w:instrText xml:space="preserve"> PAGEREF _Toc37430204 \h </w:instrText>
            </w:r>
            <w:r w:rsidR="00C618C8">
              <w:rPr>
                <w:noProof/>
                <w:webHidden/>
              </w:rPr>
            </w:r>
            <w:r w:rsidR="00C618C8">
              <w:rPr>
                <w:noProof/>
                <w:webHidden/>
              </w:rPr>
              <w:fldChar w:fldCharType="separate"/>
            </w:r>
            <w:r w:rsidR="00C618C8">
              <w:rPr>
                <w:noProof/>
                <w:webHidden/>
              </w:rPr>
              <w:t>44</w:t>
            </w:r>
            <w:r w:rsidR="00C618C8">
              <w:rPr>
                <w:noProof/>
                <w:webHidden/>
              </w:rPr>
              <w:fldChar w:fldCharType="end"/>
            </w:r>
          </w:hyperlink>
        </w:p>
        <w:p w14:paraId="7AEB0666" w14:textId="77777777" w:rsidR="00C618C8" w:rsidRDefault="00A504FD">
          <w:pPr>
            <w:pStyle w:val="TOC3"/>
            <w:rPr>
              <w:rFonts w:asciiTheme="minorHAnsi" w:eastAsiaTheme="minorEastAsia" w:hAnsiTheme="minorHAnsi" w:cstheme="minorBidi"/>
              <w:noProof/>
              <w:sz w:val="22"/>
              <w:lang w:val="en-US"/>
            </w:rPr>
          </w:pPr>
          <w:hyperlink w:anchor="_Toc37430205" w:history="1">
            <w:r w:rsidR="00C618C8" w:rsidRPr="00F04EEA">
              <w:rPr>
                <w:rStyle w:val="Hyperlink"/>
                <w:noProof/>
              </w:rPr>
              <w:t>4.4.2 Perhitungan Akurasi Kesalahan Sistem Pada Tiap Sub Lokasi</w:t>
            </w:r>
            <w:r w:rsidR="00C618C8">
              <w:rPr>
                <w:noProof/>
                <w:webHidden/>
              </w:rPr>
              <w:tab/>
            </w:r>
            <w:r w:rsidR="00C618C8">
              <w:rPr>
                <w:noProof/>
                <w:webHidden/>
              </w:rPr>
              <w:fldChar w:fldCharType="begin"/>
            </w:r>
            <w:r w:rsidR="00C618C8">
              <w:rPr>
                <w:noProof/>
                <w:webHidden/>
              </w:rPr>
              <w:instrText xml:space="preserve"> PAGEREF _Toc37430205 \h </w:instrText>
            </w:r>
            <w:r w:rsidR="00C618C8">
              <w:rPr>
                <w:noProof/>
                <w:webHidden/>
              </w:rPr>
            </w:r>
            <w:r w:rsidR="00C618C8">
              <w:rPr>
                <w:noProof/>
                <w:webHidden/>
              </w:rPr>
              <w:fldChar w:fldCharType="separate"/>
            </w:r>
            <w:r w:rsidR="00C618C8">
              <w:rPr>
                <w:noProof/>
                <w:webHidden/>
              </w:rPr>
              <w:t>46</w:t>
            </w:r>
            <w:r w:rsidR="00C618C8">
              <w:rPr>
                <w:noProof/>
                <w:webHidden/>
              </w:rPr>
              <w:fldChar w:fldCharType="end"/>
            </w:r>
          </w:hyperlink>
        </w:p>
        <w:p w14:paraId="25616786" w14:textId="77777777" w:rsidR="00C618C8" w:rsidRDefault="00A504FD">
          <w:pPr>
            <w:pStyle w:val="TOC1"/>
            <w:rPr>
              <w:rFonts w:asciiTheme="minorHAnsi" w:eastAsiaTheme="minorEastAsia" w:hAnsiTheme="minorHAnsi" w:cstheme="minorBidi"/>
              <w:sz w:val="22"/>
              <w:lang w:val="en-US"/>
            </w:rPr>
          </w:pPr>
          <w:hyperlink w:anchor="_Toc37430206" w:history="1">
            <w:r w:rsidR="00C618C8" w:rsidRPr="00F04EEA">
              <w:rPr>
                <w:rStyle w:val="Hyperlink"/>
                <w:lang w:val="en-US"/>
              </w:rPr>
              <w:t>BAB 5 PEMBAHASAN</w:t>
            </w:r>
            <w:r w:rsidR="00C618C8">
              <w:rPr>
                <w:webHidden/>
              </w:rPr>
              <w:tab/>
            </w:r>
            <w:r w:rsidR="00C618C8">
              <w:rPr>
                <w:webHidden/>
              </w:rPr>
              <w:fldChar w:fldCharType="begin"/>
            </w:r>
            <w:r w:rsidR="00C618C8">
              <w:rPr>
                <w:webHidden/>
              </w:rPr>
              <w:instrText xml:space="preserve"> PAGEREF _Toc37430206 \h </w:instrText>
            </w:r>
            <w:r w:rsidR="00C618C8">
              <w:rPr>
                <w:webHidden/>
              </w:rPr>
            </w:r>
            <w:r w:rsidR="00C618C8">
              <w:rPr>
                <w:webHidden/>
              </w:rPr>
              <w:fldChar w:fldCharType="separate"/>
            </w:r>
            <w:r w:rsidR="00C618C8">
              <w:rPr>
                <w:webHidden/>
              </w:rPr>
              <w:t>49</w:t>
            </w:r>
            <w:r w:rsidR="00C618C8">
              <w:rPr>
                <w:webHidden/>
              </w:rPr>
              <w:fldChar w:fldCharType="end"/>
            </w:r>
          </w:hyperlink>
        </w:p>
        <w:p w14:paraId="24CD4BE2" w14:textId="77777777" w:rsidR="00C618C8" w:rsidRDefault="00A504FD">
          <w:pPr>
            <w:pStyle w:val="TOC2"/>
            <w:rPr>
              <w:rFonts w:asciiTheme="minorHAnsi" w:eastAsiaTheme="minorEastAsia" w:hAnsiTheme="minorHAnsi" w:cstheme="minorBidi"/>
              <w:noProof/>
              <w:sz w:val="22"/>
              <w:lang w:val="en-US"/>
            </w:rPr>
          </w:pPr>
          <w:hyperlink w:anchor="_Toc37430207" w:history="1">
            <w:r w:rsidR="00C618C8" w:rsidRPr="00F04EEA">
              <w:rPr>
                <w:rStyle w:val="Hyperlink"/>
                <w:noProof/>
                <w:lang w:val="en-US"/>
              </w:rPr>
              <w:t>5.1 Subbab Lima Satu</w:t>
            </w:r>
            <w:r w:rsidR="00C618C8">
              <w:rPr>
                <w:noProof/>
                <w:webHidden/>
              </w:rPr>
              <w:tab/>
            </w:r>
            <w:r w:rsidR="00C618C8">
              <w:rPr>
                <w:noProof/>
                <w:webHidden/>
              </w:rPr>
              <w:fldChar w:fldCharType="begin"/>
            </w:r>
            <w:r w:rsidR="00C618C8">
              <w:rPr>
                <w:noProof/>
                <w:webHidden/>
              </w:rPr>
              <w:instrText xml:space="preserve"> PAGEREF _Toc37430207 \h </w:instrText>
            </w:r>
            <w:r w:rsidR="00C618C8">
              <w:rPr>
                <w:noProof/>
                <w:webHidden/>
              </w:rPr>
            </w:r>
            <w:r w:rsidR="00C618C8">
              <w:rPr>
                <w:noProof/>
                <w:webHidden/>
              </w:rPr>
              <w:fldChar w:fldCharType="separate"/>
            </w:r>
            <w:r w:rsidR="00C618C8">
              <w:rPr>
                <w:noProof/>
                <w:webHidden/>
              </w:rPr>
              <w:t>49</w:t>
            </w:r>
            <w:r w:rsidR="00C618C8">
              <w:rPr>
                <w:noProof/>
                <w:webHidden/>
              </w:rPr>
              <w:fldChar w:fldCharType="end"/>
            </w:r>
          </w:hyperlink>
        </w:p>
        <w:p w14:paraId="72E4EC86" w14:textId="77777777" w:rsidR="00C618C8" w:rsidRDefault="00A504FD">
          <w:pPr>
            <w:pStyle w:val="TOC3"/>
            <w:rPr>
              <w:rFonts w:asciiTheme="minorHAnsi" w:eastAsiaTheme="minorEastAsia" w:hAnsiTheme="minorHAnsi" w:cstheme="minorBidi"/>
              <w:noProof/>
              <w:sz w:val="22"/>
              <w:lang w:val="en-US"/>
            </w:rPr>
          </w:pPr>
          <w:hyperlink w:anchor="_Toc37430208" w:history="1">
            <w:r w:rsidR="00C618C8" w:rsidRPr="00F04EEA">
              <w:rPr>
                <w:rStyle w:val="Hyperlink"/>
                <w:noProof/>
                <w:lang w:val="en-US"/>
              </w:rPr>
              <w:t>5.1.1 Subbab Lima Satu Satu</w:t>
            </w:r>
            <w:r w:rsidR="00C618C8">
              <w:rPr>
                <w:noProof/>
                <w:webHidden/>
              </w:rPr>
              <w:tab/>
            </w:r>
            <w:r w:rsidR="00C618C8">
              <w:rPr>
                <w:noProof/>
                <w:webHidden/>
              </w:rPr>
              <w:fldChar w:fldCharType="begin"/>
            </w:r>
            <w:r w:rsidR="00C618C8">
              <w:rPr>
                <w:noProof/>
                <w:webHidden/>
              </w:rPr>
              <w:instrText xml:space="preserve"> PAGEREF _Toc37430208 \h </w:instrText>
            </w:r>
            <w:r w:rsidR="00C618C8">
              <w:rPr>
                <w:noProof/>
                <w:webHidden/>
              </w:rPr>
            </w:r>
            <w:r w:rsidR="00C618C8">
              <w:rPr>
                <w:noProof/>
                <w:webHidden/>
              </w:rPr>
              <w:fldChar w:fldCharType="separate"/>
            </w:r>
            <w:r w:rsidR="00C618C8">
              <w:rPr>
                <w:noProof/>
                <w:webHidden/>
              </w:rPr>
              <w:t>49</w:t>
            </w:r>
            <w:r w:rsidR="00C618C8">
              <w:rPr>
                <w:noProof/>
                <w:webHidden/>
              </w:rPr>
              <w:fldChar w:fldCharType="end"/>
            </w:r>
          </w:hyperlink>
        </w:p>
        <w:p w14:paraId="5352BF33" w14:textId="77777777" w:rsidR="00C618C8" w:rsidRDefault="00A504FD">
          <w:pPr>
            <w:pStyle w:val="TOC3"/>
            <w:rPr>
              <w:rFonts w:asciiTheme="minorHAnsi" w:eastAsiaTheme="minorEastAsia" w:hAnsiTheme="minorHAnsi" w:cstheme="minorBidi"/>
              <w:noProof/>
              <w:sz w:val="22"/>
              <w:lang w:val="en-US"/>
            </w:rPr>
          </w:pPr>
          <w:hyperlink w:anchor="_Toc37430209" w:history="1">
            <w:r w:rsidR="00C618C8" w:rsidRPr="00F04EEA">
              <w:rPr>
                <w:rStyle w:val="Hyperlink"/>
                <w:noProof/>
                <w:lang w:val="en-US"/>
              </w:rPr>
              <w:t>5.1.2 Subbab Lima Satu Dua</w:t>
            </w:r>
            <w:r w:rsidR="00C618C8">
              <w:rPr>
                <w:noProof/>
                <w:webHidden/>
              </w:rPr>
              <w:tab/>
            </w:r>
            <w:r w:rsidR="00C618C8">
              <w:rPr>
                <w:noProof/>
                <w:webHidden/>
              </w:rPr>
              <w:fldChar w:fldCharType="begin"/>
            </w:r>
            <w:r w:rsidR="00C618C8">
              <w:rPr>
                <w:noProof/>
                <w:webHidden/>
              </w:rPr>
              <w:instrText xml:space="preserve"> PAGEREF _Toc37430209 \h </w:instrText>
            </w:r>
            <w:r w:rsidR="00C618C8">
              <w:rPr>
                <w:noProof/>
                <w:webHidden/>
              </w:rPr>
            </w:r>
            <w:r w:rsidR="00C618C8">
              <w:rPr>
                <w:noProof/>
                <w:webHidden/>
              </w:rPr>
              <w:fldChar w:fldCharType="separate"/>
            </w:r>
            <w:r w:rsidR="00C618C8">
              <w:rPr>
                <w:noProof/>
                <w:webHidden/>
              </w:rPr>
              <w:t>49</w:t>
            </w:r>
            <w:r w:rsidR="00C618C8">
              <w:rPr>
                <w:noProof/>
                <w:webHidden/>
              </w:rPr>
              <w:fldChar w:fldCharType="end"/>
            </w:r>
          </w:hyperlink>
        </w:p>
        <w:p w14:paraId="287DDE5F" w14:textId="77777777" w:rsidR="00C618C8" w:rsidRDefault="00A504FD">
          <w:pPr>
            <w:pStyle w:val="TOC2"/>
            <w:rPr>
              <w:rFonts w:asciiTheme="minorHAnsi" w:eastAsiaTheme="minorEastAsia" w:hAnsiTheme="minorHAnsi" w:cstheme="minorBidi"/>
              <w:noProof/>
              <w:sz w:val="22"/>
              <w:lang w:val="en-US"/>
            </w:rPr>
          </w:pPr>
          <w:hyperlink w:anchor="_Toc37430210" w:history="1">
            <w:r w:rsidR="00C618C8" w:rsidRPr="00F04EEA">
              <w:rPr>
                <w:rStyle w:val="Hyperlink"/>
                <w:noProof/>
                <w:lang w:val="en-US"/>
              </w:rPr>
              <w:t>5.2 Subbab Lima Dua</w:t>
            </w:r>
            <w:r w:rsidR="00C618C8">
              <w:rPr>
                <w:noProof/>
                <w:webHidden/>
              </w:rPr>
              <w:tab/>
            </w:r>
            <w:r w:rsidR="00C618C8">
              <w:rPr>
                <w:noProof/>
                <w:webHidden/>
              </w:rPr>
              <w:fldChar w:fldCharType="begin"/>
            </w:r>
            <w:r w:rsidR="00C618C8">
              <w:rPr>
                <w:noProof/>
                <w:webHidden/>
              </w:rPr>
              <w:instrText xml:space="preserve"> PAGEREF _Toc37430210 \h </w:instrText>
            </w:r>
            <w:r w:rsidR="00C618C8">
              <w:rPr>
                <w:noProof/>
                <w:webHidden/>
              </w:rPr>
            </w:r>
            <w:r w:rsidR="00C618C8">
              <w:rPr>
                <w:noProof/>
                <w:webHidden/>
              </w:rPr>
              <w:fldChar w:fldCharType="separate"/>
            </w:r>
            <w:r w:rsidR="00C618C8">
              <w:rPr>
                <w:noProof/>
                <w:webHidden/>
              </w:rPr>
              <w:t>50</w:t>
            </w:r>
            <w:r w:rsidR="00C618C8">
              <w:rPr>
                <w:noProof/>
                <w:webHidden/>
              </w:rPr>
              <w:fldChar w:fldCharType="end"/>
            </w:r>
          </w:hyperlink>
        </w:p>
        <w:p w14:paraId="7FC8A9FD" w14:textId="77777777" w:rsidR="00C618C8" w:rsidRDefault="00A504FD">
          <w:pPr>
            <w:pStyle w:val="TOC3"/>
            <w:rPr>
              <w:rFonts w:asciiTheme="minorHAnsi" w:eastAsiaTheme="minorEastAsia" w:hAnsiTheme="minorHAnsi" w:cstheme="minorBidi"/>
              <w:noProof/>
              <w:sz w:val="22"/>
              <w:lang w:val="en-US"/>
            </w:rPr>
          </w:pPr>
          <w:hyperlink w:anchor="_Toc37430211" w:history="1">
            <w:r w:rsidR="00C618C8" w:rsidRPr="00F04EEA">
              <w:rPr>
                <w:rStyle w:val="Hyperlink"/>
                <w:noProof/>
                <w:lang w:val="en-US"/>
              </w:rPr>
              <w:t>5.2.1 Subbab Lima Dua Satu</w:t>
            </w:r>
            <w:r w:rsidR="00C618C8">
              <w:rPr>
                <w:noProof/>
                <w:webHidden/>
              </w:rPr>
              <w:tab/>
            </w:r>
            <w:r w:rsidR="00C618C8">
              <w:rPr>
                <w:noProof/>
                <w:webHidden/>
              </w:rPr>
              <w:fldChar w:fldCharType="begin"/>
            </w:r>
            <w:r w:rsidR="00C618C8">
              <w:rPr>
                <w:noProof/>
                <w:webHidden/>
              </w:rPr>
              <w:instrText xml:space="preserve"> PAGEREF _Toc37430211 \h </w:instrText>
            </w:r>
            <w:r w:rsidR="00C618C8">
              <w:rPr>
                <w:noProof/>
                <w:webHidden/>
              </w:rPr>
            </w:r>
            <w:r w:rsidR="00C618C8">
              <w:rPr>
                <w:noProof/>
                <w:webHidden/>
              </w:rPr>
              <w:fldChar w:fldCharType="separate"/>
            </w:r>
            <w:r w:rsidR="00C618C8">
              <w:rPr>
                <w:noProof/>
                <w:webHidden/>
              </w:rPr>
              <w:t>50</w:t>
            </w:r>
            <w:r w:rsidR="00C618C8">
              <w:rPr>
                <w:noProof/>
                <w:webHidden/>
              </w:rPr>
              <w:fldChar w:fldCharType="end"/>
            </w:r>
          </w:hyperlink>
        </w:p>
        <w:p w14:paraId="502E5A0D" w14:textId="77777777" w:rsidR="00C618C8" w:rsidRDefault="00A504FD">
          <w:pPr>
            <w:pStyle w:val="TOC3"/>
            <w:rPr>
              <w:rFonts w:asciiTheme="minorHAnsi" w:eastAsiaTheme="minorEastAsia" w:hAnsiTheme="minorHAnsi" w:cstheme="minorBidi"/>
              <w:noProof/>
              <w:sz w:val="22"/>
              <w:lang w:val="en-US"/>
            </w:rPr>
          </w:pPr>
          <w:hyperlink w:anchor="_Toc37430212" w:history="1">
            <w:r w:rsidR="00C618C8" w:rsidRPr="00F04EEA">
              <w:rPr>
                <w:rStyle w:val="Hyperlink"/>
                <w:noProof/>
                <w:lang w:val="en-US"/>
              </w:rPr>
              <w:t>5.2.2 Subbab Lima Dua Dua</w:t>
            </w:r>
            <w:r w:rsidR="00C618C8">
              <w:rPr>
                <w:noProof/>
                <w:webHidden/>
              </w:rPr>
              <w:tab/>
            </w:r>
            <w:r w:rsidR="00C618C8">
              <w:rPr>
                <w:noProof/>
                <w:webHidden/>
              </w:rPr>
              <w:fldChar w:fldCharType="begin"/>
            </w:r>
            <w:r w:rsidR="00C618C8">
              <w:rPr>
                <w:noProof/>
                <w:webHidden/>
              </w:rPr>
              <w:instrText xml:space="preserve"> PAGEREF _Toc37430212 \h </w:instrText>
            </w:r>
            <w:r w:rsidR="00C618C8">
              <w:rPr>
                <w:noProof/>
                <w:webHidden/>
              </w:rPr>
            </w:r>
            <w:r w:rsidR="00C618C8">
              <w:rPr>
                <w:noProof/>
                <w:webHidden/>
              </w:rPr>
              <w:fldChar w:fldCharType="separate"/>
            </w:r>
            <w:r w:rsidR="00C618C8">
              <w:rPr>
                <w:noProof/>
                <w:webHidden/>
              </w:rPr>
              <w:t>50</w:t>
            </w:r>
            <w:r w:rsidR="00C618C8">
              <w:rPr>
                <w:noProof/>
                <w:webHidden/>
              </w:rPr>
              <w:fldChar w:fldCharType="end"/>
            </w:r>
          </w:hyperlink>
        </w:p>
        <w:p w14:paraId="1D418A67" w14:textId="77777777" w:rsidR="00C618C8" w:rsidRDefault="00A504FD">
          <w:pPr>
            <w:pStyle w:val="TOC2"/>
            <w:rPr>
              <w:rFonts w:asciiTheme="minorHAnsi" w:eastAsiaTheme="minorEastAsia" w:hAnsiTheme="minorHAnsi" w:cstheme="minorBidi"/>
              <w:noProof/>
              <w:sz w:val="22"/>
              <w:lang w:val="en-US"/>
            </w:rPr>
          </w:pPr>
          <w:hyperlink w:anchor="_Toc37430213" w:history="1">
            <w:r w:rsidR="00C618C8" w:rsidRPr="00F04EEA">
              <w:rPr>
                <w:rStyle w:val="Hyperlink"/>
                <w:noProof/>
                <w:lang w:val="en-US"/>
              </w:rPr>
              <w:t>5.3 Subbab Lima Tiga</w:t>
            </w:r>
            <w:r w:rsidR="00C618C8">
              <w:rPr>
                <w:noProof/>
                <w:webHidden/>
              </w:rPr>
              <w:tab/>
            </w:r>
            <w:r w:rsidR="00C618C8">
              <w:rPr>
                <w:noProof/>
                <w:webHidden/>
              </w:rPr>
              <w:fldChar w:fldCharType="begin"/>
            </w:r>
            <w:r w:rsidR="00C618C8">
              <w:rPr>
                <w:noProof/>
                <w:webHidden/>
              </w:rPr>
              <w:instrText xml:space="preserve"> PAGEREF _Toc37430213 \h </w:instrText>
            </w:r>
            <w:r w:rsidR="00C618C8">
              <w:rPr>
                <w:noProof/>
                <w:webHidden/>
              </w:rPr>
            </w:r>
            <w:r w:rsidR="00C618C8">
              <w:rPr>
                <w:noProof/>
                <w:webHidden/>
              </w:rPr>
              <w:fldChar w:fldCharType="separate"/>
            </w:r>
            <w:r w:rsidR="00C618C8">
              <w:rPr>
                <w:noProof/>
                <w:webHidden/>
              </w:rPr>
              <w:t>50</w:t>
            </w:r>
            <w:r w:rsidR="00C618C8">
              <w:rPr>
                <w:noProof/>
                <w:webHidden/>
              </w:rPr>
              <w:fldChar w:fldCharType="end"/>
            </w:r>
          </w:hyperlink>
        </w:p>
        <w:p w14:paraId="7667578C" w14:textId="77777777" w:rsidR="00C618C8" w:rsidRDefault="00A504FD">
          <w:pPr>
            <w:pStyle w:val="TOC3"/>
            <w:rPr>
              <w:rFonts w:asciiTheme="minorHAnsi" w:eastAsiaTheme="minorEastAsia" w:hAnsiTheme="minorHAnsi" w:cstheme="minorBidi"/>
              <w:noProof/>
              <w:sz w:val="22"/>
              <w:lang w:val="en-US"/>
            </w:rPr>
          </w:pPr>
          <w:hyperlink w:anchor="_Toc37430214" w:history="1">
            <w:r w:rsidR="00C618C8" w:rsidRPr="00F04EEA">
              <w:rPr>
                <w:rStyle w:val="Hyperlink"/>
                <w:noProof/>
                <w:lang w:val="en-US"/>
              </w:rPr>
              <w:t>5.3.1</w:t>
            </w:r>
            <w:r w:rsidR="00C618C8" w:rsidRPr="00F04EEA">
              <w:rPr>
                <w:rStyle w:val="Hyperlink"/>
                <w:noProof/>
              </w:rPr>
              <w:t xml:space="preserve"> Contoh </w:t>
            </w:r>
            <w:r w:rsidR="00C618C8" w:rsidRPr="00F04EEA">
              <w:rPr>
                <w:rStyle w:val="Hyperlink"/>
                <w:noProof/>
                <w:lang w:val="en-US"/>
              </w:rPr>
              <w:t xml:space="preserve">Struktur </w:t>
            </w:r>
            <w:r w:rsidR="00C618C8" w:rsidRPr="00F04EEA">
              <w:rPr>
                <w:rStyle w:val="Hyperlink"/>
                <w:noProof/>
              </w:rPr>
              <w:t>Penelitian Implementatif Pemb</w:t>
            </w:r>
            <w:r w:rsidR="00C618C8" w:rsidRPr="00F04EEA">
              <w:rPr>
                <w:rStyle w:val="Hyperlink"/>
                <w:noProof/>
                <w:lang w:val="en-US"/>
              </w:rPr>
              <w:t>angunan</w:t>
            </w:r>
            <w:r w:rsidR="00C618C8">
              <w:rPr>
                <w:noProof/>
                <w:webHidden/>
              </w:rPr>
              <w:tab/>
            </w:r>
            <w:r w:rsidR="00C618C8">
              <w:rPr>
                <w:noProof/>
                <w:webHidden/>
              </w:rPr>
              <w:fldChar w:fldCharType="begin"/>
            </w:r>
            <w:r w:rsidR="00C618C8">
              <w:rPr>
                <w:noProof/>
                <w:webHidden/>
              </w:rPr>
              <w:instrText xml:space="preserve"> PAGEREF _Toc37430214 \h </w:instrText>
            </w:r>
            <w:r w:rsidR="00C618C8">
              <w:rPr>
                <w:noProof/>
                <w:webHidden/>
              </w:rPr>
            </w:r>
            <w:r w:rsidR="00C618C8">
              <w:rPr>
                <w:noProof/>
                <w:webHidden/>
              </w:rPr>
              <w:fldChar w:fldCharType="separate"/>
            </w:r>
            <w:r w:rsidR="00C618C8">
              <w:rPr>
                <w:noProof/>
                <w:webHidden/>
              </w:rPr>
              <w:t>50</w:t>
            </w:r>
            <w:r w:rsidR="00C618C8">
              <w:rPr>
                <w:noProof/>
                <w:webHidden/>
              </w:rPr>
              <w:fldChar w:fldCharType="end"/>
            </w:r>
          </w:hyperlink>
        </w:p>
        <w:p w14:paraId="759696A8" w14:textId="77777777" w:rsidR="00C618C8" w:rsidRDefault="00A504FD">
          <w:pPr>
            <w:pStyle w:val="TOC3"/>
            <w:rPr>
              <w:rFonts w:asciiTheme="minorHAnsi" w:eastAsiaTheme="minorEastAsia" w:hAnsiTheme="minorHAnsi" w:cstheme="minorBidi"/>
              <w:noProof/>
              <w:sz w:val="22"/>
              <w:lang w:val="en-US"/>
            </w:rPr>
          </w:pPr>
          <w:hyperlink w:anchor="_Toc37430215" w:history="1">
            <w:r w:rsidR="00C618C8" w:rsidRPr="00F04EEA">
              <w:rPr>
                <w:rStyle w:val="Hyperlink"/>
                <w:noProof/>
                <w:lang w:val="en-US"/>
              </w:rPr>
              <w:t>5.3.2 Contoh Struktur Penelitian Nonimplementatif Eksperimental</w:t>
            </w:r>
            <w:r w:rsidR="00C618C8">
              <w:rPr>
                <w:noProof/>
                <w:webHidden/>
              </w:rPr>
              <w:tab/>
            </w:r>
            <w:r w:rsidR="00C618C8">
              <w:rPr>
                <w:noProof/>
                <w:webHidden/>
              </w:rPr>
              <w:fldChar w:fldCharType="begin"/>
            </w:r>
            <w:r w:rsidR="00C618C8">
              <w:rPr>
                <w:noProof/>
                <w:webHidden/>
              </w:rPr>
              <w:instrText xml:space="preserve"> PAGEREF _Toc37430215 \h </w:instrText>
            </w:r>
            <w:r w:rsidR="00C618C8">
              <w:rPr>
                <w:noProof/>
                <w:webHidden/>
              </w:rPr>
            </w:r>
            <w:r w:rsidR="00C618C8">
              <w:rPr>
                <w:noProof/>
                <w:webHidden/>
              </w:rPr>
              <w:fldChar w:fldCharType="separate"/>
            </w:r>
            <w:r w:rsidR="00C618C8">
              <w:rPr>
                <w:noProof/>
                <w:webHidden/>
              </w:rPr>
              <w:t>51</w:t>
            </w:r>
            <w:r w:rsidR="00C618C8">
              <w:rPr>
                <w:noProof/>
                <w:webHidden/>
              </w:rPr>
              <w:fldChar w:fldCharType="end"/>
            </w:r>
          </w:hyperlink>
        </w:p>
        <w:p w14:paraId="2D1EB487" w14:textId="77777777" w:rsidR="00C618C8" w:rsidRDefault="00A504FD">
          <w:pPr>
            <w:pStyle w:val="TOC1"/>
            <w:rPr>
              <w:rFonts w:asciiTheme="minorHAnsi" w:eastAsiaTheme="minorEastAsia" w:hAnsiTheme="minorHAnsi" w:cstheme="minorBidi"/>
              <w:sz w:val="22"/>
              <w:lang w:val="en-US"/>
            </w:rPr>
          </w:pPr>
          <w:hyperlink w:anchor="_Toc37430216" w:history="1">
            <w:r w:rsidR="00C618C8" w:rsidRPr="00F04EEA">
              <w:rPr>
                <w:rStyle w:val="Hyperlink"/>
                <w:lang w:val="en-US"/>
              </w:rPr>
              <w:t>BAB 6 Penutup</w:t>
            </w:r>
            <w:r w:rsidR="00C618C8">
              <w:rPr>
                <w:webHidden/>
              </w:rPr>
              <w:tab/>
            </w:r>
            <w:r w:rsidR="00C618C8">
              <w:rPr>
                <w:webHidden/>
              </w:rPr>
              <w:fldChar w:fldCharType="begin"/>
            </w:r>
            <w:r w:rsidR="00C618C8">
              <w:rPr>
                <w:webHidden/>
              </w:rPr>
              <w:instrText xml:space="preserve"> PAGEREF _Toc37430216 \h </w:instrText>
            </w:r>
            <w:r w:rsidR="00C618C8">
              <w:rPr>
                <w:webHidden/>
              </w:rPr>
            </w:r>
            <w:r w:rsidR="00C618C8">
              <w:rPr>
                <w:webHidden/>
              </w:rPr>
              <w:fldChar w:fldCharType="separate"/>
            </w:r>
            <w:r w:rsidR="00C618C8">
              <w:rPr>
                <w:webHidden/>
              </w:rPr>
              <w:t>53</w:t>
            </w:r>
            <w:r w:rsidR="00C618C8">
              <w:rPr>
                <w:webHidden/>
              </w:rPr>
              <w:fldChar w:fldCharType="end"/>
            </w:r>
          </w:hyperlink>
        </w:p>
        <w:p w14:paraId="0E005E83" w14:textId="77777777" w:rsidR="00C618C8" w:rsidRDefault="00A504FD">
          <w:pPr>
            <w:pStyle w:val="TOC2"/>
            <w:rPr>
              <w:rFonts w:asciiTheme="minorHAnsi" w:eastAsiaTheme="minorEastAsia" w:hAnsiTheme="minorHAnsi" w:cstheme="minorBidi"/>
              <w:noProof/>
              <w:sz w:val="22"/>
              <w:lang w:val="en-US"/>
            </w:rPr>
          </w:pPr>
          <w:hyperlink w:anchor="_Toc37430217" w:history="1">
            <w:r w:rsidR="00C618C8" w:rsidRPr="00F04EEA">
              <w:rPr>
                <w:rStyle w:val="Hyperlink"/>
                <w:noProof/>
              </w:rPr>
              <w:t>6.1 Kesimpulan</w:t>
            </w:r>
            <w:r w:rsidR="00C618C8">
              <w:rPr>
                <w:noProof/>
                <w:webHidden/>
              </w:rPr>
              <w:tab/>
            </w:r>
            <w:r w:rsidR="00C618C8">
              <w:rPr>
                <w:noProof/>
                <w:webHidden/>
              </w:rPr>
              <w:fldChar w:fldCharType="begin"/>
            </w:r>
            <w:r w:rsidR="00C618C8">
              <w:rPr>
                <w:noProof/>
                <w:webHidden/>
              </w:rPr>
              <w:instrText xml:space="preserve"> PAGEREF _Toc37430217 \h </w:instrText>
            </w:r>
            <w:r w:rsidR="00C618C8">
              <w:rPr>
                <w:noProof/>
                <w:webHidden/>
              </w:rPr>
            </w:r>
            <w:r w:rsidR="00C618C8">
              <w:rPr>
                <w:noProof/>
                <w:webHidden/>
              </w:rPr>
              <w:fldChar w:fldCharType="separate"/>
            </w:r>
            <w:r w:rsidR="00C618C8">
              <w:rPr>
                <w:noProof/>
                <w:webHidden/>
              </w:rPr>
              <w:t>53</w:t>
            </w:r>
            <w:r w:rsidR="00C618C8">
              <w:rPr>
                <w:noProof/>
                <w:webHidden/>
              </w:rPr>
              <w:fldChar w:fldCharType="end"/>
            </w:r>
          </w:hyperlink>
        </w:p>
        <w:p w14:paraId="3F36754C" w14:textId="77777777" w:rsidR="00C618C8" w:rsidRDefault="00A504FD">
          <w:pPr>
            <w:pStyle w:val="TOC2"/>
            <w:rPr>
              <w:rFonts w:asciiTheme="minorHAnsi" w:eastAsiaTheme="minorEastAsia" w:hAnsiTheme="minorHAnsi" w:cstheme="minorBidi"/>
              <w:noProof/>
              <w:sz w:val="22"/>
              <w:lang w:val="en-US"/>
            </w:rPr>
          </w:pPr>
          <w:hyperlink w:anchor="_Toc37430218" w:history="1">
            <w:r w:rsidR="00C618C8" w:rsidRPr="00F04EEA">
              <w:rPr>
                <w:rStyle w:val="Hyperlink"/>
                <w:noProof/>
              </w:rPr>
              <w:t>6.2 Saran</w:t>
            </w:r>
            <w:r w:rsidR="00C618C8">
              <w:rPr>
                <w:noProof/>
                <w:webHidden/>
              </w:rPr>
              <w:tab/>
            </w:r>
            <w:r w:rsidR="00C618C8">
              <w:rPr>
                <w:noProof/>
                <w:webHidden/>
              </w:rPr>
              <w:fldChar w:fldCharType="begin"/>
            </w:r>
            <w:r w:rsidR="00C618C8">
              <w:rPr>
                <w:noProof/>
                <w:webHidden/>
              </w:rPr>
              <w:instrText xml:space="preserve"> PAGEREF _Toc37430218 \h </w:instrText>
            </w:r>
            <w:r w:rsidR="00C618C8">
              <w:rPr>
                <w:noProof/>
                <w:webHidden/>
              </w:rPr>
            </w:r>
            <w:r w:rsidR="00C618C8">
              <w:rPr>
                <w:noProof/>
                <w:webHidden/>
              </w:rPr>
              <w:fldChar w:fldCharType="separate"/>
            </w:r>
            <w:r w:rsidR="00C618C8">
              <w:rPr>
                <w:noProof/>
                <w:webHidden/>
              </w:rPr>
              <w:t>53</w:t>
            </w:r>
            <w:r w:rsidR="00C618C8">
              <w:rPr>
                <w:noProof/>
                <w:webHidden/>
              </w:rPr>
              <w:fldChar w:fldCharType="end"/>
            </w:r>
          </w:hyperlink>
        </w:p>
        <w:p w14:paraId="273EB6CF" w14:textId="77777777" w:rsidR="00C618C8" w:rsidRDefault="00A504FD">
          <w:pPr>
            <w:pStyle w:val="TOC1"/>
            <w:rPr>
              <w:rFonts w:asciiTheme="minorHAnsi" w:eastAsiaTheme="minorEastAsia" w:hAnsiTheme="minorHAnsi" w:cstheme="minorBidi"/>
              <w:sz w:val="22"/>
              <w:lang w:val="en-US"/>
            </w:rPr>
          </w:pPr>
          <w:hyperlink w:anchor="_Toc37430219" w:history="1">
            <w:r w:rsidR="00C618C8" w:rsidRPr="00F04EEA">
              <w:rPr>
                <w:rStyle w:val="Hyperlink"/>
              </w:rPr>
              <w:t>DAFTAR REFERENSI</w:t>
            </w:r>
            <w:r w:rsidR="00C618C8">
              <w:rPr>
                <w:webHidden/>
              </w:rPr>
              <w:tab/>
            </w:r>
            <w:r w:rsidR="00C618C8">
              <w:rPr>
                <w:webHidden/>
              </w:rPr>
              <w:fldChar w:fldCharType="begin"/>
            </w:r>
            <w:r w:rsidR="00C618C8">
              <w:rPr>
                <w:webHidden/>
              </w:rPr>
              <w:instrText xml:space="preserve"> PAGEREF _Toc37430219 \h </w:instrText>
            </w:r>
            <w:r w:rsidR="00C618C8">
              <w:rPr>
                <w:webHidden/>
              </w:rPr>
            </w:r>
            <w:r w:rsidR="00C618C8">
              <w:rPr>
                <w:webHidden/>
              </w:rPr>
              <w:fldChar w:fldCharType="separate"/>
            </w:r>
            <w:r w:rsidR="00C618C8">
              <w:rPr>
                <w:webHidden/>
              </w:rPr>
              <w:t>54</w:t>
            </w:r>
            <w:r w:rsidR="00C618C8">
              <w:rPr>
                <w:webHidden/>
              </w:rPr>
              <w:fldChar w:fldCharType="end"/>
            </w:r>
          </w:hyperlink>
        </w:p>
        <w:p w14:paraId="2BF7E0A4" w14:textId="77777777" w:rsidR="00C618C8" w:rsidRDefault="00A504FD">
          <w:pPr>
            <w:pStyle w:val="TOC1"/>
            <w:rPr>
              <w:rFonts w:asciiTheme="minorHAnsi" w:eastAsiaTheme="minorEastAsia" w:hAnsiTheme="minorHAnsi" w:cstheme="minorBidi"/>
              <w:sz w:val="22"/>
              <w:lang w:val="en-US"/>
            </w:rPr>
          </w:pPr>
          <w:hyperlink w:anchor="_Toc37430220" w:history="1">
            <w:r w:rsidR="00C618C8" w:rsidRPr="00F04EEA">
              <w:rPr>
                <w:rStyle w:val="Hyperlink"/>
                <w:lang w:val="en-US"/>
              </w:rPr>
              <w:t>LAMPIRAN A PERSYARATAN FISIK DAN TATA LETAK</w:t>
            </w:r>
            <w:r w:rsidR="00C618C8">
              <w:rPr>
                <w:webHidden/>
              </w:rPr>
              <w:tab/>
            </w:r>
            <w:r w:rsidR="00C618C8">
              <w:rPr>
                <w:webHidden/>
              </w:rPr>
              <w:fldChar w:fldCharType="begin"/>
            </w:r>
            <w:r w:rsidR="00C618C8">
              <w:rPr>
                <w:webHidden/>
              </w:rPr>
              <w:instrText xml:space="preserve"> PAGEREF _Toc37430220 \h </w:instrText>
            </w:r>
            <w:r w:rsidR="00C618C8">
              <w:rPr>
                <w:webHidden/>
              </w:rPr>
            </w:r>
            <w:r w:rsidR="00C618C8">
              <w:rPr>
                <w:webHidden/>
              </w:rPr>
              <w:fldChar w:fldCharType="separate"/>
            </w:r>
            <w:r w:rsidR="00C618C8">
              <w:rPr>
                <w:webHidden/>
              </w:rPr>
              <w:t>57</w:t>
            </w:r>
            <w:r w:rsidR="00C618C8">
              <w:rPr>
                <w:webHidden/>
              </w:rPr>
              <w:fldChar w:fldCharType="end"/>
            </w:r>
          </w:hyperlink>
        </w:p>
        <w:p w14:paraId="5F71CB51" w14:textId="77777777" w:rsidR="00C618C8" w:rsidRDefault="00A504FD">
          <w:pPr>
            <w:pStyle w:val="TOC2"/>
            <w:rPr>
              <w:rFonts w:asciiTheme="minorHAnsi" w:eastAsiaTheme="minorEastAsia" w:hAnsiTheme="minorHAnsi" w:cstheme="minorBidi"/>
              <w:noProof/>
              <w:sz w:val="22"/>
              <w:lang w:val="en-US"/>
            </w:rPr>
          </w:pPr>
          <w:hyperlink w:anchor="_Toc37430221" w:history="1">
            <w:r w:rsidR="00C618C8" w:rsidRPr="00F04EEA">
              <w:rPr>
                <w:rStyle w:val="Hyperlink"/>
                <w:noProof/>
                <w:lang w:val="en-US"/>
              </w:rPr>
              <w:t>A.1 Kertas</w:t>
            </w:r>
            <w:r w:rsidR="00C618C8">
              <w:rPr>
                <w:noProof/>
                <w:webHidden/>
              </w:rPr>
              <w:tab/>
            </w:r>
            <w:r w:rsidR="00C618C8">
              <w:rPr>
                <w:noProof/>
                <w:webHidden/>
              </w:rPr>
              <w:fldChar w:fldCharType="begin"/>
            </w:r>
            <w:r w:rsidR="00C618C8">
              <w:rPr>
                <w:noProof/>
                <w:webHidden/>
              </w:rPr>
              <w:instrText xml:space="preserve"> PAGEREF _Toc37430221 \h </w:instrText>
            </w:r>
            <w:r w:rsidR="00C618C8">
              <w:rPr>
                <w:noProof/>
                <w:webHidden/>
              </w:rPr>
            </w:r>
            <w:r w:rsidR="00C618C8">
              <w:rPr>
                <w:noProof/>
                <w:webHidden/>
              </w:rPr>
              <w:fldChar w:fldCharType="separate"/>
            </w:r>
            <w:r w:rsidR="00C618C8">
              <w:rPr>
                <w:noProof/>
                <w:webHidden/>
              </w:rPr>
              <w:t>57</w:t>
            </w:r>
            <w:r w:rsidR="00C618C8">
              <w:rPr>
                <w:noProof/>
                <w:webHidden/>
              </w:rPr>
              <w:fldChar w:fldCharType="end"/>
            </w:r>
          </w:hyperlink>
        </w:p>
        <w:p w14:paraId="2B91D72A" w14:textId="77777777" w:rsidR="00C618C8" w:rsidRDefault="00A504FD">
          <w:pPr>
            <w:pStyle w:val="TOC2"/>
            <w:rPr>
              <w:rFonts w:asciiTheme="minorHAnsi" w:eastAsiaTheme="minorEastAsia" w:hAnsiTheme="minorHAnsi" w:cstheme="minorBidi"/>
              <w:noProof/>
              <w:sz w:val="22"/>
              <w:lang w:val="en-US"/>
            </w:rPr>
          </w:pPr>
          <w:hyperlink w:anchor="_Toc37430222" w:history="1">
            <w:r w:rsidR="00C618C8" w:rsidRPr="00F04EEA">
              <w:rPr>
                <w:rStyle w:val="Hyperlink"/>
                <w:noProof/>
                <w:lang w:val="en-US"/>
              </w:rPr>
              <w:t>A.2 Margin</w:t>
            </w:r>
            <w:r w:rsidR="00C618C8">
              <w:rPr>
                <w:noProof/>
                <w:webHidden/>
              </w:rPr>
              <w:tab/>
            </w:r>
            <w:r w:rsidR="00C618C8">
              <w:rPr>
                <w:noProof/>
                <w:webHidden/>
              </w:rPr>
              <w:fldChar w:fldCharType="begin"/>
            </w:r>
            <w:r w:rsidR="00C618C8">
              <w:rPr>
                <w:noProof/>
                <w:webHidden/>
              </w:rPr>
              <w:instrText xml:space="preserve"> PAGEREF _Toc37430222 \h </w:instrText>
            </w:r>
            <w:r w:rsidR="00C618C8">
              <w:rPr>
                <w:noProof/>
                <w:webHidden/>
              </w:rPr>
            </w:r>
            <w:r w:rsidR="00C618C8">
              <w:rPr>
                <w:noProof/>
                <w:webHidden/>
              </w:rPr>
              <w:fldChar w:fldCharType="separate"/>
            </w:r>
            <w:r w:rsidR="00C618C8">
              <w:rPr>
                <w:noProof/>
                <w:webHidden/>
              </w:rPr>
              <w:t>57</w:t>
            </w:r>
            <w:r w:rsidR="00C618C8">
              <w:rPr>
                <w:noProof/>
                <w:webHidden/>
              </w:rPr>
              <w:fldChar w:fldCharType="end"/>
            </w:r>
          </w:hyperlink>
        </w:p>
        <w:p w14:paraId="14F83FF3" w14:textId="77777777" w:rsidR="00C618C8" w:rsidRDefault="00A504FD">
          <w:pPr>
            <w:pStyle w:val="TOC2"/>
            <w:rPr>
              <w:rFonts w:asciiTheme="minorHAnsi" w:eastAsiaTheme="minorEastAsia" w:hAnsiTheme="minorHAnsi" w:cstheme="minorBidi"/>
              <w:noProof/>
              <w:sz w:val="22"/>
              <w:lang w:val="en-US"/>
            </w:rPr>
          </w:pPr>
          <w:hyperlink w:anchor="_Toc37430223" w:history="1">
            <w:r w:rsidR="00C618C8" w:rsidRPr="00F04EEA">
              <w:rPr>
                <w:rStyle w:val="Hyperlink"/>
                <w:noProof/>
                <w:lang w:val="en-US"/>
              </w:rPr>
              <w:t>A.3 Jenis dan Ukuran Huruf</w:t>
            </w:r>
            <w:r w:rsidR="00C618C8">
              <w:rPr>
                <w:noProof/>
                <w:webHidden/>
              </w:rPr>
              <w:tab/>
            </w:r>
            <w:r w:rsidR="00C618C8">
              <w:rPr>
                <w:noProof/>
                <w:webHidden/>
              </w:rPr>
              <w:fldChar w:fldCharType="begin"/>
            </w:r>
            <w:r w:rsidR="00C618C8">
              <w:rPr>
                <w:noProof/>
                <w:webHidden/>
              </w:rPr>
              <w:instrText xml:space="preserve"> PAGEREF _Toc37430223 \h </w:instrText>
            </w:r>
            <w:r w:rsidR="00C618C8">
              <w:rPr>
                <w:noProof/>
                <w:webHidden/>
              </w:rPr>
            </w:r>
            <w:r w:rsidR="00C618C8">
              <w:rPr>
                <w:noProof/>
                <w:webHidden/>
              </w:rPr>
              <w:fldChar w:fldCharType="separate"/>
            </w:r>
            <w:r w:rsidR="00C618C8">
              <w:rPr>
                <w:noProof/>
                <w:webHidden/>
              </w:rPr>
              <w:t>57</w:t>
            </w:r>
            <w:r w:rsidR="00C618C8">
              <w:rPr>
                <w:noProof/>
                <w:webHidden/>
              </w:rPr>
              <w:fldChar w:fldCharType="end"/>
            </w:r>
          </w:hyperlink>
        </w:p>
        <w:p w14:paraId="12BA1104" w14:textId="77777777" w:rsidR="00C618C8" w:rsidRDefault="00A504FD">
          <w:pPr>
            <w:pStyle w:val="TOC2"/>
            <w:rPr>
              <w:rFonts w:asciiTheme="minorHAnsi" w:eastAsiaTheme="minorEastAsia" w:hAnsiTheme="minorHAnsi" w:cstheme="minorBidi"/>
              <w:noProof/>
              <w:sz w:val="22"/>
              <w:lang w:val="en-US"/>
            </w:rPr>
          </w:pPr>
          <w:hyperlink w:anchor="_Toc37430224" w:history="1">
            <w:r w:rsidR="00C618C8" w:rsidRPr="00F04EEA">
              <w:rPr>
                <w:rStyle w:val="Hyperlink"/>
                <w:noProof/>
                <w:lang w:val="en-US"/>
              </w:rPr>
              <w:t>A.4 Spasi</w:t>
            </w:r>
            <w:r w:rsidR="00C618C8">
              <w:rPr>
                <w:noProof/>
                <w:webHidden/>
              </w:rPr>
              <w:tab/>
            </w:r>
            <w:r w:rsidR="00C618C8">
              <w:rPr>
                <w:noProof/>
                <w:webHidden/>
              </w:rPr>
              <w:fldChar w:fldCharType="begin"/>
            </w:r>
            <w:r w:rsidR="00C618C8">
              <w:rPr>
                <w:noProof/>
                <w:webHidden/>
              </w:rPr>
              <w:instrText xml:space="preserve"> PAGEREF _Toc37430224 \h </w:instrText>
            </w:r>
            <w:r w:rsidR="00C618C8">
              <w:rPr>
                <w:noProof/>
                <w:webHidden/>
              </w:rPr>
            </w:r>
            <w:r w:rsidR="00C618C8">
              <w:rPr>
                <w:noProof/>
                <w:webHidden/>
              </w:rPr>
              <w:fldChar w:fldCharType="separate"/>
            </w:r>
            <w:r w:rsidR="00C618C8">
              <w:rPr>
                <w:noProof/>
                <w:webHidden/>
              </w:rPr>
              <w:t>57</w:t>
            </w:r>
            <w:r w:rsidR="00C618C8">
              <w:rPr>
                <w:noProof/>
                <w:webHidden/>
              </w:rPr>
              <w:fldChar w:fldCharType="end"/>
            </w:r>
          </w:hyperlink>
        </w:p>
        <w:p w14:paraId="072B81BA" w14:textId="77777777" w:rsidR="00C618C8" w:rsidRDefault="00A504FD">
          <w:pPr>
            <w:pStyle w:val="TOC2"/>
            <w:rPr>
              <w:rFonts w:asciiTheme="minorHAnsi" w:eastAsiaTheme="minorEastAsia" w:hAnsiTheme="minorHAnsi" w:cstheme="minorBidi"/>
              <w:noProof/>
              <w:sz w:val="22"/>
              <w:lang w:val="en-US"/>
            </w:rPr>
          </w:pPr>
          <w:hyperlink w:anchor="_Toc37430225" w:history="1">
            <w:r w:rsidR="00C618C8" w:rsidRPr="00F04EEA">
              <w:rPr>
                <w:rStyle w:val="Hyperlink"/>
                <w:noProof/>
                <w:lang w:val="en-US"/>
              </w:rPr>
              <w:t>A.5 Kepala Bab dan Subbab</w:t>
            </w:r>
            <w:r w:rsidR="00C618C8">
              <w:rPr>
                <w:noProof/>
                <w:webHidden/>
              </w:rPr>
              <w:tab/>
            </w:r>
            <w:r w:rsidR="00C618C8">
              <w:rPr>
                <w:noProof/>
                <w:webHidden/>
              </w:rPr>
              <w:fldChar w:fldCharType="begin"/>
            </w:r>
            <w:r w:rsidR="00C618C8">
              <w:rPr>
                <w:noProof/>
                <w:webHidden/>
              </w:rPr>
              <w:instrText xml:space="preserve"> PAGEREF _Toc37430225 \h </w:instrText>
            </w:r>
            <w:r w:rsidR="00C618C8">
              <w:rPr>
                <w:noProof/>
                <w:webHidden/>
              </w:rPr>
            </w:r>
            <w:r w:rsidR="00C618C8">
              <w:rPr>
                <w:noProof/>
                <w:webHidden/>
              </w:rPr>
              <w:fldChar w:fldCharType="separate"/>
            </w:r>
            <w:r w:rsidR="00C618C8">
              <w:rPr>
                <w:noProof/>
                <w:webHidden/>
              </w:rPr>
              <w:t>57</w:t>
            </w:r>
            <w:r w:rsidR="00C618C8">
              <w:rPr>
                <w:noProof/>
                <w:webHidden/>
              </w:rPr>
              <w:fldChar w:fldCharType="end"/>
            </w:r>
          </w:hyperlink>
        </w:p>
        <w:p w14:paraId="2B1C63AF" w14:textId="77777777" w:rsidR="00C618C8" w:rsidRDefault="00A504FD">
          <w:pPr>
            <w:pStyle w:val="TOC2"/>
            <w:rPr>
              <w:rFonts w:asciiTheme="minorHAnsi" w:eastAsiaTheme="minorEastAsia" w:hAnsiTheme="minorHAnsi" w:cstheme="minorBidi"/>
              <w:noProof/>
              <w:sz w:val="22"/>
              <w:lang w:val="en-US"/>
            </w:rPr>
          </w:pPr>
          <w:hyperlink w:anchor="_Toc37430226" w:history="1">
            <w:r w:rsidR="00C618C8" w:rsidRPr="00F04EEA">
              <w:rPr>
                <w:rStyle w:val="Hyperlink"/>
                <w:noProof/>
                <w:lang w:val="en-US"/>
              </w:rPr>
              <w:t>A.6 Nomor Halaman</w:t>
            </w:r>
            <w:r w:rsidR="00C618C8">
              <w:rPr>
                <w:noProof/>
                <w:webHidden/>
              </w:rPr>
              <w:tab/>
            </w:r>
            <w:r w:rsidR="00C618C8">
              <w:rPr>
                <w:noProof/>
                <w:webHidden/>
              </w:rPr>
              <w:fldChar w:fldCharType="begin"/>
            </w:r>
            <w:r w:rsidR="00C618C8">
              <w:rPr>
                <w:noProof/>
                <w:webHidden/>
              </w:rPr>
              <w:instrText xml:space="preserve"> PAGEREF _Toc37430226 \h </w:instrText>
            </w:r>
            <w:r w:rsidR="00C618C8">
              <w:rPr>
                <w:noProof/>
                <w:webHidden/>
              </w:rPr>
            </w:r>
            <w:r w:rsidR="00C618C8">
              <w:rPr>
                <w:noProof/>
                <w:webHidden/>
              </w:rPr>
              <w:fldChar w:fldCharType="separate"/>
            </w:r>
            <w:r w:rsidR="00C618C8">
              <w:rPr>
                <w:noProof/>
                <w:webHidden/>
              </w:rPr>
              <w:t>58</w:t>
            </w:r>
            <w:r w:rsidR="00C618C8">
              <w:rPr>
                <w:noProof/>
                <w:webHidden/>
              </w:rPr>
              <w:fldChar w:fldCharType="end"/>
            </w:r>
          </w:hyperlink>
        </w:p>
        <w:p w14:paraId="7B29035E" w14:textId="77777777" w:rsidR="00C618C8" w:rsidRDefault="00A504FD">
          <w:pPr>
            <w:pStyle w:val="TOC1"/>
            <w:rPr>
              <w:rFonts w:asciiTheme="minorHAnsi" w:eastAsiaTheme="minorEastAsia" w:hAnsiTheme="minorHAnsi" w:cstheme="minorBidi"/>
              <w:sz w:val="22"/>
              <w:lang w:val="en-US"/>
            </w:rPr>
          </w:pPr>
          <w:hyperlink w:anchor="_Toc37430227" w:history="1">
            <w:r w:rsidR="00C618C8" w:rsidRPr="00F04EEA">
              <w:rPr>
                <w:rStyle w:val="Hyperlink"/>
                <w:lang w:val="en-US"/>
              </w:rPr>
              <w:t>LAMPIRAN B PENGGUNAAN BAHASA</w:t>
            </w:r>
            <w:r w:rsidR="00C618C8">
              <w:rPr>
                <w:webHidden/>
              </w:rPr>
              <w:tab/>
            </w:r>
            <w:r w:rsidR="00C618C8">
              <w:rPr>
                <w:webHidden/>
              </w:rPr>
              <w:fldChar w:fldCharType="begin"/>
            </w:r>
            <w:r w:rsidR="00C618C8">
              <w:rPr>
                <w:webHidden/>
              </w:rPr>
              <w:instrText xml:space="preserve"> PAGEREF _Toc37430227 \h </w:instrText>
            </w:r>
            <w:r w:rsidR="00C618C8">
              <w:rPr>
                <w:webHidden/>
              </w:rPr>
            </w:r>
            <w:r w:rsidR="00C618C8">
              <w:rPr>
                <w:webHidden/>
              </w:rPr>
              <w:fldChar w:fldCharType="separate"/>
            </w:r>
            <w:r w:rsidR="00C618C8">
              <w:rPr>
                <w:webHidden/>
              </w:rPr>
              <w:t>59</w:t>
            </w:r>
            <w:r w:rsidR="00C618C8">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37430166"/>
      <w:r>
        <w:lastRenderedPageBreak/>
        <w:t>DAFTAR TABEL</w:t>
      </w:r>
      <w:bookmarkEnd w:id="10"/>
    </w:p>
    <w:p w14:paraId="2B1B6AC2" w14:textId="77777777" w:rsidR="00C618C8"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37430228" w:history="1">
        <w:r w:rsidR="00C618C8" w:rsidRPr="00753339">
          <w:rPr>
            <w:rStyle w:val="Hyperlink"/>
            <w:noProof/>
          </w:rPr>
          <w:t>Tabel 2.1 Kajian Pustaka</w:t>
        </w:r>
        <w:r w:rsidR="00C618C8">
          <w:rPr>
            <w:noProof/>
            <w:webHidden/>
          </w:rPr>
          <w:tab/>
        </w:r>
        <w:r w:rsidR="00C618C8">
          <w:rPr>
            <w:noProof/>
            <w:webHidden/>
          </w:rPr>
          <w:fldChar w:fldCharType="begin"/>
        </w:r>
        <w:r w:rsidR="00C618C8">
          <w:rPr>
            <w:noProof/>
            <w:webHidden/>
          </w:rPr>
          <w:instrText xml:space="preserve"> PAGEREF _Toc37430228 \h </w:instrText>
        </w:r>
        <w:r w:rsidR="00C618C8">
          <w:rPr>
            <w:noProof/>
            <w:webHidden/>
          </w:rPr>
        </w:r>
        <w:r w:rsidR="00C618C8">
          <w:rPr>
            <w:noProof/>
            <w:webHidden/>
          </w:rPr>
          <w:fldChar w:fldCharType="separate"/>
        </w:r>
        <w:r w:rsidR="00C618C8">
          <w:rPr>
            <w:noProof/>
            <w:webHidden/>
          </w:rPr>
          <w:t>6</w:t>
        </w:r>
        <w:r w:rsidR="00C618C8">
          <w:rPr>
            <w:noProof/>
            <w:webHidden/>
          </w:rPr>
          <w:fldChar w:fldCharType="end"/>
        </w:r>
      </w:hyperlink>
    </w:p>
    <w:p w14:paraId="55DB5CA2"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29" w:history="1">
        <w:r w:rsidR="00C618C8" w:rsidRPr="00753339">
          <w:rPr>
            <w:rStyle w:val="Hyperlink"/>
            <w:b/>
            <w:noProof/>
          </w:rPr>
          <w:t>Tabel 2.2 Kajian Pustaka (Lanjutan)</w:t>
        </w:r>
        <w:r w:rsidR="00C618C8">
          <w:rPr>
            <w:noProof/>
            <w:webHidden/>
          </w:rPr>
          <w:tab/>
        </w:r>
        <w:r w:rsidR="00C618C8">
          <w:rPr>
            <w:noProof/>
            <w:webHidden/>
          </w:rPr>
          <w:fldChar w:fldCharType="begin"/>
        </w:r>
        <w:r w:rsidR="00C618C8">
          <w:rPr>
            <w:noProof/>
            <w:webHidden/>
          </w:rPr>
          <w:instrText xml:space="preserve"> PAGEREF _Toc37430229 \h </w:instrText>
        </w:r>
        <w:r w:rsidR="00C618C8">
          <w:rPr>
            <w:noProof/>
            <w:webHidden/>
          </w:rPr>
        </w:r>
        <w:r w:rsidR="00C618C8">
          <w:rPr>
            <w:noProof/>
            <w:webHidden/>
          </w:rPr>
          <w:fldChar w:fldCharType="separate"/>
        </w:r>
        <w:r w:rsidR="00C618C8">
          <w:rPr>
            <w:noProof/>
            <w:webHidden/>
          </w:rPr>
          <w:t>7</w:t>
        </w:r>
        <w:r w:rsidR="00C618C8">
          <w:rPr>
            <w:noProof/>
            <w:webHidden/>
          </w:rPr>
          <w:fldChar w:fldCharType="end"/>
        </w:r>
      </w:hyperlink>
    </w:p>
    <w:p w14:paraId="5B7D899E"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30" w:history="1">
        <w:r w:rsidR="00C618C8" w:rsidRPr="00753339">
          <w:rPr>
            <w:rStyle w:val="Hyperlink"/>
            <w:noProof/>
          </w:rPr>
          <w:t>Tabel 3.1 Kebutuhan Komponen Sistem</w:t>
        </w:r>
        <w:r w:rsidR="00C618C8">
          <w:rPr>
            <w:noProof/>
            <w:webHidden/>
          </w:rPr>
          <w:tab/>
        </w:r>
        <w:r w:rsidR="00C618C8">
          <w:rPr>
            <w:noProof/>
            <w:webHidden/>
          </w:rPr>
          <w:fldChar w:fldCharType="begin"/>
        </w:r>
        <w:r w:rsidR="00C618C8">
          <w:rPr>
            <w:noProof/>
            <w:webHidden/>
          </w:rPr>
          <w:instrText xml:space="preserve"> PAGEREF _Toc37430230 \h </w:instrText>
        </w:r>
        <w:r w:rsidR="00C618C8">
          <w:rPr>
            <w:noProof/>
            <w:webHidden/>
          </w:rPr>
        </w:r>
        <w:r w:rsidR="00C618C8">
          <w:rPr>
            <w:noProof/>
            <w:webHidden/>
          </w:rPr>
          <w:fldChar w:fldCharType="separate"/>
        </w:r>
        <w:r w:rsidR="00C618C8">
          <w:rPr>
            <w:noProof/>
            <w:webHidden/>
          </w:rPr>
          <w:t>12</w:t>
        </w:r>
        <w:r w:rsidR="00C618C8">
          <w:rPr>
            <w:noProof/>
            <w:webHidden/>
          </w:rPr>
          <w:fldChar w:fldCharType="end"/>
        </w:r>
      </w:hyperlink>
    </w:p>
    <w:p w14:paraId="7A155946"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31" w:history="1">
        <w:r w:rsidR="00C618C8" w:rsidRPr="00753339">
          <w:rPr>
            <w:rStyle w:val="Hyperlink"/>
            <w:noProof/>
          </w:rPr>
          <w:t>Tabel 3.2 Format Data Training</w:t>
        </w:r>
        <w:r w:rsidR="00C618C8">
          <w:rPr>
            <w:noProof/>
            <w:webHidden/>
          </w:rPr>
          <w:tab/>
        </w:r>
        <w:r w:rsidR="00C618C8">
          <w:rPr>
            <w:noProof/>
            <w:webHidden/>
          </w:rPr>
          <w:fldChar w:fldCharType="begin"/>
        </w:r>
        <w:r w:rsidR="00C618C8">
          <w:rPr>
            <w:noProof/>
            <w:webHidden/>
          </w:rPr>
          <w:instrText xml:space="preserve"> PAGEREF _Toc37430231 \h </w:instrText>
        </w:r>
        <w:r w:rsidR="00C618C8">
          <w:rPr>
            <w:noProof/>
            <w:webHidden/>
          </w:rPr>
        </w:r>
        <w:r w:rsidR="00C618C8">
          <w:rPr>
            <w:noProof/>
            <w:webHidden/>
          </w:rPr>
          <w:fldChar w:fldCharType="separate"/>
        </w:r>
        <w:r w:rsidR="00C618C8">
          <w:rPr>
            <w:noProof/>
            <w:webHidden/>
          </w:rPr>
          <w:t>16</w:t>
        </w:r>
        <w:r w:rsidR="00C618C8">
          <w:rPr>
            <w:noProof/>
            <w:webHidden/>
          </w:rPr>
          <w:fldChar w:fldCharType="end"/>
        </w:r>
      </w:hyperlink>
    </w:p>
    <w:p w14:paraId="200EBB55"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32" w:history="1">
        <w:r w:rsidR="00C618C8" w:rsidRPr="00753339">
          <w:rPr>
            <w:rStyle w:val="Hyperlink"/>
            <w:noProof/>
          </w:rPr>
          <w:t xml:space="preserve">Tabel 3.3 Format </w:t>
        </w:r>
        <w:r w:rsidR="00C618C8" w:rsidRPr="00753339">
          <w:rPr>
            <w:rStyle w:val="Hyperlink"/>
            <w:i/>
            <w:noProof/>
          </w:rPr>
          <w:t>File Log</w:t>
        </w:r>
        <w:r w:rsidR="00C618C8">
          <w:rPr>
            <w:noProof/>
            <w:webHidden/>
          </w:rPr>
          <w:tab/>
        </w:r>
        <w:r w:rsidR="00C618C8">
          <w:rPr>
            <w:noProof/>
            <w:webHidden/>
          </w:rPr>
          <w:fldChar w:fldCharType="begin"/>
        </w:r>
        <w:r w:rsidR="00C618C8">
          <w:rPr>
            <w:noProof/>
            <w:webHidden/>
          </w:rPr>
          <w:instrText xml:space="preserve"> PAGEREF _Toc37430232 \h </w:instrText>
        </w:r>
        <w:r w:rsidR="00C618C8">
          <w:rPr>
            <w:noProof/>
            <w:webHidden/>
          </w:rPr>
        </w:r>
        <w:r w:rsidR="00C618C8">
          <w:rPr>
            <w:noProof/>
            <w:webHidden/>
          </w:rPr>
          <w:fldChar w:fldCharType="separate"/>
        </w:r>
        <w:r w:rsidR="00C618C8">
          <w:rPr>
            <w:noProof/>
            <w:webHidden/>
          </w:rPr>
          <w:t>18</w:t>
        </w:r>
        <w:r w:rsidR="00C618C8">
          <w:rPr>
            <w:noProof/>
            <w:webHidden/>
          </w:rPr>
          <w:fldChar w:fldCharType="end"/>
        </w:r>
      </w:hyperlink>
    </w:p>
    <w:p w14:paraId="70356ABE"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33" w:history="1">
        <w:r w:rsidR="00C618C8" w:rsidRPr="00753339">
          <w:rPr>
            <w:rStyle w:val="Hyperlink"/>
            <w:noProof/>
          </w:rPr>
          <w:t xml:space="preserve">Tabel 3.4 Format </w:t>
        </w:r>
        <w:r w:rsidR="00C618C8" w:rsidRPr="00753339">
          <w:rPr>
            <w:rStyle w:val="Hyperlink"/>
            <w:i/>
            <w:noProof/>
          </w:rPr>
          <w:t>file log</w:t>
        </w:r>
        <w:r w:rsidR="00C618C8" w:rsidRPr="00753339">
          <w:rPr>
            <w:rStyle w:val="Hyperlink"/>
            <w:noProof/>
          </w:rPr>
          <w:t xml:space="preserve"> Pengujian Akurasi Kesalahan Sistem</w:t>
        </w:r>
        <w:r w:rsidR="00C618C8">
          <w:rPr>
            <w:noProof/>
            <w:webHidden/>
          </w:rPr>
          <w:tab/>
        </w:r>
        <w:r w:rsidR="00C618C8">
          <w:rPr>
            <w:noProof/>
            <w:webHidden/>
          </w:rPr>
          <w:fldChar w:fldCharType="begin"/>
        </w:r>
        <w:r w:rsidR="00C618C8">
          <w:rPr>
            <w:noProof/>
            <w:webHidden/>
          </w:rPr>
          <w:instrText xml:space="preserve"> PAGEREF _Toc37430233 \h </w:instrText>
        </w:r>
        <w:r w:rsidR="00C618C8">
          <w:rPr>
            <w:noProof/>
            <w:webHidden/>
          </w:rPr>
        </w:r>
        <w:r w:rsidR="00C618C8">
          <w:rPr>
            <w:noProof/>
            <w:webHidden/>
          </w:rPr>
          <w:fldChar w:fldCharType="separate"/>
        </w:r>
        <w:r w:rsidR="00C618C8">
          <w:rPr>
            <w:noProof/>
            <w:webHidden/>
          </w:rPr>
          <w:t>20</w:t>
        </w:r>
        <w:r w:rsidR="00C618C8">
          <w:rPr>
            <w:noProof/>
            <w:webHidden/>
          </w:rPr>
          <w:fldChar w:fldCharType="end"/>
        </w:r>
      </w:hyperlink>
    </w:p>
    <w:p w14:paraId="4C4CE413"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34" w:history="1">
        <w:r w:rsidR="00C618C8" w:rsidRPr="00753339">
          <w:rPr>
            <w:rStyle w:val="Hyperlink"/>
            <w:noProof/>
          </w:rPr>
          <w:t xml:space="preserve">Tabel 3.5 Format </w:t>
        </w:r>
        <w:r w:rsidR="00C618C8" w:rsidRPr="00753339">
          <w:rPr>
            <w:rStyle w:val="Hyperlink"/>
            <w:i/>
            <w:noProof/>
          </w:rPr>
          <w:t>file log</w:t>
        </w:r>
        <w:r w:rsidR="00C618C8" w:rsidRPr="00753339">
          <w:rPr>
            <w:rStyle w:val="Hyperlink"/>
            <w:noProof/>
          </w:rPr>
          <w:t xml:space="preserve"> pengujian akurasi kesalahan pada tiap sub lokasi</w:t>
        </w:r>
        <w:r w:rsidR="00C618C8">
          <w:rPr>
            <w:noProof/>
            <w:webHidden/>
          </w:rPr>
          <w:tab/>
        </w:r>
        <w:r w:rsidR="00C618C8">
          <w:rPr>
            <w:noProof/>
            <w:webHidden/>
          </w:rPr>
          <w:fldChar w:fldCharType="begin"/>
        </w:r>
        <w:r w:rsidR="00C618C8">
          <w:rPr>
            <w:noProof/>
            <w:webHidden/>
          </w:rPr>
          <w:instrText xml:space="preserve"> PAGEREF _Toc37430234 \h </w:instrText>
        </w:r>
        <w:r w:rsidR="00C618C8">
          <w:rPr>
            <w:noProof/>
            <w:webHidden/>
          </w:rPr>
        </w:r>
        <w:r w:rsidR="00C618C8">
          <w:rPr>
            <w:noProof/>
            <w:webHidden/>
          </w:rPr>
          <w:fldChar w:fldCharType="separate"/>
        </w:r>
        <w:r w:rsidR="00C618C8">
          <w:rPr>
            <w:noProof/>
            <w:webHidden/>
          </w:rPr>
          <w:t>23</w:t>
        </w:r>
        <w:r w:rsidR="00C618C8">
          <w:rPr>
            <w:noProof/>
            <w:webHidden/>
          </w:rPr>
          <w:fldChar w:fldCharType="end"/>
        </w:r>
      </w:hyperlink>
    </w:p>
    <w:p w14:paraId="3CD679DB"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35" w:history="1">
        <w:r w:rsidR="00C618C8" w:rsidRPr="00753339">
          <w:rPr>
            <w:rStyle w:val="Hyperlink"/>
            <w:noProof/>
          </w:rPr>
          <w:t>Tabel 3.6 Tabel akurasi kesalahan tiap sub-lokasi dalam ruang</w:t>
        </w:r>
        <w:r w:rsidR="00C618C8">
          <w:rPr>
            <w:noProof/>
            <w:webHidden/>
          </w:rPr>
          <w:tab/>
        </w:r>
        <w:r w:rsidR="00C618C8">
          <w:rPr>
            <w:noProof/>
            <w:webHidden/>
          </w:rPr>
          <w:fldChar w:fldCharType="begin"/>
        </w:r>
        <w:r w:rsidR="00C618C8">
          <w:rPr>
            <w:noProof/>
            <w:webHidden/>
          </w:rPr>
          <w:instrText xml:space="preserve"> PAGEREF _Toc37430235 \h </w:instrText>
        </w:r>
        <w:r w:rsidR="00C618C8">
          <w:rPr>
            <w:noProof/>
            <w:webHidden/>
          </w:rPr>
        </w:r>
        <w:r w:rsidR="00C618C8">
          <w:rPr>
            <w:noProof/>
            <w:webHidden/>
          </w:rPr>
          <w:fldChar w:fldCharType="separate"/>
        </w:r>
        <w:r w:rsidR="00C618C8">
          <w:rPr>
            <w:noProof/>
            <w:webHidden/>
          </w:rPr>
          <w:t>23</w:t>
        </w:r>
        <w:r w:rsidR="00C618C8">
          <w:rPr>
            <w:noProof/>
            <w:webHidden/>
          </w:rPr>
          <w:fldChar w:fldCharType="end"/>
        </w:r>
      </w:hyperlink>
    </w:p>
    <w:p w14:paraId="0B0D8EF1"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36" w:history="1">
        <w:r w:rsidR="00C618C8" w:rsidRPr="00753339">
          <w:rPr>
            <w:rStyle w:val="Hyperlink"/>
            <w:noProof/>
          </w:rPr>
          <w:t>Tabel 4.1 Daftar Perangkat Dan Fungsinya</w:t>
        </w:r>
        <w:r w:rsidR="00C618C8">
          <w:rPr>
            <w:noProof/>
            <w:webHidden/>
          </w:rPr>
          <w:tab/>
        </w:r>
        <w:r w:rsidR="00C618C8">
          <w:rPr>
            <w:noProof/>
            <w:webHidden/>
          </w:rPr>
          <w:fldChar w:fldCharType="begin"/>
        </w:r>
        <w:r w:rsidR="00C618C8">
          <w:rPr>
            <w:noProof/>
            <w:webHidden/>
          </w:rPr>
          <w:instrText xml:space="preserve"> PAGEREF _Toc37430236 \h </w:instrText>
        </w:r>
        <w:r w:rsidR="00C618C8">
          <w:rPr>
            <w:noProof/>
            <w:webHidden/>
          </w:rPr>
        </w:r>
        <w:r w:rsidR="00C618C8">
          <w:rPr>
            <w:noProof/>
            <w:webHidden/>
          </w:rPr>
          <w:fldChar w:fldCharType="separate"/>
        </w:r>
        <w:r w:rsidR="00C618C8">
          <w:rPr>
            <w:noProof/>
            <w:webHidden/>
          </w:rPr>
          <w:t>26</w:t>
        </w:r>
        <w:r w:rsidR="00C618C8">
          <w:rPr>
            <w:noProof/>
            <w:webHidden/>
          </w:rPr>
          <w:fldChar w:fldCharType="end"/>
        </w:r>
      </w:hyperlink>
    </w:p>
    <w:p w14:paraId="223178DD"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37" w:history="1">
        <w:r w:rsidR="00C618C8" w:rsidRPr="00753339">
          <w:rPr>
            <w:rStyle w:val="Hyperlink"/>
            <w:noProof/>
          </w:rPr>
          <w:t xml:space="preserve">Tabel 4.2 </w:t>
        </w:r>
        <w:r w:rsidR="00C618C8" w:rsidRPr="00753339">
          <w:rPr>
            <w:rStyle w:val="Hyperlink"/>
            <w:i/>
            <w:noProof/>
          </w:rPr>
          <w:t>Pseudocode</w:t>
        </w:r>
        <w:r w:rsidR="00C618C8" w:rsidRPr="00753339">
          <w:rPr>
            <w:rStyle w:val="Hyperlink"/>
            <w:noProof/>
          </w:rPr>
          <w:t xml:space="preserve"> </w:t>
        </w:r>
        <w:r w:rsidR="00C618C8" w:rsidRPr="00753339">
          <w:rPr>
            <w:rStyle w:val="Hyperlink"/>
            <w:i/>
            <w:noProof/>
          </w:rPr>
          <w:t>Reference</w:t>
        </w:r>
        <w:r w:rsidR="00C618C8" w:rsidRPr="00753339">
          <w:rPr>
            <w:rStyle w:val="Hyperlink"/>
            <w:noProof/>
          </w:rPr>
          <w:t xml:space="preserve"> </w:t>
        </w:r>
        <w:r w:rsidR="00C618C8" w:rsidRPr="00753339">
          <w:rPr>
            <w:rStyle w:val="Hyperlink"/>
            <w:i/>
            <w:noProof/>
          </w:rPr>
          <w:t>Point</w:t>
        </w:r>
        <w:r w:rsidR="00C618C8">
          <w:rPr>
            <w:noProof/>
            <w:webHidden/>
          </w:rPr>
          <w:tab/>
        </w:r>
        <w:r w:rsidR="00C618C8">
          <w:rPr>
            <w:noProof/>
            <w:webHidden/>
          </w:rPr>
          <w:fldChar w:fldCharType="begin"/>
        </w:r>
        <w:r w:rsidR="00C618C8">
          <w:rPr>
            <w:noProof/>
            <w:webHidden/>
          </w:rPr>
          <w:instrText xml:space="preserve"> PAGEREF _Toc37430237 \h </w:instrText>
        </w:r>
        <w:r w:rsidR="00C618C8">
          <w:rPr>
            <w:noProof/>
            <w:webHidden/>
          </w:rPr>
        </w:r>
        <w:r w:rsidR="00C618C8">
          <w:rPr>
            <w:noProof/>
            <w:webHidden/>
          </w:rPr>
          <w:fldChar w:fldCharType="separate"/>
        </w:r>
        <w:r w:rsidR="00C618C8">
          <w:rPr>
            <w:noProof/>
            <w:webHidden/>
          </w:rPr>
          <w:t>27</w:t>
        </w:r>
        <w:r w:rsidR="00C618C8">
          <w:rPr>
            <w:noProof/>
            <w:webHidden/>
          </w:rPr>
          <w:fldChar w:fldCharType="end"/>
        </w:r>
      </w:hyperlink>
    </w:p>
    <w:p w14:paraId="5EF66A6F"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38" w:history="1">
        <w:r w:rsidR="00C618C8" w:rsidRPr="00753339">
          <w:rPr>
            <w:rStyle w:val="Hyperlink"/>
            <w:noProof/>
          </w:rPr>
          <w:t xml:space="preserve">Tabel 4.3 </w:t>
        </w:r>
        <w:r w:rsidR="00C618C8" w:rsidRPr="00753339">
          <w:rPr>
            <w:rStyle w:val="Hyperlink"/>
            <w:i/>
            <w:noProof/>
          </w:rPr>
          <w:t xml:space="preserve">Pseudocode </w:t>
        </w:r>
        <w:r w:rsidR="00C618C8" w:rsidRPr="00753339">
          <w:rPr>
            <w:rStyle w:val="Hyperlink"/>
            <w:noProof/>
          </w:rPr>
          <w:t xml:space="preserve">server menerima data dari </w:t>
        </w:r>
        <w:r w:rsidR="00C618C8" w:rsidRPr="00753339">
          <w:rPr>
            <w:rStyle w:val="Hyperlink"/>
            <w:i/>
            <w:noProof/>
          </w:rPr>
          <w:t>Reference Point</w:t>
        </w:r>
        <w:r w:rsidR="00C618C8">
          <w:rPr>
            <w:noProof/>
            <w:webHidden/>
          </w:rPr>
          <w:tab/>
        </w:r>
        <w:r w:rsidR="00C618C8">
          <w:rPr>
            <w:noProof/>
            <w:webHidden/>
          </w:rPr>
          <w:fldChar w:fldCharType="begin"/>
        </w:r>
        <w:r w:rsidR="00C618C8">
          <w:rPr>
            <w:noProof/>
            <w:webHidden/>
          </w:rPr>
          <w:instrText xml:space="preserve"> PAGEREF _Toc37430238 \h </w:instrText>
        </w:r>
        <w:r w:rsidR="00C618C8">
          <w:rPr>
            <w:noProof/>
            <w:webHidden/>
          </w:rPr>
        </w:r>
        <w:r w:rsidR="00C618C8">
          <w:rPr>
            <w:noProof/>
            <w:webHidden/>
          </w:rPr>
          <w:fldChar w:fldCharType="separate"/>
        </w:r>
        <w:r w:rsidR="00C618C8">
          <w:rPr>
            <w:noProof/>
            <w:webHidden/>
          </w:rPr>
          <w:t>28</w:t>
        </w:r>
        <w:r w:rsidR="00C618C8">
          <w:rPr>
            <w:noProof/>
            <w:webHidden/>
          </w:rPr>
          <w:fldChar w:fldCharType="end"/>
        </w:r>
      </w:hyperlink>
    </w:p>
    <w:p w14:paraId="2E5E0E59"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39" w:history="1">
        <w:r w:rsidR="00C618C8" w:rsidRPr="00753339">
          <w:rPr>
            <w:rStyle w:val="Hyperlink"/>
            <w:noProof/>
          </w:rPr>
          <w:t xml:space="preserve">Tabel 4.4 Hasil Implementasi Tahap </w:t>
        </w:r>
        <w:r w:rsidR="00C618C8" w:rsidRPr="00753339">
          <w:rPr>
            <w:rStyle w:val="Hyperlink"/>
            <w:i/>
            <w:noProof/>
          </w:rPr>
          <w:t>Offline</w:t>
        </w:r>
        <w:r w:rsidR="00C618C8">
          <w:rPr>
            <w:noProof/>
            <w:webHidden/>
          </w:rPr>
          <w:tab/>
        </w:r>
        <w:r w:rsidR="00C618C8">
          <w:rPr>
            <w:noProof/>
            <w:webHidden/>
          </w:rPr>
          <w:fldChar w:fldCharType="begin"/>
        </w:r>
        <w:r w:rsidR="00C618C8">
          <w:rPr>
            <w:noProof/>
            <w:webHidden/>
          </w:rPr>
          <w:instrText xml:space="preserve"> PAGEREF _Toc37430239 \h </w:instrText>
        </w:r>
        <w:r w:rsidR="00C618C8">
          <w:rPr>
            <w:noProof/>
            <w:webHidden/>
          </w:rPr>
        </w:r>
        <w:r w:rsidR="00C618C8">
          <w:rPr>
            <w:noProof/>
            <w:webHidden/>
          </w:rPr>
          <w:fldChar w:fldCharType="separate"/>
        </w:r>
        <w:r w:rsidR="00C618C8">
          <w:rPr>
            <w:noProof/>
            <w:webHidden/>
          </w:rPr>
          <w:t>29</w:t>
        </w:r>
        <w:r w:rsidR="00C618C8">
          <w:rPr>
            <w:noProof/>
            <w:webHidden/>
          </w:rPr>
          <w:fldChar w:fldCharType="end"/>
        </w:r>
      </w:hyperlink>
    </w:p>
    <w:p w14:paraId="695946FE"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40" w:history="1">
        <w:r w:rsidR="00C618C8" w:rsidRPr="00753339">
          <w:rPr>
            <w:rStyle w:val="Hyperlink"/>
            <w:noProof/>
          </w:rPr>
          <w:t xml:space="preserve">Tabel 4.5 </w:t>
        </w:r>
        <w:r w:rsidR="00C618C8" w:rsidRPr="00753339">
          <w:rPr>
            <w:rStyle w:val="Hyperlink"/>
            <w:i/>
            <w:noProof/>
          </w:rPr>
          <w:t xml:space="preserve">Pseudocode reference point </w:t>
        </w:r>
        <w:r w:rsidR="00C618C8" w:rsidRPr="00753339">
          <w:rPr>
            <w:rStyle w:val="Hyperlink"/>
            <w:noProof/>
          </w:rPr>
          <w:t>mengirim data menuju server</w:t>
        </w:r>
        <w:r w:rsidR="00C618C8">
          <w:rPr>
            <w:noProof/>
            <w:webHidden/>
          </w:rPr>
          <w:tab/>
        </w:r>
        <w:r w:rsidR="00C618C8">
          <w:rPr>
            <w:noProof/>
            <w:webHidden/>
          </w:rPr>
          <w:fldChar w:fldCharType="begin"/>
        </w:r>
        <w:r w:rsidR="00C618C8">
          <w:rPr>
            <w:noProof/>
            <w:webHidden/>
          </w:rPr>
          <w:instrText xml:space="preserve"> PAGEREF _Toc37430240 \h </w:instrText>
        </w:r>
        <w:r w:rsidR="00C618C8">
          <w:rPr>
            <w:noProof/>
            <w:webHidden/>
          </w:rPr>
        </w:r>
        <w:r w:rsidR="00C618C8">
          <w:rPr>
            <w:noProof/>
            <w:webHidden/>
          </w:rPr>
          <w:fldChar w:fldCharType="separate"/>
        </w:r>
        <w:r w:rsidR="00C618C8">
          <w:rPr>
            <w:noProof/>
            <w:webHidden/>
          </w:rPr>
          <w:t>32</w:t>
        </w:r>
        <w:r w:rsidR="00C618C8">
          <w:rPr>
            <w:noProof/>
            <w:webHidden/>
          </w:rPr>
          <w:fldChar w:fldCharType="end"/>
        </w:r>
      </w:hyperlink>
    </w:p>
    <w:p w14:paraId="2105763C"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41" w:history="1">
        <w:r w:rsidR="00C618C8" w:rsidRPr="00753339">
          <w:rPr>
            <w:rStyle w:val="Hyperlink"/>
            <w:noProof/>
          </w:rPr>
          <w:t xml:space="preserve">Tabel 4.6 </w:t>
        </w:r>
        <w:r w:rsidR="00C618C8" w:rsidRPr="00753339">
          <w:rPr>
            <w:rStyle w:val="Hyperlink"/>
            <w:i/>
            <w:noProof/>
          </w:rPr>
          <w:t xml:space="preserve">Pseudocode </w:t>
        </w:r>
        <w:r w:rsidR="00C618C8" w:rsidRPr="00753339">
          <w:rPr>
            <w:rStyle w:val="Hyperlink"/>
            <w:noProof/>
          </w:rPr>
          <w:t>server melakukan klasifikasi</w:t>
        </w:r>
        <w:r w:rsidR="00C618C8">
          <w:rPr>
            <w:noProof/>
            <w:webHidden/>
          </w:rPr>
          <w:tab/>
        </w:r>
        <w:r w:rsidR="00C618C8">
          <w:rPr>
            <w:noProof/>
            <w:webHidden/>
          </w:rPr>
          <w:fldChar w:fldCharType="begin"/>
        </w:r>
        <w:r w:rsidR="00C618C8">
          <w:rPr>
            <w:noProof/>
            <w:webHidden/>
          </w:rPr>
          <w:instrText xml:space="preserve"> PAGEREF _Toc37430241 \h </w:instrText>
        </w:r>
        <w:r w:rsidR="00C618C8">
          <w:rPr>
            <w:noProof/>
            <w:webHidden/>
          </w:rPr>
        </w:r>
        <w:r w:rsidR="00C618C8">
          <w:rPr>
            <w:noProof/>
            <w:webHidden/>
          </w:rPr>
          <w:fldChar w:fldCharType="separate"/>
        </w:r>
        <w:r w:rsidR="00C618C8">
          <w:rPr>
            <w:noProof/>
            <w:webHidden/>
          </w:rPr>
          <w:t>33</w:t>
        </w:r>
        <w:r w:rsidR="00C618C8">
          <w:rPr>
            <w:noProof/>
            <w:webHidden/>
          </w:rPr>
          <w:fldChar w:fldCharType="end"/>
        </w:r>
      </w:hyperlink>
    </w:p>
    <w:p w14:paraId="6995AE37"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42" w:history="1">
        <w:r w:rsidR="00C618C8" w:rsidRPr="00753339">
          <w:rPr>
            <w:rStyle w:val="Hyperlink"/>
            <w:noProof/>
          </w:rPr>
          <w:t xml:space="preserve">Tabel 4.7 Hasil Implementasi Tahap </w:t>
        </w:r>
        <w:r w:rsidR="00C618C8" w:rsidRPr="00753339">
          <w:rPr>
            <w:rStyle w:val="Hyperlink"/>
            <w:i/>
            <w:noProof/>
          </w:rPr>
          <w:t>Online</w:t>
        </w:r>
        <w:r w:rsidR="00C618C8">
          <w:rPr>
            <w:noProof/>
            <w:webHidden/>
          </w:rPr>
          <w:tab/>
        </w:r>
        <w:r w:rsidR="00C618C8">
          <w:rPr>
            <w:noProof/>
            <w:webHidden/>
          </w:rPr>
          <w:fldChar w:fldCharType="begin"/>
        </w:r>
        <w:r w:rsidR="00C618C8">
          <w:rPr>
            <w:noProof/>
            <w:webHidden/>
          </w:rPr>
          <w:instrText xml:space="preserve"> PAGEREF _Toc37430242 \h </w:instrText>
        </w:r>
        <w:r w:rsidR="00C618C8">
          <w:rPr>
            <w:noProof/>
            <w:webHidden/>
          </w:rPr>
        </w:r>
        <w:r w:rsidR="00C618C8">
          <w:rPr>
            <w:noProof/>
            <w:webHidden/>
          </w:rPr>
          <w:fldChar w:fldCharType="separate"/>
        </w:r>
        <w:r w:rsidR="00C618C8">
          <w:rPr>
            <w:noProof/>
            <w:webHidden/>
          </w:rPr>
          <w:t>34</w:t>
        </w:r>
        <w:r w:rsidR="00C618C8">
          <w:rPr>
            <w:noProof/>
            <w:webHidden/>
          </w:rPr>
          <w:fldChar w:fldCharType="end"/>
        </w:r>
      </w:hyperlink>
    </w:p>
    <w:p w14:paraId="2E496CB1"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43" w:history="1">
        <w:r w:rsidR="00C618C8" w:rsidRPr="00753339">
          <w:rPr>
            <w:rStyle w:val="Hyperlink"/>
            <w:noProof/>
          </w:rPr>
          <w:t>Tabel 4.8 Proses mengumpulkan hasil klasifikasi</w:t>
        </w:r>
        <w:r w:rsidR="00C618C8">
          <w:rPr>
            <w:noProof/>
            <w:webHidden/>
          </w:rPr>
          <w:tab/>
        </w:r>
        <w:r w:rsidR="00C618C8">
          <w:rPr>
            <w:noProof/>
            <w:webHidden/>
          </w:rPr>
          <w:fldChar w:fldCharType="begin"/>
        </w:r>
        <w:r w:rsidR="00C618C8">
          <w:rPr>
            <w:noProof/>
            <w:webHidden/>
          </w:rPr>
          <w:instrText xml:space="preserve"> PAGEREF _Toc37430243 \h </w:instrText>
        </w:r>
        <w:r w:rsidR="00C618C8">
          <w:rPr>
            <w:noProof/>
            <w:webHidden/>
          </w:rPr>
        </w:r>
        <w:r w:rsidR="00C618C8">
          <w:rPr>
            <w:noProof/>
            <w:webHidden/>
          </w:rPr>
          <w:fldChar w:fldCharType="separate"/>
        </w:r>
        <w:r w:rsidR="00C618C8">
          <w:rPr>
            <w:noProof/>
            <w:webHidden/>
          </w:rPr>
          <w:t>38</w:t>
        </w:r>
        <w:r w:rsidR="00C618C8">
          <w:rPr>
            <w:noProof/>
            <w:webHidden/>
          </w:rPr>
          <w:fldChar w:fldCharType="end"/>
        </w:r>
      </w:hyperlink>
    </w:p>
    <w:p w14:paraId="51DB8DAE"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44" w:history="1">
        <w:r w:rsidR="00C618C8" w:rsidRPr="00753339">
          <w:rPr>
            <w:rStyle w:val="Hyperlink"/>
            <w:noProof/>
          </w:rPr>
          <w:t>Tabel 4.9 Hasil pengambilan data pengujian 1</w:t>
        </w:r>
        <w:r w:rsidR="00C618C8">
          <w:rPr>
            <w:noProof/>
            <w:webHidden/>
          </w:rPr>
          <w:tab/>
        </w:r>
        <w:r w:rsidR="00C618C8">
          <w:rPr>
            <w:noProof/>
            <w:webHidden/>
          </w:rPr>
          <w:fldChar w:fldCharType="begin"/>
        </w:r>
        <w:r w:rsidR="00C618C8">
          <w:rPr>
            <w:noProof/>
            <w:webHidden/>
          </w:rPr>
          <w:instrText xml:space="preserve"> PAGEREF _Toc37430244 \h </w:instrText>
        </w:r>
        <w:r w:rsidR="00C618C8">
          <w:rPr>
            <w:noProof/>
            <w:webHidden/>
          </w:rPr>
        </w:r>
        <w:r w:rsidR="00C618C8">
          <w:rPr>
            <w:noProof/>
            <w:webHidden/>
          </w:rPr>
          <w:fldChar w:fldCharType="separate"/>
        </w:r>
        <w:r w:rsidR="00C618C8">
          <w:rPr>
            <w:noProof/>
            <w:webHidden/>
          </w:rPr>
          <w:t>40</w:t>
        </w:r>
        <w:r w:rsidR="00C618C8">
          <w:rPr>
            <w:noProof/>
            <w:webHidden/>
          </w:rPr>
          <w:fldChar w:fldCharType="end"/>
        </w:r>
      </w:hyperlink>
    </w:p>
    <w:p w14:paraId="6ED71BB5"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45" w:history="1">
        <w:r w:rsidR="00C618C8" w:rsidRPr="00753339">
          <w:rPr>
            <w:rStyle w:val="Hyperlink"/>
            <w:noProof/>
          </w:rPr>
          <w:t xml:space="preserve">Tabel 4.10 </w:t>
        </w:r>
        <w:r w:rsidR="00C618C8" w:rsidRPr="00753339">
          <w:rPr>
            <w:rStyle w:val="Hyperlink"/>
            <w:i/>
            <w:noProof/>
          </w:rPr>
          <w:t>Pseudocode</w:t>
        </w:r>
        <w:r w:rsidR="00C618C8" w:rsidRPr="00753339">
          <w:rPr>
            <w:rStyle w:val="Hyperlink"/>
            <w:noProof/>
          </w:rPr>
          <w:t xml:space="preserve"> server menghitung akurasi kesalahan sistem</w:t>
        </w:r>
        <w:r w:rsidR="00C618C8">
          <w:rPr>
            <w:noProof/>
            <w:webHidden/>
          </w:rPr>
          <w:tab/>
        </w:r>
        <w:r w:rsidR="00C618C8">
          <w:rPr>
            <w:noProof/>
            <w:webHidden/>
          </w:rPr>
          <w:fldChar w:fldCharType="begin"/>
        </w:r>
        <w:r w:rsidR="00C618C8">
          <w:rPr>
            <w:noProof/>
            <w:webHidden/>
          </w:rPr>
          <w:instrText xml:space="preserve"> PAGEREF _Toc37430245 \h </w:instrText>
        </w:r>
        <w:r w:rsidR="00C618C8">
          <w:rPr>
            <w:noProof/>
            <w:webHidden/>
          </w:rPr>
        </w:r>
        <w:r w:rsidR="00C618C8">
          <w:rPr>
            <w:noProof/>
            <w:webHidden/>
          </w:rPr>
          <w:fldChar w:fldCharType="separate"/>
        </w:r>
        <w:r w:rsidR="00C618C8">
          <w:rPr>
            <w:noProof/>
            <w:webHidden/>
          </w:rPr>
          <w:t>41</w:t>
        </w:r>
        <w:r w:rsidR="00C618C8">
          <w:rPr>
            <w:noProof/>
            <w:webHidden/>
          </w:rPr>
          <w:fldChar w:fldCharType="end"/>
        </w:r>
      </w:hyperlink>
    </w:p>
    <w:p w14:paraId="4D4EE43E"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46" w:history="1">
        <w:r w:rsidR="00C618C8" w:rsidRPr="00753339">
          <w:rPr>
            <w:rStyle w:val="Hyperlink"/>
            <w:noProof/>
          </w:rPr>
          <w:t>Tabel 4.11 Pseudocode server mengumpulkan data klasifikasi</w:t>
        </w:r>
        <w:r w:rsidR="00C618C8">
          <w:rPr>
            <w:noProof/>
            <w:webHidden/>
          </w:rPr>
          <w:tab/>
        </w:r>
        <w:r w:rsidR="00C618C8">
          <w:rPr>
            <w:noProof/>
            <w:webHidden/>
          </w:rPr>
          <w:fldChar w:fldCharType="begin"/>
        </w:r>
        <w:r w:rsidR="00C618C8">
          <w:rPr>
            <w:noProof/>
            <w:webHidden/>
          </w:rPr>
          <w:instrText xml:space="preserve"> PAGEREF _Toc37430246 \h </w:instrText>
        </w:r>
        <w:r w:rsidR="00C618C8">
          <w:rPr>
            <w:noProof/>
            <w:webHidden/>
          </w:rPr>
        </w:r>
        <w:r w:rsidR="00C618C8">
          <w:rPr>
            <w:noProof/>
            <w:webHidden/>
          </w:rPr>
          <w:fldChar w:fldCharType="separate"/>
        </w:r>
        <w:r w:rsidR="00C618C8">
          <w:rPr>
            <w:noProof/>
            <w:webHidden/>
          </w:rPr>
          <w:t>42</w:t>
        </w:r>
        <w:r w:rsidR="00C618C8">
          <w:rPr>
            <w:noProof/>
            <w:webHidden/>
          </w:rPr>
          <w:fldChar w:fldCharType="end"/>
        </w:r>
      </w:hyperlink>
    </w:p>
    <w:p w14:paraId="6696F12B"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47" w:history="1">
        <w:r w:rsidR="00C618C8" w:rsidRPr="00753339">
          <w:rPr>
            <w:rStyle w:val="Hyperlink"/>
            <w:noProof/>
          </w:rPr>
          <w:t>Tabel 4.12 Hasil pengambilan data klasifikasi tiap sub lokasi</w:t>
        </w:r>
        <w:r w:rsidR="00C618C8">
          <w:rPr>
            <w:noProof/>
            <w:webHidden/>
          </w:rPr>
          <w:tab/>
        </w:r>
        <w:r w:rsidR="00C618C8">
          <w:rPr>
            <w:noProof/>
            <w:webHidden/>
          </w:rPr>
          <w:fldChar w:fldCharType="begin"/>
        </w:r>
        <w:r w:rsidR="00C618C8">
          <w:rPr>
            <w:noProof/>
            <w:webHidden/>
          </w:rPr>
          <w:instrText xml:space="preserve"> PAGEREF _Toc37430247 \h </w:instrText>
        </w:r>
        <w:r w:rsidR="00C618C8">
          <w:rPr>
            <w:noProof/>
            <w:webHidden/>
          </w:rPr>
        </w:r>
        <w:r w:rsidR="00C618C8">
          <w:rPr>
            <w:noProof/>
            <w:webHidden/>
          </w:rPr>
          <w:fldChar w:fldCharType="separate"/>
        </w:r>
        <w:r w:rsidR="00C618C8">
          <w:rPr>
            <w:noProof/>
            <w:webHidden/>
          </w:rPr>
          <w:t>44</w:t>
        </w:r>
        <w:r w:rsidR="00C618C8">
          <w:rPr>
            <w:noProof/>
            <w:webHidden/>
          </w:rPr>
          <w:fldChar w:fldCharType="end"/>
        </w:r>
      </w:hyperlink>
    </w:p>
    <w:p w14:paraId="47AEE5DF"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48" w:history="1">
        <w:r w:rsidR="00C618C8" w:rsidRPr="00753339">
          <w:rPr>
            <w:rStyle w:val="Hyperlink"/>
            <w:noProof/>
          </w:rPr>
          <w:t>Tabel 4.13 Perhitungan akurasi kesalahan tiap sub lokasi</w:t>
        </w:r>
        <w:r w:rsidR="00C618C8">
          <w:rPr>
            <w:noProof/>
            <w:webHidden/>
          </w:rPr>
          <w:tab/>
        </w:r>
        <w:r w:rsidR="00C618C8">
          <w:rPr>
            <w:noProof/>
            <w:webHidden/>
          </w:rPr>
          <w:fldChar w:fldCharType="begin"/>
        </w:r>
        <w:r w:rsidR="00C618C8">
          <w:rPr>
            <w:noProof/>
            <w:webHidden/>
          </w:rPr>
          <w:instrText xml:space="preserve"> PAGEREF _Toc37430248 \h </w:instrText>
        </w:r>
        <w:r w:rsidR="00C618C8">
          <w:rPr>
            <w:noProof/>
            <w:webHidden/>
          </w:rPr>
        </w:r>
        <w:r w:rsidR="00C618C8">
          <w:rPr>
            <w:noProof/>
            <w:webHidden/>
          </w:rPr>
          <w:fldChar w:fldCharType="separate"/>
        </w:r>
        <w:r w:rsidR="00C618C8">
          <w:rPr>
            <w:noProof/>
            <w:webHidden/>
          </w:rPr>
          <w:t>46</w:t>
        </w:r>
        <w:r w:rsidR="00C618C8">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37430167"/>
      <w:r>
        <w:rPr>
          <w:caps w:val="0"/>
        </w:rPr>
        <w:lastRenderedPageBreak/>
        <w:t>DAFTAR GAMBAR</w:t>
      </w:r>
      <w:bookmarkEnd w:id="11"/>
    </w:p>
    <w:p w14:paraId="563BB349" w14:textId="77777777" w:rsidR="00C618C8"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37430249" w:history="1">
        <w:r w:rsidR="00C618C8" w:rsidRPr="00517B60">
          <w:rPr>
            <w:rStyle w:val="Hyperlink"/>
            <w:noProof/>
          </w:rPr>
          <w:t xml:space="preserve">Gambar 2.1 BLE </w:t>
        </w:r>
        <w:r w:rsidR="00C618C8" w:rsidRPr="00517B60">
          <w:rPr>
            <w:rStyle w:val="Hyperlink"/>
            <w:i/>
            <w:noProof/>
          </w:rPr>
          <w:t>channels</w:t>
        </w:r>
        <w:r w:rsidR="00C618C8">
          <w:rPr>
            <w:noProof/>
            <w:webHidden/>
          </w:rPr>
          <w:tab/>
        </w:r>
        <w:r w:rsidR="00C618C8">
          <w:rPr>
            <w:noProof/>
            <w:webHidden/>
          </w:rPr>
          <w:fldChar w:fldCharType="begin"/>
        </w:r>
        <w:r w:rsidR="00C618C8">
          <w:rPr>
            <w:noProof/>
            <w:webHidden/>
          </w:rPr>
          <w:instrText xml:space="preserve"> PAGEREF _Toc37430249 \h </w:instrText>
        </w:r>
        <w:r w:rsidR="00C618C8">
          <w:rPr>
            <w:noProof/>
            <w:webHidden/>
          </w:rPr>
        </w:r>
        <w:r w:rsidR="00C618C8">
          <w:rPr>
            <w:noProof/>
            <w:webHidden/>
          </w:rPr>
          <w:fldChar w:fldCharType="separate"/>
        </w:r>
        <w:r w:rsidR="00C618C8">
          <w:rPr>
            <w:noProof/>
            <w:webHidden/>
          </w:rPr>
          <w:t>8</w:t>
        </w:r>
        <w:r w:rsidR="00C618C8">
          <w:rPr>
            <w:noProof/>
            <w:webHidden/>
          </w:rPr>
          <w:fldChar w:fldCharType="end"/>
        </w:r>
      </w:hyperlink>
    </w:p>
    <w:p w14:paraId="4B59E4B1"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50" w:history="1">
        <w:r w:rsidR="00C618C8" w:rsidRPr="00517B60">
          <w:rPr>
            <w:rStyle w:val="Hyperlink"/>
            <w:noProof/>
          </w:rPr>
          <w:t>Gambar 2.2 Contoh data pembelajaran</w:t>
        </w:r>
        <w:r w:rsidR="00C618C8">
          <w:rPr>
            <w:noProof/>
            <w:webHidden/>
          </w:rPr>
          <w:tab/>
        </w:r>
        <w:r w:rsidR="00C618C8">
          <w:rPr>
            <w:noProof/>
            <w:webHidden/>
          </w:rPr>
          <w:fldChar w:fldCharType="begin"/>
        </w:r>
        <w:r w:rsidR="00C618C8">
          <w:rPr>
            <w:noProof/>
            <w:webHidden/>
          </w:rPr>
          <w:instrText xml:space="preserve"> PAGEREF _Toc37430250 \h </w:instrText>
        </w:r>
        <w:r w:rsidR="00C618C8">
          <w:rPr>
            <w:noProof/>
            <w:webHidden/>
          </w:rPr>
        </w:r>
        <w:r w:rsidR="00C618C8">
          <w:rPr>
            <w:noProof/>
            <w:webHidden/>
          </w:rPr>
          <w:fldChar w:fldCharType="separate"/>
        </w:r>
        <w:r w:rsidR="00C618C8">
          <w:rPr>
            <w:noProof/>
            <w:webHidden/>
          </w:rPr>
          <w:t>9</w:t>
        </w:r>
        <w:r w:rsidR="00C618C8">
          <w:rPr>
            <w:noProof/>
            <w:webHidden/>
          </w:rPr>
          <w:fldChar w:fldCharType="end"/>
        </w:r>
      </w:hyperlink>
    </w:p>
    <w:p w14:paraId="52A726BA"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51" w:history="1">
        <w:r w:rsidR="00C618C8" w:rsidRPr="00517B60">
          <w:rPr>
            <w:rStyle w:val="Hyperlink"/>
            <w:noProof/>
          </w:rPr>
          <w:t>Gambar 3.1 Metodologi Penelitian</w:t>
        </w:r>
        <w:r w:rsidR="00C618C8">
          <w:rPr>
            <w:noProof/>
            <w:webHidden/>
          </w:rPr>
          <w:tab/>
        </w:r>
        <w:r w:rsidR="00C618C8">
          <w:rPr>
            <w:noProof/>
            <w:webHidden/>
          </w:rPr>
          <w:fldChar w:fldCharType="begin"/>
        </w:r>
        <w:r w:rsidR="00C618C8">
          <w:rPr>
            <w:noProof/>
            <w:webHidden/>
          </w:rPr>
          <w:instrText xml:space="preserve"> PAGEREF _Toc37430251 \h </w:instrText>
        </w:r>
        <w:r w:rsidR="00C618C8">
          <w:rPr>
            <w:noProof/>
            <w:webHidden/>
          </w:rPr>
        </w:r>
        <w:r w:rsidR="00C618C8">
          <w:rPr>
            <w:noProof/>
            <w:webHidden/>
          </w:rPr>
          <w:fldChar w:fldCharType="separate"/>
        </w:r>
        <w:r w:rsidR="00C618C8">
          <w:rPr>
            <w:noProof/>
            <w:webHidden/>
          </w:rPr>
          <w:t>10</w:t>
        </w:r>
        <w:r w:rsidR="00C618C8">
          <w:rPr>
            <w:noProof/>
            <w:webHidden/>
          </w:rPr>
          <w:fldChar w:fldCharType="end"/>
        </w:r>
      </w:hyperlink>
    </w:p>
    <w:p w14:paraId="718591E6"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52" w:history="1">
        <w:r w:rsidR="00C618C8" w:rsidRPr="00517B60">
          <w:rPr>
            <w:rStyle w:val="Hyperlink"/>
            <w:noProof/>
          </w:rPr>
          <w:t>Gambar 3.2</w:t>
        </w:r>
        <w:r w:rsidR="00C618C8" w:rsidRPr="00517B60">
          <w:rPr>
            <w:rStyle w:val="Hyperlink"/>
            <w:noProof/>
            <w:lang w:val="en-US"/>
          </w:rPr>
          <w:t xml:space="preserve"> Denah Implementasi </w:t>
        </w:r>
        <w:r w:rsidR="00C618C8" w:rsidRPr="00517B60">
          <w:rPr>
            <w:rStyle w:val="Hyperlink"/>
            <w:noProof/>
          </w:rPr>
          <w:t>Sistem</w:t>
        </w:r>
        <w:r w:rsidR="00C618C8">
          <w:rPr>
            <w:noProof/>
            <w:webHidden/>
          </w:rPr>
          <w:tab/>
        </w:r>
        <w:r w:rsidR="00C618C8">
          <w:rPr>
            <w:noProof/>
            <w:webHidden/>
          </w:rPr>
          <w:fldChar w:fldCharType="begin"/>
        </w:r>
        <w:r w:rsidR="00C618C8">
          <w:rPr>
            <w:noProof/>
            <w:webHidden/>
          </w:rPr>
          <w:instrText xml:space="preserve"> PAGEREF _Toc37430252 \h </w:instrText>
        </w:r>
        <w:r w:rsidR="00C618C8">
          <w:rPr>
            <w:noProof/>
            <w:webHidden/>
          </w:rPr>
        </w:r>
        <w:r w:rsidR="00C618C8">
          <w:rPr>
            <w:noProof/>
            <w:webHidden/>
          </w:rPr>
          <w:fldChar w:fldCharType="separate"/>
        </w:r>
        <w:r w:rsidR="00C618C8">
          <w:rPr>
            <w:noProof/>
            <w:webHidden/>
          </w:rPr>
          <w:t>13</w:t>
        </w:r>
        <w:r w:rsidR="00C618C8">
          <w:rPr>
            <w:noProof/>
            <w:webHidden/>
          </w:rPr>
          <w:fldChar w:fldCharType="end"/>
        </w:r>
      </w:hyperlink>
    </w:p>
    <w:p w14:paraId="2C3B06B6"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53" w:history="1">
        <w:r w:rsidR="00C618C8" w:rsidRPr="00517B60">
          <w:rPr>
            <w:rStyle w:val="Hyperlink"/>
            <w:noProof/>
          </w:rPr>
          <w:t xml:space="preserve">Gambar 3.3 Skema Implementasi Tahap </w:t>
        </w:r>
        <w:r w:rsidR="00C618C8" w:rsidRPr="00517B60">
          <w:rPr>
            <w:rStyle w:val="Hyperlink"/>
            <w:i/>
            <w:noProof/>
          </w:rPr>
          <w:t>Offline</w:t>
        </w:r>
        <w:r w:rsidR="00C618C8">
          <w:rPr>
            <w:noProof/>
            <w:webHidden/>
          </w:rPr>
          <w:tab/>
        </w:r>
        <w:r w:rsidR="00C618C8">
          <w:rPr>
            <w:noProof/>
            <w:webHidden/>
          </w:rPr>
          <w:fldChar w:fldCharType="begin"/>
        </w:r>
        <w:r w:rsidR="00C618C8">
          <w:rPr>
            <w:noProof/>
            <w:webHidden/>
          </w:rPr>
          <w:instrText xml:space="preserve"> PAGEREF _Toc37430253 \h </w:instrText>
        </w:r>
        <w:r w:rsidR="00C618C8">
          <w:rPr>
            <w:noProof/>
            <w:webHidden/>
          </w:rPr>
        </w:r>
        <w:r w:rsidR="00C618C8">
          <w:rPr>
            <w:noProof/>
            <w:webHidden/>
          </w:rPr>
          <w:fldChar w:fldCharType="separate"/>
        </w:r>
        <w:r w:rsidR="00C618C8">
          <w:rPr>
            <w:noProof/>
            <w:webHidden/>
          </w:rPr>
          <w:t>14</w:t>
        </w:r>
        <w:r w:rsidR="00C618C8">
          <w:rPr>
            <w:noProof/>
            <w:webHidden/>
          </w:rPr>
          <w:fldChar w:fldCharType="end"/>
        </w:r>
      </w:hyperlink>
    </w:p>
    <w:p w14:paraId="6F7D4C28"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54" w:history="1">
        <w:r w:rsidR="00C618C8" w:rsidRPr="00517B60">
          <w:rPr>
            <w:rStyle w:val="Hyperlink"/>
            <w:noProof/>
          </w:rPr>
          <w:t>Gambar 3.4</w:t>
        </w:r>
        <w:r w:rsidR="00C618C8" w:rsidRPr="00517B60">
          <w:rPr>
            <w:rStyle w:val="Hyperlink"/>
            <w:noProof/>
            <w:lang w:val="en-US"/>
          </w:rPr>
          <w:t xml:space="preserve"> Alur Implementasi Tahap </w:t>
        </w:r>
        <w:r w:rsidR="00C618C8" w:rsidRPr="00517B60">
          <w:rPr>
            <w:rStyle w:val="Hyperlink"/>
            <w:i/>
            <w:noProof/>
            <w:lang w:val="en-US"/>
          </w:rPr>
          <w:t>Offline</w:t>
        </w:r>
        <w:r w:rsidR="00C618C8">
          <w:rPr>
            <w:noProof/>
            <w:webHidden/>
          </w:rPr>
          <w:tab/>
        </w:r>
        <w:r w:rsidR="00C618C8">
          <w:rPr>
            <w:noProof/>
            <w:webHidden/>
          </w:rPr>
          <w:fldChar w:fldCharType="begin"/>
        </w:r>
        <w:r w:rsidR="00C618C8">
          <w:rPr>
            <w:noProof/>
            <w:webHidden/>
          </w:rPr>
          <w:instrText xml:space="preserve"> PAGEREF _Toc37430254 \h </w:instrText>
        </w:r>
        <w:r w:rsidR="00C618C8">
          <w:rPr>
            <w:noProof/>
            <w:webHidden/>
          </w:rPr>
        </w:r>
        <w:r w:rsidR="00C618C8">
          <w:rPr>
            <w:noProof/>
            <w:webHidden/>
          </w:rPr>
          <w:fldChar w:fldCharType="separate"/>
        </w:r>
        <w:r w:rsidR="00C618C8">
          <w:rPr>
            <w:noProof/>
            <w:webHidden/>
          </w:rPr>
          <w:t>15</w:t>
        </w:r>
        <w:r w:rsidR="00C618C8">
          <w:rPr>
            <w:noProof/>
            <w:webHidden/>
          </w:rPr>
          <w:fldChar w:fldCharType="end"/>
        </w:r>
      </w:hyperlink>
    </w:p>
    <w:p w14:paraId="34DF84C8"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55" w:history="1">
        <w:r w:rsidR="00C618C8" w:rsidRPr="00517B60">
          <w:rPr>
            <w:rStyle w:val="Hyperlink"/>
            <w:noProof/>
          </w:rPr>
          <w:t>Gambar 3.5</w:t>
        </w:r>
        <w:r w:rsidR="00C618C8" w:rsidRPr="00517B60">
          <w:rPr>
            <w:rStyle w:val="Hyperlink"/>
            <w:noProof/>
            <w:lang w:val="en-US"/>
          </w:rPr>
          <w:t xml:space="preserve"> Skema Implementasi Tahap </w:t>
        </w:r>
        <w:r w:rsidR="00C618C8" w:rsidRPr="00517B60">
          <w:rPr>
            <w:rStyle w:val="Hyperlink"/>
            <w:i/>
            <w:noProof/>
            <w:lang w:val="en-US"/>
          </w:rPr>
          <w:t>Online</w:t>
        </w:r>
        <w:r w:rsidR="00C618C8">
          <w:rPr>
            <w:noProof/>
            <w:webHidden/>
          </w:rPr>
          <w:tab/>
        </w:r>
        <w:r w:rsidR="00C618C8">
          <w:rPr>
            <w:noProof/>
            <w:webHidden/>
          </w:rPr>
          <w:fldChar w:fldCharType="begin"/>
        </w:r>
        <w:r w:rsidR="00C618C8">
          <w:rPr>
            <w:noProof/>
            <w:webHidden/>
          </w:rPr>
          <w:instrText xml:space="preserve"> PAGEREF _Toc37430255 \h </w:instrText>
        </w:r>
        <w:r w:rsidR="00C618C8">
          <w:rPr>
            <w:noProof/>
            <w:webHidden/>
          </w:rPr>
        </w:r>
        <w:r w:rsidR="00C618C8">
          <w:rPr>
            <w:noProof/>
            <w:webHidden/>
          </w:rPr>
          <w:fldChar w:fldCharType="separate"/>
        </w:r>
        <w:r w:rsidR="00C618C8">
          <w:rPr>
            <w:noProof/>
            <w:webHidden/>
          </w:rPr>
          <w:t>17</w:t>
        </w:r>
        <w:r w:rsidR="00C618C8">
          <w:rPr>
            <w:noProof/>
            <w:webHidden/>
          </w:rPr>
          <w:fldChar w:fldCharType="end"/>
        </w:r>
      </w:hyperlink>
    </w:p>
    <w:p w14:paraId="7DF5B602"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56" w:history="1">
        <w:r w:rsidR="00C618C8" w:rsidRPr="00517B60">
          <w:rPr>
            <w:rStyle w:val="Hyperlink"/>
            <w:noProof/>
          </w:rPr>
          <w:t xml:space="preserve">Gambar 3.6 Alur Tahap </w:t>
        </w:r>
        <w:r w:rsidR="00C618C8" w:rsidRPr="00517B60">
          <w:rPr>
            <w:rStyle w:val="Hyperlink"/>
            <w:i/>
            <w:noProof/>
          </w:rPr>
          <w:t>Online</w:t>
        </w:r>
        <w:r w:rsidR="00C618C8">
          <w:rPr>
            <w:noProof/>
            <w:webHidden/>
          </w:rPr>
          <w:tab/>
        </w:r>
        <w:r w:rsidR="00C618C8">
          <w:rPr>
            <w:noProof/>
            <w:webHidden/>
          </w:rPr>
          <w:fldChar w:fldCharType="begin"/>
        </w:r>
        <w:r w:rsidR="00C618C8">
          <w:rPr>
            <w:noProof/>
            <w:webHidden/>
          </w:rPr>
          <w:instrText xml:space="preserve"> PAGEREF _Toc37430256 \h </w:instrText>
        </w:r>
        <w:r w:rsidR="00C618C8">
          <w:rPr>
            <w:noProof/>
            <w:webHidden/>
          </w:rPr>
        </w:r>
        <w:r w:rsidR="00C618C8">
          <w:rPr>
            <w:noProof/>
            <w:webHidden/>
          </w:rPr>
          <w:fldChar w:fldCharType="separate"/>
        </w:r>
        <w:r w:rsidR="00C618C8">
          <w:rPr>
            <w:noProof/>
            <w:webHidden/>
          </w:rPr>
          <w:t>17</w:t>
        </w:r>
        <w:r w:rsidR="00C618C8">
          <w:rPr>
            <w:noProof/>
            <w:webHidden/>
          </w:rPr>
          <w:fldChar w:fldCharType="end"/>
        </w:r>
      </w:hyperlink>
    </w:p>
    <w:p w14:paraId="56546442"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57" w:history="1">
        <w:r w:rsidR="00C618C8" w:rsidRPr="00517B60">
          <w:rPr>
            <w:rStyle w:val="Hyperlink"/>
            <w:noProof/>
          </w:rPr>
          <w:t>Gambar 3.7 Alur Pengujian Akurasi Kesalahan Sistem</w:t>
        </w:r>
        <w:r w:rsidR="00C618C8">
          <w:rPr>
            <w:noProof/>
            <w:webHidden/>
          </w:rPr>
          <w:tab/>
        </w:r>
        <w:r w:rsidR="00C618C8">
          <w:rPr>
            <w:noProof/>
            <w:webHidden/>
          </w:rPr>
          <w:fldChar w:fldCharType="begin"/>
        </w:r>
        <w:r w:rsidR="00C618C8">
          <w:rPr>
            <w:noProof/>
            <w:webHidden/>
          </w:rPr>
          <w:instrText xml:space="preserve"> PAGEREF _Toc37430257 \h </w:instrText>
        </w:r>
        <w:r w:rsidR="00C618C8">
          <w:rPr>
            <w:noProof/>
            <w:webHidden/>
          </w:rPr>
        </w:r>
        <w:r w:rsidR="00C618C8">
          <w:rPr>
            <w:noProof/>
            <w:webHidden/>
          </w:rPr>
          <w:fldChar w:fldCharType="separate"/>
        </w:r>
        <w:r w:rsidR="00C618C8">
          <w:rPr>
            <w:noProof/>
            <w:webHidden/>
          </w:rPr>
          <w:t>19</w:t>
        </w:r>
        <w:r w:rsidR="00C618C8">
          <w:rPr>
            <w:noProof/>
            <w:webHidden/>
          </w:rPr>
          <w:fldChar w:fldCharType="end"/>
        </w:r>
      </w:hyperlink>
    </w:p>
    <w:p w14:paraId="7E9729CA"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58" w:history="1">
        <w:r w:rsidR="00C618C8" w:rsidRPr="00517B60">
          <w:rPr>
            <w:rStyle w:val="Hyperlink"/>
            <w:noProof/>
          </w:rPr>
          <w:t>Gambar 3.8 Pembagian Sub Lokasi</w:t>
        </w:r>
        <w:r w:rsidR="00C618C8">
          <w:rPr>
            <w:noProof/>
            <w:webHidden/>
          </w:rPr>
          <w:tab/>
        </w:r>
        <w:r w:rsidR="00C618C8">
          <w:rPr>
            <w:noProof/>
            <w:webHidden/>
          </w:rPr>
          <w:fldChar w:fldCharType="begin"/>
        </w:r>
        <w:r w:rsidR="00C618C8">
          <w:rPr>
            <w:noProof/>
            <w:webHidden/>
          </w:rPr>
          <w:instrText xml:space="preserve"> PAGEREF _Toc37430258 \h </w:instrText>
        </w:r>
        <w:r w:rsidR="00C618C8">
          <w:rPr>
            <w:noProof/>
            <w:webHidden/>
          </w:rPr>
        </w:r>
        <w:r w:rsidR="00C618C8">
          <w:rPr>
            <w:noProof/>
            <w:webHidden/>
          </w:rPr>
          <w:fldChar w:fldCharType="separate"/>
        </w:r>
        <w:r w:rsidR="00C618C8">
          <w:rPr>
            <w:noProof/>
            <w:webHidden/>
          </w:rPr>
          <w:t>21</w:t>
        </w:r>
        <w:r w:rsidR="00C618C8">
          <w:rPr>
            <w:noProof/>
            <w:webHidden/>
          </w:rPr>
          <w:fldChar w:fldCharType="end"/>
        </w:r>
      </w:hyperlink>
    </w:p>
    <w:p w14:paraId="082B2738"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59" w:history="1">
        <w:r w:rsidR="00C618C8" w:rsidRPr="00517B60">
          <w:rPr>
            <w:rStyle w:val="Hyperlink"/>
            <w:noProof/>
          </w:rPr>
          <w:t>Gambar 3.9 Alur Pengujian Akurasi Kesalahan Sub Lokasi</w:t>
        </w:r>
        <w:r w:rsidR="00C618C8">
          <w:rPr>
            <w:noProof/>
            <w:webHidden/>
          </w:rPr>
          <w:tab/>
        </w:r>
        <w:r w:rsidR="00C618C8">
          <w:rPr>
            <w:noProof/>
            <w:webHidden/>
          </w:rPr>
          <w:fldChar w:fldCharType="begin"/>
        </w:r>
        <w:r w:rsidR="00C618C8">
          <w:rPr>
            <w:noProof/>
            <w:webHidden/>
          </w:rPr>
          <w:instrText xml:space="preserve"> PAGEREF _Toc37430259 \h </w:instrText>
        </w:r>
        <w:r w:rsidR="00C618C8">
          <w:rPr>
            <w:noProof/>
            <w:webHidden/>
          </w:rPr>
        </w:r>
        <w:r w:rsidR="00C618C8">
          <w:rPr>
            <w:noProof/>
            <w:webHidden/>
          </w:rPr>
          <w:fldChar w:fldCharType="separate"/>
        </w:r>
        <w:r w:rsidR="00C618C8">
          <w:rPr>
            <w:noProof/>
            <w:webHidden/>
          </w:rPr>
          <w:t>22</w:t>
        </w:r>
        <w:r w:rsidR="00C618C8">
          <w:rPr>
            <w:noProof/>
            <w:webHidden/>
          </w:rPr>
          <w:fldChar w:fldCharType="end"/>
        </w:r>
      </w:hyperlink>
    </w:p>
    <w:p w14:paraId="7A8C3421"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60" w:history="1">
        <w:r w:rsidR="00C618C8" w:rsidRPr="00517B60">
          <w:rPr>
            <w:rStyle w:val="Hyperlink"/>
            <w:noProof/>
          </w:rPr>
          <w:t>Gambar 4.1 Menjalankan server</w:t>
        </w:r>
        <w:r w:rsidR="00C618C8">
          <w:rPr>
            <w:noProof/>
            <w:webHidden/>
          </w:rPr>
          <w:tab/>
        </w:r>
        <w:r w:rsidR="00C618C8">
          <w:rPr>
            <w:noProof/>
            <w:webHidden/>
          </w:rPr>
          <w:fldChar w:fldCharType="begin"/>
        </w:r>
        <w:r w:rsidR="00C618C8">
          <w:rPr>
            <w:noProof/>
            <w:webHidden/>
          </w:rPr>
          <w:instrText xml:space="preserve"> PAGEREF _Toc37430260 \h </w:instrText>
        </w:r>
        <w:r w:rsidR="00C618C8">
          <w:rPr>
            <w:noProof/>
            <w:webHidden/>
          </w:rPr>
        </w:r>
        <w:r w:rsidR="00C618C8">
          <w:rPr>
            <w:noProof/>
            <w:webHidden/>
          </w:rPr>
          <w:fldChar w:fldCharType="separate"/>
        </w:r>
        <w:r w:rsidR="00C618C8">
          <w:rPr>
            <w:noProof/>
            <w:webHidden/>
          </w:rPr>
          <w:t>37</w:t>
        </w:r>
        <w:r w:rsidR="00C618C8">
          <w:rPr>
            <w:noProof/>
            <w:webHidden/>
          </w:rPr>
          <w:fldChar w:fldCharType="end"/>
        </w:r>
      </w:hyperlink>
    </w:p>
    <w:p w14:paraId="6FB8DD4E"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61" w:history="1">
        <w:r w:rsidR="00C618C8" w:rsidRPr="00517B60">
          <w:rPr>
            <w:rStyle w:val="Hyperlink"/>
            <w:noProof/>
          </w:rPr>
          <w:t xml:space="preserve">Gambar 4.2 Server menampilkan lokasi </w:t>
        </w:r>
        <w:r w:rsidR="00C618C8" w:rsidRPr="00517B60">
          <w:rPr>
            <w:rStyle w:val="Hyperlink"/>
            <w:i/>
            <w:noProof/>
          </w:rPr>
          <w:t>passive tag</w:t>
        </w:r>
        <w:r w:rsidR="00C618C8" w:rsidRPr="00517B60">
          <w:rPr>
            <w:rStyle w:val="Hyperlink"/>
            <w:noProof/>
          </w:rPr>
          <w:t xml:space="preserve"> pada Ruang 1</w:t>
        </w:r>
        <w:r w:rsidR="00C618C8">
          <w:rPr>
            <w:noProof/>
            <w:webHidden/>
          </w:rPr>
          <w:tab/>
        </w:r>
        <w:r w:rsidR="00C618C8">
          <w:rPr>
            <w:noProof/>
            <w:webHidden/>
          </w:rPr>
          <w:fldChar w:fldCharType="begin"/>
        </w:r>
        <w:r w:rsidR="00C618C8">
          <w:rPr>
            <w:noProof/>
            <w:webHidden/>
          </w:rPr>
          <w:instrText xml:space="preserve"> PAGEREF _Toc37430261 \h </w:instrText>
        </w:r>
        <w:r w:rsidR="00C618C8">
          <w:rPr>
            <w:noProof/>
            <w:webHidden/>
          </w:rPr>
        </w:r>
        <w:r w:rsidR="00C618C8">
          <w:rPr>
            <w:noProof/>
            <w:webHidden/>
          </w:rPr>
          <w:fldChar w:fldCharType="separate"/>
        </w:r>
        <w:r w:rsidR="00C618C8">
          <w:rPr>
            <w:noProof/>
            <w:webHidden/>
          </w:rPr>
          <w:t>37</w:t>
        </w:r>
        <w:r w:rsidR="00C618C8">
          <w:rPr>
            <w:noProof/>
            <w:webHidden/>
          </w:rPr>
          <w:fldChar w:fldCharType="end"/>
        </w:r>
      </w:hyperlink>
    </w:p>
    <w:p w14:paraId="220EFB57"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62" w:history="1">
        <w:r w:rsidR="00C618C8" w:rsidRPr="00517B60">
          <w:rPr>
            <w:rStyle w:val="Hyperlink"/>
            <w:noProof/>
          </w:rPr>
          <w:t xml:space="preserve">Gambar 4.3 Server menampilkan lokasi </w:t>
        </w:r>
        <w:r w:rsidR="00C618C8" w:rsidRPr="00517B60">
          <w:rPr>
            <w:rStyle w:val="Hyperlink"/>
            <w:i/>
            <w:noProof/>
          </w:rPr>
          <w:t xml:space="preserve">passive tag </w:t>
        </w:r>
        <w:r w:rsidR="00C618C8" w:rsidRPr="00517B60">
          <w:rPr>
            <w:rStyle w:val="Hyperlink"/>
            <w:noProof/>
          </w:rPr>
          <w:t>pada lorong</w:t>
        </w:r>
        <w:r w:rsidR="00C618C8">
          <w:rPr>
            <w:noProof/>
            <w:webHidden/>
          </w:rPr>
          <w:tab/>
        </w:r>
        <w:r w:rsidR="00C618C8">
          <w:rPr>
            <w:noProof/>
            <w:webHidden/>
          </w:rPr>
          <w:fldChar w:fldCharType="begin"/>
        </w:r>
        <w:r w:rsidR="00C618C8">
          <w:rPr>
            <w:noProof/>
            <w:webHidden/>
          </w:rPr>
          <w:instrText xml:space="preserve"> PAGEREF _Toc37430262 \h </w:instrText>
        </w:r>
        <w:r w:rsidR="00C618C8">
          <w:rPr>
            <w:noProof/>
            <w:webHidden/>
          </w:rPr>
        </w:r>
        <w:r w:rsidR="00C618C8">
          <w:rPr>
            <w:noProof/>
            <w:webHidden/>
          </w:rPr>
          <w:fldChar w:fldCharType="separate"/>
        </w:r>
        <w:r w:rsidR="00C618C8">
          <w:rPr>
            <w:noProof/>
            <w:webHidden/>
          </w:rPr>
          <w:t>37</w:t>
        </w:r>
        <w:r w:rsidR="00C618C8">
          <w:rPr>
            <w:noProof/>
            <w:webHidden/>
          </w:rPr>
          <w:fldChar w:fldCharType="end"/>
        </w:r>
      </w:hyperlink>
    </w:p>
    <w:p w14:paraId="33CCF1C7"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63" w:history="1">
        <w:r w:rsidR="00C618C8" w:rsidRPr="00517B60">
          <w:rPr>
            <w:rStyle w:val="Hyperlink"/>
            <w:noProof/>
          </w:rPr>
          <w:t>Gambar 4.4 Hasil Perhitungan Akurasi Kesalahan Sistem</w:t>
        </w:r>
        <w:r w:rsidR="00C618C8">
          <w:rPr>
            <w:noProof/>
            <w:webHidden/>
          </w:rPr>
          <w:tab/>
        </w:r>
        <w:r w:rsidR="00C618C8">
          <w:rPr>
            <w:noProof/>
            <w:webHidden/>
          </w:rPr>
          <w:fldChar w:fldCharType="begin"/>
        </w:r>
        <w:r w:rsidR="00C618C8">
          <w:rPr>
            <w:noProof/>
            <w:webHidden/>
          </w:rPr>
          <w:instrText xml:space="preserve"> PAGEREF _Toc37430263 \h </w:instrText>
        </w:r>
        <w:r w:rsidR="00C618C8">
          <w:rPr>
            <w:noProof/>
            <w:webHidden/>
          </w:rPr>
        </w:r>
        <w:r w:rsidR="00C618C8">
          <w:rPr>
            <w:noProof/>
            <w:webHidden/>
          </w:rPr>
          <w:fldChar w:fldCharType="separate"/>
        </w:r>
        <w:r w:rsidR="00C618C8">
          <w:rPr>
            <w:noProof/>
            <w:webHidden/>
          </w:rPr>
          <w:t>42</w:t>
        </w:r>
        <w:r w:rsidR="00C618C8">
          <w:rPr>
            <w:noProof/>
            <w:webHidden/>
          </w:rPr>
          <w:fldChar w:fldCharType="end"/>
        </w:r>
      </w:hyperlink>
    </w:p>
    <w:p w14:paraId="58642979" w14:textId="77777777" w:rsidR="00C618C8" w:rsidRDefault="00A504FD">
      <w:pPr>
        <w:pStyle w:val="TableofFigures"/>
        <w:tabs>
          <w:tab w:val="right" w:leader="dot" w:pos="7927"/>
        </w:tabs>
        <w:rPr>
          <w:rFonts w:asciiTheme="minorHAnsi" w:eastAsiaTheme="minorEastAsia" w:hAnsiTheme="minorHAnsi" w:cstheme="minorBidi"/>
          <w:noProof/>
          <w:sz w:val="22"/>
          <w:lang w:val="en-US"/>
        </w:rPr>
      </w:pPr>
      <w:hyperlink w:anchor="_Toc37430264" w:history="1">
        <w:r w:rsidR="00C618C8" w:rsidRPr="00517B60">
          <w:rPr>
            <w:rStyle w:val="Hyperlink"/>
            <w:noProof/>
          </w:rPr>
          <w:t>Gambar 4.5 Hasil Perhitungan akurasi sistem pada tiap sub lokasi</w:t>
        </w:r>
        <w:r w:rsidR="00C618C8">
          <w:rPr>
            <w:noProof/>
            <w:webHidden/>
          </w:rPr>
          <w:tab/>
        </w:r>
        <w:r w:rsidR="00C618C8">
          <w:rPr>
            <w:noProof/>
            <w:webHidden/>
          </w:rPr>
          <w:fldChar w:fldCharType="begin"/>
        </w:r>
        <w:r w:rsidR="00C618C8">
          <w:rPr>
            <w:noProof/>
            <w:webHidden/>
          </w:rPr>
          <w:instrText xml:space="preserve"> PAGEREF _Toc37430264 \h </w:instrText>
        </w:r>
        <w:r w:rsidR="00C618C8">
          <w:rPr>
            <w:noProof/>
            <w:webHidden/>
          </w:rPr>
        </w:r>
        <w:r w:rsidR="00C618C8">
          <w:rPr>
            <w:noProof/>
            <w:webHidden/>
          </w:rPr>
          <w:fldChar w:fldCharType="separate"/>
        </w:r>
        <w:r w:rsidR="00C618C8">
          <w:rPr>
            <w:noProof/>
            <w:webHidden/>
          </w:rPr>
          <w:t>48</w:t>
        </w:r>
        <w:r w:rsidR="00C618C8">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37430168"/>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A504FD">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A504FD">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A504FD">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A504FD">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A504FD">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A504FD">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A504FD">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37430169"/>
      <w:commentRangeStart w:id="14"/>
      <w:r>
        <w:rPr>
          <w:caps w:val="0"/>
          <w:lang w:val="en-US"/>
        </w:rPr>
        <w:lastRenderedPageBreak/>
        <w:t>PENDAHULUAN</w:t>
      </w:r>
      <w:commentRangeEnd w:id="14"/>
      <w:r w:rsidR="005073C1">
        <w:rPr>
          <w:rStyle w:val="CommentReference"/>
          <w:rFonts w:eastAsia="Calibri" w:cs="Arial"/>
          <w:b w:val="0"/>
          <w:bCs w:val="0"/>
          <w:caps w:val="0"/>
        </w:rPr>
        <w:commentReference w:id="14"/>
      </w:r>
      <w:bookmarkEnd w:id="13"/>
    </w:p>
    <w:p w14:paraId="07D6F6A5" w14:textId="1CA1318B" w:rsidR="005B7834" w:rsidRDefault="0073645E" w:rsidP="005B7834">
      <w:pPr>
        <w:pStyle w:val="Heading2"/>
      </w:pPr>
      <w:bookmarkStart w:id="15" w:name="_Toc37430170"/>
      <w:r>
        <w:t xml:space="preserve">Latar </w:t>
      </w:r>
      <w:r>
        <w:rPr>
          <w:lang w:val="en-US"/>
        </w:rPr>
        <w:t>B</w:t>
      </w:r>
      <w:r w:rsidR="005B7834">
        <w:t>elakang</w:t>
      </w:r>
      <w:bookmarkEnd w:id="15"/>
    </w:p>
    <w:p w14:paraId="0E5E58D9" w14:textId="3E183DA9"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di</w:t>
      </w:r>
      <w:r w:rsidR="00554A55">
        <w:rPr>
          <w:lang w:val="en-US"/>
        </w:rPr>
        <w:t xml:space="preserve"> </w:t>
      </w:r>
      <w:r w:rsidR="003076A6">
        <w:t xml:space="preserve">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w:t>
      </w:r>
      <w:r w:rsidR="00554A55">
        <w:rPr>
          <w:lang w:val="en-US"/>
        </w:rPr>
        <w:t xml:space="preserve"> </w:t>
      </w:r>
      <w:r w:rsidR="003076A6">
        <w:t>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 xml:space="preserve">.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4EE91CE5" w14:textId="1BD1E166" w:rsidR="00C565CA" w:rsidRDefault="00CF071D" w:rsidP="00154334">
      <w:pPr>
        <w:pStyle w:val="BodyTextFirstIndent"/>
      </w:pPr>
      <w:r w:rsidRPr="000A112B">
        <w:rPr>
          <w:i/>
        </w:rPr>
        <w:t>Indoor Localizatio</w:t>
      </w:r>
      <w:r w:rsidR="00A470D1">
        <w:rPr>
          <w:i/>
        </w:rPr>
        <w:t>n s</w:t>
      </w:r>
      <w:r w:rsidR="00AF563B">
        <w:t xml:space="preserve">aat ini dapat </w:t>
      </w:r>
      <w:r>
        <w:t xml:space="preserve">menggunakan 2 metode, yakni metode propagasi sinyal dan </w:t>
      </w:r>
      <w:r>
        <w:rPr>
          <w:i/>
        </w:rPr>
        <w:t>fingerprinting</w:t>
      </w:r>
      <w:r>
        <w:t xml:space="preserve">. </w:t>
      </w:r>
      <w:r w:rsidR="00D875DD">
        <w:t xml:space="preserve">Metode propagasi sinyal memperoleh koordinat dari objek berdasarkan </w:t>
      </w:r>
      <w:r w:rsidR="00294AFD">
        <w:t xml:space="preserve">jarak antara target dan </w:t>
      </w:r>
      <w:r w:rsidR="00D6649A">
        <w:t xml:space="preserve">perangkat yang </w:t>
      </w:r>
      <w:r w:rsidR="00DB3832">
        <w:t xml:space="preserve">berfungsi sebagai </w:t>
      </w:r>
      <w:r w:rsidR="00DB3832" w:rsidRPr="00DB3832">
        <w:rPr>
          <w:i/>
        </w:rPr>
        <w:t>reference points</w:t>
      </w:r>
      <w:r w:rsidR="00294AFD">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w:t>
      </w:r>
      <w:r w:rsidR="00002DE6">
        <w:fldChar w:fldCharType="begin" w:fldLock="1"/>
      </w:r>
      <w:r w:rsidR="00002DE6">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operties":{"noteIndex":0},"schema":"https://github.com/citation-style-language/schema/raw/master/csl-citation.json"}</w:instrText>
      </w:r>
      <w:r w:rsidR="00002DE6">
        <w:fldChar w:fldCharType="separate"/>
      </w:r>
      <w:r w:rsidR="00002DE6" w:rsidRPr="00002DE6">
        <w:rPr>
          <w:noProof/>
        </w:rPr>
        <w:t>(Subedi and Pyun, 2017)</w:t>
      </w:r>
      <w:r w:rsidR="00002DE6">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w:t>
      </w:r>
      <w:r w:rsidR="00A00FC7">
        <w:t>pembentukan</w:t>
      </w:r>
      <w:commentRangeStart w:id="16"/>
      <w:r w:rsidR="00B42C9F">
        <w:t xml:space="preserve"> </w:t>
      </w:r>
      <w:r w:rsidR="00B42C9F">
        <w:rPr>
          <w:i/>
        </w:rPr>
        <w:t>data training</w:t>
      </w:r>
      <w:commentRangeEnd w:id="16"/>
      <w:r w:rsidR="00554A55">
        <w:rPr>
          <w:rStyle w:val="CommentReference"/>
        </w:rPr>
        <w:commentReference w:id="16"/>
      </w:r>
      <w:r w:rsidR="00A00FC7">
        <w:t xml:space="preserve">, yakni data yang terdiri dari kumpulan pola sinyal yang diberi label sesuai dengan nama lokasi dimana pola sinyal tersebut diperoleh. </w:t>
      </w:r>
      <w:r w:rsidR="00A00FC7">
        <w:rPr>
          <w:i/>
        </w:rPr>
        <w:t xml:space="preserve">Data </w:t>
      </w:r>
      <w:r w:rsidR="00002DE6">
        <w:rPr>
          <w:i/>
        </w:rPr>
        <w:t>t</w:t>
      </w:r>
      <w:r w:rsidR="00A00FC7">
        <w:rPr>
          <w:i/>
        </w:rPr>
        <w:t>raining</w:t>
      </w:r>
      <w:r w:rsidR="00A00FC7">
        <w:t xml:space="preserve"> ini nantinya akan dipakai untuk melatih model yang digunakan untuk </w:t>
      </w:r>
      <w:r w:rsidR="00002DE6">
        <w:t>meng</w:t>
      </w:r>
      <w:r w:rsidR="00A00FC7">
        <w:t>klasifikasi</w:t>
      </w:r>
      <w:r w:rsidR="00002DE6">
        <w:t>kan</w:t>
      </w:r>
      <w:r w:rsidR="00A00FC7">
        <w:t xml:space="preserve"> pola sinyal. </w:t>
      </w:r>
      <w:r w:rsidR="00B42C9F" w:rsidRPr="00DB3832">
        <w:t>Tahap</w:t>
      </w:r>
      <w:r w:rsidR="00B42C9F">
        <w:t xml:space="preserve"> </w:t>
      </w:r>
      <w:r w:rsidR="00B42C9F" w:rsidRPr="00626720">
        <w:rPr>
          <w:i/>
        </w:rPr>
        <w:t>online</w:t>
      </w:r>
      <w:r w:rsidR="00B42C9F">
        <w:t xml:space="preserve"> adalah </w:t>
      </w:r>
      <w:r w:rsidR="00A00FC7">
        <w:t xml:space="preserve">tahap penentuan </w:t>
      </w:r>
      <w:r w:rsidR="00484A77">
        <w:t xml:space="preserve">lokasi dengan cara mengklasifikasikan pola sinyal yang diperoleh berdasarkan model yang telah dilatih dengan </w:t>
      </w:r>
      <w:r w:rsidR="00484A77">
        <w:rPr>
          <w:i/>
        </w:rPr>
        <w:t>data training</w:t>
      </w:r>
      <w:r w:rsidR="00484A77">
        <w:t xml:space="preserve"> sebelumnya sehingga memperoleh hasil klasifikasi berupa nama lokasi</w:t>
      </w:r>
      <w:r w:rsidR="00B42C9F">
        <w:t>.</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DB3832" w:rsidRPr="00DB3832">
        <w:rPr>
          <w:i/>
        </w:rPr>
        <w:t>reference points</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2D2B8729" w14:textId="6B581C7F" w:rsidR="003D3528"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w:t>
      </w:r>
      <w:commentRangeStart w:id="17"/>
      <w:r w:rsidR="00035198">
        <w:t xml:space="preserve">lokasi </w:t>
      </w:r>
      <w:r w:rsidR="006B038C">
        <w:t>mencapai 85,9%.</w:t>
      </w:r>
      <w:r w:rsidR="00484A77">
        <w:fldChar w:fldCharType="begin" w:fldLock="1"/>
      </w:r>
      <w:r w:rsidR="00B774C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484A77">
        <w:fldChar w:fldCharType="separate"/>
      </w:r>
      <w:r w:rsidR="00484A77" w:rsidRPr="00484A77">
        <w:rPr>
          <w:noProof/>
        </w:rPr>
        <w:t xml:space="preserve">(Jiang </w:t>
      </w:r>
      <w:r w:rsidR="00484A77" w:rsidRPr="00484A77">
        <w:rPr>
          <w:i/>
          <w:noProof/>
        </w:rPr>
        <w:t>et al.</w:t>
      </w:r>
      <w:r w:rsidR="00484A77" w:rsidRPr="00484A77">
        <w:rPr>
          <w:noProof/>
        </w:rPr>
        <w:t>, 2015)</w:t>
      </w:r>
      <w:r w:rsidR="00484A77">
        <w:fldChar w:fldCharType="end"/>
      </w:r>
      <w:r w:rsidR="00484A77">
        <w:t>.</w:t>
      </w:r>
      <w:r w:rsidR="006B038C">
        <w:t xml:space="preserve"> </w:t>
      </w:r>
      <w:commentRangeEnd w:id="17"/>
      <w:r w:rsidR="00554A55">
        <w:rPr>
          <w:rStyle w:val="CommentReference"/>
        </w:rPr>
        <w:commentReference w:id="17"/>
      </w:r>
      <w:r w:rsidR="0015400A">
        <w:t>Sayangnya</w:t>
      </w:r>
      <w:r w:rsidR="006B038C">
        <w:t xml:space="preserve">, </w:t>
      </w:r>
      <w:r w:rsidR="00D875DD">
        <w:t xml:space="preserve">durasi </w:t>
      </w:r>
      <w:commentRangeStart w:id="18"/>
      <w:r w:rsidR="00D875DD" w:rsidRPr="00484A77">
        <w:rPr>
          <w:i/>
        </w:rPr>
        <w:t>advertisement</w:t>
      </w:r>
      <w:commentRangeEnd w:id="18"/>
      <w:r w:rsidR="003D3528" w:rsidRPr="00484A77">
        <w:rPr>
          <w:rStyle w:val="CommentReference"/>
          <w:i/>
        </w:rPr>
        <w:commentReference w:id="18"/>
      </w:r>
      <w:r w:rsidR="00D875DD">
        <w:t xml:space="preserve">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 xml:space="preserve">(Faragher and Harle, </w:t>
      </w:r>
      <w:r w:rsidR="005119AB" w:rsidRPr="005119AB">
        <w:rPr>
          <w:noProof/>
        </w:rPr>
        <w:lastRenderedPageBreak/>
        <w:t>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484A77">
        <w:t xml:space="preserve">Menurut </w:t>
      </w:r>
      <w:r w:rsidR="00484A77" w:rsidRPr="006C4038">
        <w:rPr>
          <w:noProof/>
        </w:rPr>
        <w:t xml:space="preserve">Faragher </w:t>
      </w:r>
      <w:r w:rsidR="00484A77">
        <w:rPr>
          <w:noProof/>
        </w:rPr>
        <w:t>dan Harle</w:t>
      </w:r>
      <w:r w:rsidR="00484A77" w:rsidRPr="006C4038">
        <w:rPr>
          <w:noProof/>
        </w:rPr>
        <w:t xml:space="preserve"> </w:t>
      </w:r>
      <w:r w:rsidR="00484A77">
        <w:rPr>
          <w:noProof/>
        </w:rPr>
        <w:t>(</w:t>
      </w:r>
      <w:r w:rsidR="00484A77" w:rsidRPr="006C4038">
        <w:rPr>
          <w:noProof/>
        </w:rPr>
        <w:t>2015</w:t>
      </w:r>
      <w:r w:rsidR="00484A77">
        <w:rPr>
          <w:noProof/>
        </w:rPr>
        <w:t>),</w:t>
      </w:r>
      <w:r w:rsidR="00B110F5">
        <w:t xml:space="preserve"> </w:t>
      </w:r>
      <w:r w:rsidR="00B110F5">
        <w:rPr>
          <w:i/>
        </w:rPr>
        <w:t>advertisement packet</w:t>
      </w:r>
      <w:r w:rsidR="00B110F5">
        <w:t xml:space="preserve"> dari BLE memiliki durasi lebih cepat dari WiFi, sehingga BLE dapat digunakan sebagai pengganti alternatif dari WiFi.</w:t>
      </w:r>
      <w:r w:rsidR="00B110F5">
        <w:rPr>
          <w:i/>
        </w:rPr>
        <w:t xml:space="preserve"> </w:t>
      </w:r>
      <w:commentRangeStart w:id="19"/>
      <w:r w:rsidR="00035198">
        <w:t>Keunggulan lain dari BLE adalah ukuran perangkat yang kecil</w:t>
      </w:r>
      <w:commentRangeEnd w:id="19"/>
      <w:r w:rsidR="003D3528">
        <w:rPr>
          <w:rStyle w:val="CommentReference"/>
        </w:rPr>
        <w:commentReference w:id="19"/>
      </w:r>
      <w:r w:rsidR="00B110F5">
        <w:t xml:space="preserve"> dibandingkan dengan perangkat WiFi</w:t>
      </w:r>
      <w:r w:rsidR="00035198">
        <w:t xml:space="preserve">, </w:t>
      </w:r>
      <w:r w:rsidR="00AA0E87">
        <w:t>sumber energi menggunakan</w:t>
      </w:r>
      <w:r w:rsidR="00035198">
        <w:t xml:space="preserve"> baterai yang dapat bertahan berbulan-bulan bahkan </w:t>
      </w:r>
      <w:r w:rsidR="00CE5A9D">
        <w:t>ber</w:t>
      </w:r>
      <w:r w:rsidR="00035198">
        <w:t>tahun</w:t>
      </w:r>
      <w:r w:rsidR="00CE5A9D">
        <w:t>-tahun</w:t>
      </w:r>
      <w:r w:rsidR="00035198">
        <w:t xml:space="preserve">, harganya </w:t>
      </w:r>
      <w:r w:rsidR="00AA0E87">
        <w:t xml:space="preserve">murah, </w:t>
      </w:r>
      <w:r w:rsidR="00035198">
        <w:t>didesain untuk komunikasi “</w:t>
      </w:r>
      <w:r w:rsidR="00035198">
        <w:rPr>
          <w:i/>
        </w:rPr>
        <w:t>machine-to-machine</w:t>
      </w:r>
      <w:r w:rsidR="00035198">
        <w:t>”</w:t>
      </w:r>
      <w:r w:rsidR="006C4038">
        <w:t xml:space="preserve"> dan mudah </w:t>
      </w:r>
      <w:r w:rsidR="004A78F9">
        <w:t xml:space="preserve">untuk </w:t>
      </w:r>
      <w:r w:rsidR="006C4038">
        <w:t>digunakan</w:t>
      </w:r>
      <w:r w:rsidR="00035198">
        <w:t>.</w:t>
      </w:r>
    </w:p>
    <w:p w14:paraId="72E0F214" w14:textId="01433593" w:rsidR="000B6C7A" w:rsidRDefault="004A78F9" w:rsidP="00EB54DB">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00DB3832" w:rsidRPr="00DB3832">
        <w:rPr>
          <w:i/>
        </w:rPr>
        <w:t>reference points</w:t>
      </w:r>
      <w:r>
        <w:t xml:space="preserve"> sekaligus melakukan proses </w:t>
      </w:r>
      <w:r w:rsidR="00AA0E87">
        <w:t>klasifikasi</w:t>
      </w:r>
      <w:r>
        <w:t xml:space="preserve"> pola sinyal menjadi nama lokasi. </w:t>
      </w:r>
      <w:r>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fldChar w:fldCharType="separate"/>
      </w:r>
      <w:r w:rsidRPr="004A78F9">
        <w:rPr>
          <w:noProof/>
        </w:rPr>
        <w:t>(Zafari, Gkelias and Leung, 2017)</w:t>
      </w:r>
      <w:r>
        <w:fldChar w:fldCharType="end"/>
      </w:r>
      <w:r>
        <w:t>. Konsep</w:t>
      </w:r>
      <w:r w:rsidR="00C93C3A">
        <w:t xml:space="preserve"> ini tidak </w:t>
      </w:r>
      <w:r w:rsidR="000B6C7A">
        <w:t>dapat</w:t>
      </w:r>
      <w:r w:rsidR="00C93C3A">
        <w:t xml:space="preserve"> digunakan pada kondisi dimana objek yang dilacak tidak dibolehkan atau tidak memungkinkan membawa perangkat yang dapat melakukan pemindaian aktif (contoh</w:t>
      </w:r>
      <w:r w:rsidR="000B6C7A">
        <w:t xml:space="preserve"> perangkat</w:t>
      </w:r>
      <w:r w:rsidR="00C93C3A">
        <w:t xml:space="preserve">: </w:t>
      </w:r>
      <w:r w:rsidR="00C93C3A">
        <w:rPr>
          <w:i/>
        </w:rPr>
        <w:t>smartphone</w:t>
      </w:r>
      <w:r w:rsidR="00C93C3A">
        <w:t xml:space="preserve">) seperti pada rumah sakit jiwa, penjara, dsb. </w:t>
      </w:r>
      <w:r w:rsidR="000B6C7A">
        <w:t>Untuk itulah diperlukan konsep lain yang dapat mengatasi permasalahan terebut.</w:t>
      </w:r>
    </w:p>
    <w:p w14:paraId="54BEB838" w14:textId="4B30E591" w:rsidR="0000183F" w:rsidRDefault="000B6C7A" w:rsidP="00EB54DB">
      <w:pPr>
        <w:pStyle w:val="BodyTextFirstIndent"/>
      </w:pPr>
      <w:r>
        <w:t>Salah</w:t>
      </w:r>
      <w:r w:rsidR="007505B4">
        <w:t xml:space="preserve"> satu konsep alternatif yang dapat digunakan adalaha</w:t>
      </w:r>
      <w:r w:rsidR="00C93C3A">
        <w:t xml:space="preserve"> konsep </w:t>
      </w:r>
      <w:r w:rsidR="00C93C3A">
        <w:rPr>
          <w:i/>
        </w:rPr>
        <w:t xml:space="preserve">Monitor Based Localization </w:t>
      </w:r>
      <w:r w:rsidR="00C93C3A">
        <w:t>(MBL). K</w:t>
      </w:r>
      <w:r w:rsidR="00BB4373">
        <w:t>ons</w:t>
      </w:r>
      <w:r w:rsidR="00C93C3A">
        <w:t xml:space="preserve">ep MBL adalah konsep dimana perangkat yang dilacak </w:t>
      </w:r>
      <w:r w:rsidR="00185D42">
        <w:t>hanya memancarkan sinyal secara simultan</w:t>
      </w:r>
      <w:r w:rsidR="00D05016">
        <w:t>,</w:t>
      </w:r>
      <w:r w:rsidR="00C93C3A">
        <w:t xml:space="preserve"> </w:t>
      </w:r>
      <w:r w:rsidR="00D05016">
        <w:t>s</w:t>
      </w:r>
      <w:r w:rsidR="007423B2">
        <w:t xml:space="preserve">edangkan komponen lain yang akan </w:t>
      </w:r>
      <w:r w:rsidR="00BB4373">
        <w:t>melakukan proses penentuan lokasi</w:t>
      </w:r>
      <w:r w:rsidR="007423B2">
        <w:t xml:space="preserve">. </w:t>
      </w:r>
      <w:r w:rsidR="007423B2">
        <w:fldChar w:fldCharType="begin" w:fldLock="1"/>
      </w:r>
      <w:r w:rsidR="00111D0F">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423B2">
        <w:fldChar w:fldCharType="separate"/>
      </w:r>
      <w:r w:rsidR="007423B2" w:rsidRPr="007423B2">
        <w:rPr>
          <w:noProof/>
        </w:rPr>
        <w:t>(Zafari, Gkelias and Leung, 2017)</w:t>
      </w:r>
      <w:r w:rsidR="007423B2">
        <w:fldChar w:fldCharType="end"/>
      </w:r>
      <w:r w:rsidR="007423B2">
        <w:t xml:space="preserve">. </w:t>
      </w:r>
      <w:r w:rsidR="007505B4">
        <w:t xml:space="preserve">Konsep ini dapat diimplementasikan salah satunya pada rumah sakit jiwa dengan memasang suatu </w:t>
      </w:r>
      <w:r w:rsidR="007505B4">
        <w:rPr>
          <w:i/>
        </w:rPr>
        <w:t>tag</w:t>
      </w:r>
      <w:r w:rsidR="007505B4">
        <w:t xml:space="preserve"> pada pasien yang dapat memancarkan sinyal. Kemudian sinyal tersebut ditangkap oleh perangkat lain dan dit</w:t>
      </w:r>
      <w:r w:rsidR="0000183F">
        <w:t xml:space="preserve">erjemahkan menjadi nama lokasi. </w:t>
      </w:r>
    </w:p>
    <w:p w14:paraId="70EA78DE" w14:textId="1326EA1D" w:rsidR="00787F46" w:rsidRDefault="0000183F" w:rsidP="00EB54DB">
      <w:pPr>
        <w:pStyle w:val="BodyTextFirstIndent"/>
      </w:pPr>
      <w:r>
        <w:t xml:space="preserve">Pada penelitian ini penulis mengimplementasikan sistem </w:t>
      </w:r>
      <w:r>
        <w:rPr>
          <w:i/>
        </w:rPr>
        <w:t xml:space="preserve">indoor localization </w:t>
      </w:r>
      <w:r>
        <w:t xml:space="preserve">menggunakan metode </w:t>
      </w:r>
      <w:r>
        <w:rPr>
          <w:i/>
        </w:rPr>
        <w:t>fingerprinting</w:t>
      </w:r>
      <w:commentRangeStart w:id="20"/>
      <w:r w:rsidR="001B3B88">
        <w:t xml:space="preserve"> </w:t>
      </w:r>
      <w:commentRangeEnd w:id="20"/>
      <w:r w:rsidR="00295B16">
        <w:rPr>
          <w:rStyle w:val="CommentReference"/>
        </w:rPr>
        <w:commentReference w:id="20"/>
      </w:r>
      <w:r w:rsidR="001B3B88">
        <w:t>menggunakan t</w:t>
      </w:r>
      <w:r w:rsidR="00BB4373">
        <w:t xml:space="preserve">eknologi </w:t>
      </w:r>
      <w:r w:rsidR="00BB4373">
        <w:rPr>
          <w:i/>
        </w:rPr>
        <w:t>Bluetooth Low Energy</w:t>
      </w:r>
      <w:r>
        <w:t xml:space="preserve"> berbasis </w:t>
      </w:r>
      <w:r>
        <w:rPr>
          <w:i/>
        </w:rPr>
        <w:t>Monitor Based Localization</w:t>
      </w:r>
      <w:r w:rsidR="00BB4373">
        <w:t xml:space="preserve">. </w:t>
      </w:r>
      <w:r w:rsidR="00E15A35">
        <w:t xml:space="preserve">Salah satu tujuan penelitian ini adalah </w:t>
      </w:r>
      <w:r>
        <w:t xml:space="preserve"> </w:t>
      </w:r>
      <w:r w:rsidR="00E15A35">
        <w:t>mengukur</w:t>
      </w:r>
      <w:r>
        <w:t xml:space="preserve"> akurasi dari sistem yang akan diimpleme</w:t>
      </w:r>
      <w:r w:rsidR="00E15A35">
        <w:t>n</w:t>
      </w:r>
      <w:r>
        <w:t xml:space="preserve">tasikan. Akurasi yang diperoleh nantinya </w:t>
      </w:r>
      <w:r w:rsidR="00E15A35">
        <w:t>dapat digunakan sebagai pertimbangan apakah sistem ini dapat digunakan dalam kehidupan nyata. Berdasarkan permasalahan di atas, pada p</w:t>
      </w:r>
      <w:r w:rsidR="00BB4373" w:rsidRPr="0000183F">
        <w:t>enelitian</w:t>
      </w:r>
      <w:r w:rsidR="00BB4373">
        <w:t xml:space="preserve"> ini </w:t>
      </w:r>
      <w:r w:rsidR="00E15A35">
        <w:t xml:space="preserve">penulis </w:t>
      </w:r>
      <w:r w:rsidR="00BB4373">
        <w:t xml:space="preserve">menggunakan 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DB3832" w:rsidRPr="00DB3832">
        <w:rPr>
          <w:i/>
        </w:rPr>
        <w:t>reference points</w:t>
      </w:r>
      <w:r w:rsidR="00BB4373">
        <w:rPr>
          <w:i/>
        </w:rPr>
        <w:t xml:space="preserve">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DB3832" w:rsidRPr="00DB3832">
        <w:rPr>
          <w:i/>
        </w:rPr>
        <w:t>reference points</w:t>
      </w:r>
      <w:r w:rsidR="00BB4373">
        <w:t xml:space="preserve"> untuk di</w:t>
      </w:r>
      <w:r w:rsidR="009850C3">
        <w:t>klasifikasikan</w:t>
      </w:r>
      <w:r w:rsidR="00BB4373">
        <w:t xml:space="preserve"> menjadi lokasi ruangan berdasarkan </w:t>
      </w:r>
      <w:r w:rsidR="00BB4373" w:rsidRPr="0035068A">
        <w:rPr>
          <w:i/>
        </w:rPr>
        <w:t>data training</w:t>
      </w:r>
      <w:r w:rsidR="00BB4373">
        <w:t xml:space="preserve"> yang telah dikumpulkan sebelumnya.</w:t>
      </w:r>
      <w:r w:rsidR="001B3B88">
        <w:t xml:space="preserve"> </w:t>
      </w:r>
    </w:p>
    <w:p w14:paraId="02A3E9B0" w14:textId="1D87FE5B" w:rsidR="001F1BB3" w:rsidRDefault="001F1BB3" w:rsidP="001F1BB3">
      <w:pPr>
        <w:pStyle w:val="Heading2"/>
      </w:pPr>
      <w:bookmarkStart w:id="21" w:name="_Toc37430171"/>
      <w:r>
        <w:t>Identifikasi Masalah</w:t>
      </w:r>
      <w:bookmarkEnd w:id="21"/>
    </w:p>
    <w:p w14:paraId="20E43723" w14:textId="1F616B71" w:rsidR="00BA4D3C" w:rsidRDefault="009850C3" w:rsidP="00AA0E87">
      <w:pPr>
        <w:pStyle w:val="BodyText"/>
        <w:ind w:firstLine="426"/>
      </w:pPr>
      <w:r>
        <w:t xml:space="preserve">Permasalahan yang muncul karena menggunakan konsep DBL adalah tidak bisa diimplementasikan pada kondisi dimana objek yang akan ditentukan lokasinya </w:t>
      </w:r>
      <w:r w:rsidR="000C43CC">
        <w:t xml:space="preserve">tidak memungkinkan untuk membawa perangkat yang dapat melakukan </w:t>
      </w:r>
      <w:r w:rsidR="000C43CC">
        <w:lastRenderedPageBreak/>
        <w:t xml:space="preserve">klasifikasi pola sinyal menjadi lokasi contohnya seperti </w:t>
      </w:r>
      <w:r w:rsidR="000C43CC">
        <w:rPr>
          <w:i/>
        </w:rPr>
        <w:t>smartphone</w:t>
      </w:r>
      <w:r w:rsidR="000C43CC">
        <w:t xml:space="preserve">. Contoh kasus pada rumah sakit jiwa, dimana pasien tidak diperbolehkan membawa perangkat semacam </w:t>
      </w:r>
      <w:r w:rsidR="000C43CC">
        <w:rPr>
          <w:i/>
        </w:rPr>
        <w:t>smartphone</w:t>
      </w:r>
      <w:r w:rsidR="009349FD">
        <w:t xml:space="preserve"> atau pada penjara dimana para tahanan tidak diperbolehkan membawa peralatan elektronik. Berdasarkan permasalahan ini diperlukan suatu konsep yang dapat mengatasi kelemahan ini.</w:t>
      </w:r>
    </w:p>
    <w:p w14:paraId="418992F2" w14:textId="1C06DF93" w:rsidR="00AA0E87" w:rsidRDefault="009349FD" w:rsidP="006E0A09">
      <w:pPr>
        <w:pStyle w:val="BodyText"/>
        <w:ind w:firstLine="426"/>
      </w:pPr>
      <w:r>
        <w:t xml:space="preserve">Salah satu konsep yang dapat digunakan adalah konsep </w:t>
      </w:r>
      <w:r>
        <w:rPr>
          <w:i/>
        </w:rPr>
        <w:t>Monitor Based Localization</w:t>
      </w:r>
      <w:r>
        <w:t xml:space="preserve">. Konsep ini bekerja dengan mengklasifikasikan pola sinyal yang diperoleh dari suatu </w:t>
      </w:r>
      <w:r>
        <w:rPr>
          <w:i/>
        </w:rPr>
        <w:t>passive tag</w:t>
      </w:r>
      <w:r>
        <w:t xml:space="preserve"> menjadi nama lokasi. Untuk mengetahui apakah konsep ini layak diimplementasikan pada kehidupan nyata, maka perlu dilakukan penelitian untuk mengukur akurasi sistem </w:t>
      </w:r>
      <w:r>
        <w:rPr>
          <w:i/>
        </w:rPr>
        <w:t>indoor localization</w:t>
      </w:r>
      <w:r>
        <w:t xml:space="preserve"> </w:t>
      </w:r>
      <w:r w:rsidR="006E0A09">
        <w:t>yang</w:t>
      </w:r>
      <w:r>
        <w:t xml:space="preserve"> menggunakan konsep MBL.</w:t>
      </w:r>
      <w:r w:rsidR="00641A13">
        <w:t xml:space="preserve"> </w:t>
      </w:r>
      <w:r w:rsidR="006E0A09">
        <w:t>Untuk mengukur akurasinya, pada p</w:t>
      </w:r>
      <w:r w:rsidR="00BA4D3C">
        <w:t xml:space="preserve">enelitian ini </w:t>
      </w:r>
      <w:r w:rsidR="006E0A09">
        <w:t xml:space="preserve">penulis </w:t>
      </w:r>
      <w:r w:rsidR="00BA4D3C">
        <w:t>akan menggunakan konsep MBL yang terdiri dari 3 komponen</w:t>
      </w:r>
      <w:r w:rsidR="006E0A09">
        <w:t xml:space="preserve"> seperti yang dijelaskan di atas. </w:t>
      </w:r>
      <w:r w:rsidR="00AA0E87">
        <w:t xml:space="preserve">Implementasi sistem akan dibagi menjadi 2 tahap, yakni tahap </w:t>
      </w:r>
      <w:r w:rsidR="00AA0E87">
        <w:rPr>
          <w:i/>
        </w:rPr>
        <w:t>offline</w:t>
      </w:r>
      <w:r w:rsidR="00AA0E87">
        <w:t xml:space="preserve"> dan tahap </w:t>
      </w:r>
      <w:r w:rsidR="00AA0E87">
        <w:rPr>
          <w:i/>
        </w:rPr>
        <w:t>online</w:t>
      </w:r>
      <w:r w:rsidR="00AA0E87">
        <w:t xml:space="preserve">. Pada tahap </w:t>
      </w:r>
      <w:r w:rsidR="00AA0E87">
        <w:rPr>
          <w:i/>
        </w:rPr>
        <w:t xml:space="preserve">offline, </w:t>
      </w:r>
      <w:r w:rsidR="00AA0E87">
        <w:t xml:space="preserve">pola sinyal pada masing-masing lokasi atau ruangan akan direkam dan disimpan menjadi </w:t>
      </w:r>
      <w:r w:rsidR="00AA0E87">
        <w:rPr>
          <w:i/>
        </w:rPr>
        <w:t>data training</w:t>
      </w:r>
      <w:r w:rsidR="00AA0E87">
        <w:t xml:space="preserve"> pada </w:t>
      </w:r>
      <w:r w:rsidR="00AA0E87" w:rsidRPr="00A04979">
        <w:t>server</w:t>
      </w:r>
      <w:r w:rsidR="00AA0E87">
        <w:t xml:space="preserve">. Mekanisme kerjanya adalah pertama, </w:t>
      </w:r>
      <w:r w:rsidR="00AA0E87">
        <w:rPr>
          <w:i/>
        </w:rPr>
        <w:t>passive tag</w:t>
      </w:r>
      <w:r w:rsidR="00AA0E87">
        <w:t xml:space="preserve"> dinyalakan pada salah satu ruangan, kemudian </w:t>
      </w:r>
      <w:r w:rsidR="00AA0E87" w:rsidRPr="00DB3832">
        <w:rPr>
          <w:i/>
        </w:rPr>
        <w:t>reference points</w:t>
      </w:r>
      <w:r w:rsidR="00AA0E87">
        <w:t xml:space="preserve"> akan menangkap sinyal yang dipancarkan oleh </w:t>
      </w:r>
      <w:r w:rsidR="00AA0E87">
        <w:rPr>
          <w:i/>
        </w:rPr>
        <w:t>passive tag</w:t>
      </w:r>
      <w:r w:rsidR="00AA0E87">
        <w:t xml:space="preserve">. Selanjutnya, </w:t>
      </w:r>
      <w:r w:rsidR="00AA0E87" w:rsidRPr="00DB3832">
        <w:rPr>
          <w:i/>
        </w:rPr>
        <w:t>reference points</w:t>
      </w:r>
      <w:r w:rsidR="00AA0E87">
        <w:t xml:space="preserve"> akan mengirimkan RSSI dari </w:t>
      </w:r>
      <w:r w:rsidR="00AA0E87">
        <w:rPr>
          <w:i/>
        </w:rPr>
        <w:t>passive tag</w:t>
      </w:r>
      <w:r w:rsidR="00AA0E87">
        <w:t xml:space="preserve"> menuju server. Kemudian pada server, data RSSI yang diterima dari </w:t>
      </w:r>
      <w:r w:rsidR="00AA0E87" w:rsidRPr="00DB3832">
        <w:rPr>
          <w:i/>
        </w:rPr>
        <w:t>reference points</w:t>
      </w:r>
      <w:r w:rsidR="00AA0E87">
        <w:t xml:space="preserve"> akan disimpan dan diberi label nama ruangan. Proses ini diulang sampai pola sinyal dari semua ruang selesai direkam, disimpan, dan diberi label nama ruangan. Tahap selanjutnya adalah tahap </w:t>
      </w:r>
      <w:r w:rsidR="00AA0E87">
        <w:rPr>
          <w:i/>
        </w:rPr>
        <w:t>online</w:t>
      </w:r>
      <w:r w:rsidR="00AA0E87">
        <w:t xml:space="preserve">. Pada tahap ini dilakukan proses penentuan lokasi berdasarkan </w:t>
      </w:r>
      <w:r w:rsidR="00AA0E87">
        <w:rPr>
          <w:i/>
        </w:rPr>
        <w:t>data training</w:t>
      </w:r>
      <w:r w:rsidR="00AA0E87">
        <w:t xml:space="preserve"> telah dikumpulkan sebelumnya. Mekanisme kerja tahap </w:t>
      </w:r>
      <w:r w:rsidR="00AA0E87">
        <w:rPr>
          <w:i/>
        </w:rPr>
        <w:t xml:space="preserve">online </w:t>
      </w:r>
      <w:r w:rsidR="00AA0E87">
        <w:t xml:space="preserve">adalah pertama, </w:t>
      </w:r>
      <w:r w:rsidR="00AA0E87">
        <w:rPr>
          <w:i/>
        </w:rPr>
        <w:t xml:space="preserve">passive tag </w:t>
      </w:r>
      <w:r w:rsidR="00AA0E87">
        <w:t xml:space="preserve">dinyalakan pada salah satu ruang secara acak. Kemudian, </w:t>
      </w:r>
      <w:r w:rsidR="00AA0E87" w:rsidRPr="00DB3832">
        <w:rPr>
          <w:i/>
        </w:rPr>
        <w:t>reference points</w:t>
      </w:r>
      <w:r w:rsidR="00AA0E87">
        <w:t xml:space="preserve"> akan menangkap sinyal yang dipancarkan oleh </w:t>
      </w:r>
      <w:r w:rsidR="00AA0E87">
        <w:rPr>
          <w:i/>
        </w:rPr>
        <w:t>passive tag</w:t>
      </w:r>
      <w:r w:rsidR="00AA0E87">
        <w:t xml:space="preserve"> dan mengirimkan data RSSI-nya menuju server. Pada sisi server, data RSSI yang dikirimkan </w:t>
      </w:r>
      <w:r w:rsidR="00AA0E87" w:rsidRPr="00DB3832">
        <w:rPr>
          <w:i/>
        </w:rPr>
        <w:t>reference points</w:t>
      </w:r>
      <w:r w:rsidR="00AA0E87">
        <w:t xml:space="preserve"> akan diklasifikasikan menjadi nama ruangan menggunakan algoritma KNN berdasarkan </w:t>
      </w:r>
      <w:r w:rsidR="00AA0E87">
        <w:rPr>
          <w:i/>
        </w:rPr>
        <w:t>data training</w:t>
      </w:r>
      <w:r w:rsidR="00AA0E87">
        <w:t xml:space="preserve"> yang telah dikumpulkan sebelumnya. Sebagai catatan, algoritma KNN disini hanya digunakan sebagai </w:t>
      </w:r>
      <w:r w:rsidR="00AA0E87">
        <w:rPr>
          <w:i/>
        </w:rPr>
        <w:t>tools</w:t>
      </w:r>
      <w:r w:rsidR="00AA0E87">
        <w:t xml:space="preserve"> untuk klasifikasi.</w:t>
      </w:r>
    </w:p>
    <w:p w14:paraId="16B442F1" w14:textId="0B4E5427" w:rsidR="005B7834" w:rsidRDefault="005B7834" w:rsidP="0073645E">
      <w:pPr>
        <w:pStyle w:val="Heading2"/>
      </w:pPr>
      <w:bookmarkStart w:id="22" w:name="_Toc37430172"/>
      <w:r w:rsidRPr="005D48D2">
        <w:t xml:space="preserve">Rumusan </w:t>
      </w:r>
      <w:r w:rsidR="0073645E">
        <w:rPr>
          <w:lang w:val="en-US"/>
        </w:rPr>
        <w:t>M</w:t>
      </w:r>
      <w:r w:rsidRPr="005D48D2">
        <w:t>asalah</w:t>
      </w:r>
      <w:bookmarkEnd w:id="22"/>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D761C3D"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pelacakan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0CAD4983" w14:textId="77777777" w:rsidR="001E4678" w:rsidRDefault="001E4678" w:rsidP="001E4678">
      <w:pPr>
        <w:pStyle w:val="ListNumber"/>
        <w:numPr>
          <w:ilvl w:val="0"/>
          <w:numId w:val="0"/>
        </w:numPr>
        <w:ind w:left="340" w:hanging="340"/>
      </w:pPr>
    </w:p>
    <w:p w14:paraId="540C3B79" w14:textId="77777777" w:rsidR="005B7834" w:rsidRDefault="005B7834" w:rsidP="005B7834">
      <w:pPr>
        <w:pStyle w:val="Heading2"/>
      </w:pPr>
      <w:bookmarkStart w:id="23" w:name="_Toc37430173"/>
      <w:r>
        <w:t>Tujuan</w:t>
      </w:r>
      <w:bookmarkEnd w:id="23"/>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w:t>
      </w:r>
      <w:r w:rsidR="001E4678">
        <w:lastRenderedPageBreak/>
        <w:t xml:space="preserve">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24" w:name="_Toc37430174"/>
      <w:r>
        <w:t>Manfaat</w:t>
      </w:r>
      <w:bookmarkEnd w:id="24"/>
    </w:p>
    <w:p w14:paraId="7E5CDC80" w14:textId="77777777" w:rsidR="00F17780" w:rsidRDefault="008F00D6" w:rsidP="005664E2">
      <w:pPr>
        <w:pStyle w:val="BodyTextFirstIndent"/>
      </w:pPr>
      <w:r>
        <w:t xml:space="preserve">Manfaat dilakukannya penelitian ini adalah </w:t>
      </w:r>
      <w:r w:rsidR="00F17780">
        <w:t>:</w:t>
      </w:r>
    </w:p>
    <w:p w14:paraId="5FA3BE73" w14:textId="4EBBD122" w:rsidR="00F17780" w:rsidRDefault="00F17780" w:rsidP="00F17780">
      <w:pPr>
        <w:pStyle w:val="BodyTextFirstIndent"/>
        <w:numPr>
          <w:ilvl w:val="6"/>
          <w:numId w:val="5"/>
        </w:numPr>
        <w:ind w:left="426"/>
      </w:pPr>
      <w:r>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w:t>
      </w:r>
      <w:r w:rsidR="006E0A09">
        <w:t>s</w:t>
      </w:r>
      <w:r>
        <w:t xml:space="preserve">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25" w:name="_Toc37430175"/>
      <w:r>
        <w:t xml:space="preserve">Batasan </w:t>
      </w:r>
      <w:r>
        <w:rPr>
          <w:lang w:val="en-US"/>
        </w:rPr>
        <w:t>M</w:t>
      </w:r>
      <w:r w:rsidR="005B7834" w:rsidRPr="005D48D2">
        <w:t>asalah</w:t>
      </w:r>
      <w:bookmarkEnd w:id="25"/>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26" w:name="_Toc37430176"/>
      <w:r>
        <w:rPr>
          <w:lang w:val="en-US"/>
        </w:rPr>
        <w:t>Sistematika P</w:t>
      </w:r>
      <w:r w:rsidR="00743149">
        <w:rPr>
          <w:lang w:val="en-US"/>
        </w:rPr>
        <w:t>embahasan</w:t>
      </w:r>
      <w:bookmarkEnd w:id="26"/>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77777777" w:rsidR="0028749A" w:rsidRDefault="0028749A" w:rsidP="0028749A">
      <w:pPr>
        <w:pStyle w:val="BodyTextFirstIndent"/>
        <w:ind w:left="284" w:firstLine="0"/>
        <w:rPr>
          <w:b/>
        </w:rPr>
      </w:pPr>
      <w:r>
        <w:rPr>
          <w:b/>
        </w:rPr>
        <w:t>BAB II LANDASAN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77777777" w:rsidR="0028749A" w:rsidRDefault="0028749A" w:rsidP="0028749A">
      <w:pPr>
        <w:pStyle w:val="BodyTextFirstIndent"/>
        <w:ind w:left="284" w:firstLine="0"/>
        <w:rPr>
          <w:b/>
        </w:rPr>
      </w:pPr>
      <w:r>
        <w:rPr>
          <w:b/>
        </w:rPr>
        <w:t>BAB III METODOLOGI</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43CF447B" w:rsidR="0028749A" w:rsidRDefault="0028749A" w:rsidP="0028749A">
      <w:pPr>
        <w:pStyle w:val="BodyTextFirstIndent"/>
        <w:ind w:left="284" w:firstLine="0"/>
        <w:rPr>
          <w:b/>
        </w:rPr>
      </w:pPr>
      <w:r>
        <w:rPr>
          <w:b/>
        </w:rPr>
        <w:lastRenderedPageBreak/>
        <w:t xml:space="preserve">BAB </w:t>
      </w:r>
      <w:r w:rsidR="00F01515">
        <w:rPr>
          <w:b/>
        </w:rPr>
        <w:t>I</w:t>
      </w:r>
      <w:r>
        <w:rPr>
          <w:b/>
        </w:rPr>
        <w:t>V IMPLEMENTASI</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dijelaskan teknis dan hasil dari pengujian sesuai dengan parameter dan skenario pengujian yang telah dirancang sebelumnya</w:t>
      </w:r>
      <w:r w:rsidR="00F01515">
        <w:t>.</w:t>
      </w:r>
      <w:r w:rsidR="0068307F">
        <w:t xml:space="preserve"> Hasil implementasi dan pengujian akan dibahas dan dianalisa pada bab 5</w:t>
      </w:r>
    </w:p>
    <w:p w14:paraId="04DF4CB3" w14:textId="7BB98011" w:rsidR="0028749A" w:rsidRDefault="0028749A" w:rsidP="0028749A">
      <w:pPr>
        <w:pStyle w:val="BodyTextFirstIndent"/>
        <w:ind w:left="284" w:firstLine="0"/>
        <w:rPr>
          <w:b/>
        </w:rPr>
      </w:pPr>
      <w:r>
        <w:rPr>
          <w:b/>
        </w:rPr>
        <w:t xml:space="preserve">BAB </w:t>
      </w:r>
      <w:r w:rsidR="00F01515">
        <w:rPr>
          <w:b/>
        </w:rPr>
        <w:t>V</w:t>
      </w:r>
      <w:r>
        <w:rPr>
          <w:b/>
        </w:rPr>
        <w:t xml:space="preserve"> 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7" w:name="_Toc37430177"/>
      <w:r>
        <w:rPr>
          <w:lang w:val="en-US"/>
        </w:rPr>
        <w:lastRenderedPageBreak/>
        <w:t>LANDASAN KEPUSTAKAAN</w:t>
      </w:r>
      <w:bookmarkEnd w:id="27"/>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8" w:name="_Toc37430178"/>
      <w:bookmarkStart w:id="29" w:name="_Toc402485260"/>
      <w:r>
        <w:t>Kajian Pustaka</w:t>
      </w:r>
      <w:bookmarkEnd w:id="28"/>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3AE9659F" w:rsidR="00412E83" w:rsidRDefault="00412E83" w:rsidP="00412E83">
      <w:pPr>
        <w:pStyle w:val="Caption"/>
      </w:pPr>
      <w:bookmarkStart w:id="30" w:name="_Toc37430228"/>
      <w:r>
        <w:t xml:space="preserve">Tabel </w:t>
      </w:r>
      <w:r w:rsidR="00DB4C21">
        <w:fldChar w:fldCharType="begin"/>
      </w:r>
      <w:r w:rsidR="00DB4C21">
        <w:instrText xml:space="preserve"> STYLEREF 1 \s </w:instrText>
      </w:r>
      <w:r w:rsidR="00DB4C21">
        <w:fldChar w:fldCharType="separate"/>
      </w:r>
      <w:r w:rsidR="00DB4C21">
        <w:rPr>
          <w:noProof/>
        </w:rPr>
        <w:t>2</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Kajian Pustaka</w:t>
      </w:r>
      <w:bookmarkEnd w:id="30"/>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4DBBF74D" w:rsidR="00882FF1" w:rsidRPr="00882FF1" w:rsidRDefault="00882FF1" w:rsidP="00882FF1">
      <w:pPr>
        <w:pStyle w:val="BodyTextFirstIndent"/>
        <w:jc w:val="center"/>
        <w:rPr>
          <w:b/>
        </w:rPr>
      </w:pPr>
      <w:bookmarkStart w:id="31" w:name="_Toc37430229"/>
      <w:r w:rsidRPr="00882FF1">
        <w:rPr>
          <w:b/>
        </w:rPr>
        <w:lastRenderedPageBreak/>
        <w:t xml:space="preserve">Tabel </w:t>
      </w:r>
      <w:r w:rsidR="00DB4C21">
        <w:rPr>
          <w:b/>
        </w:rPr>
        <w:fldChar w:fldCharType="begin"/>
      </w:r>
      <w:r w:rsidR="00DB4C21">
        <w:rPr>
          <w:b/>
        </w:rPr>
        <w:instrText xml:space="preserve"> STYLEREF 1 \s </w:instrText>
      </w:r>
      <w:r w:rsidR="00DB4C21">
        <w:rPr>
          <w:b/>
        </w:rPr>
        <w:fldChar w:fldCharType="separate"/>
      </w:r>
      <w:r w:rsidR="00DB4C21">
        <w:rPr>
          <w:b/>
          <w:noProof/>
        </w:rPr>
        <w:t>2</w:t>
      </w:r>
      <w:r w:rsidR="00DB4C21">
        <w:rPr>
          <w:b/>
        </w:rPr>
        <w:fldChar w:fldCharType="end"/>
      </w:r>
      <w:r w:rsidR="00DB4C21">
        <w:rPr>
          <w:b/>
        </w:rPr>
        <w:t>.</w:t>
      </w:r>
      <w:r w:rsidR="00DB4C21">
        <w:rPr>
          <w:b/>
        </w:rPr>
        <w:fldChar w:fldCharType="begin"/>
      </w:r>
      <w:r w:rsidR="00DB4C21">
        <w:rPr>
          <w:b/>
        </w:rPr>
        <w:instrText xml:space="preserve"> SEQ Tabel \* ARABIC \s 1 </w:instrText>
      </w:r>
      <w:r w:rsidR="00DB4C21">
        <w:rPr>
          <w:b/>
        </w:rPr>
        <w:fldChar w:fldCharType="separate"/>
      </w:r>
      <w:r w:rsidR="00DB4C21">
        <w:rPr>
          <w:b/>
          <w:noProof/>
        </w:rPr>
        <w:t>2</w:t>
      </w:r>
      <w:r w:rsidR="00DB4C21">
        <w:rPr>
          <w:b/>
        </w:rPr>
        <w:fldChar w:fldCharType="end"/>
      </w:r>
      <w:r w:rsidRPr="00882FF1">
        <w:rPr>
          <w:b/>
        </w:rPr>
        <w:t xml:space="preserve"> Kajian Pustaka (Lanjutan)</w:t>
      </w:r>
      <w:bookmarkEnd w:id="31"/>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bookmarkStart w:id="32" w:name="_Toc37430179"/>
      <w:r>
        <w:t>Sistem Pelacakan Dalam Gedung (Indoor Localization)</w:t>
      </w:r>
      <w:bookmarkEnd w:id="32"/>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33" w:name="_Toc37430180"/>
      <w:r w:rsidRPr="00912D62">
        <w:t>Fingerprinting</w:t>
      </w:r>
      <w:bookmarkEnd w:id="33"/>
    </w:p>
    <w:p w14:paraId="6EFEC553" w14:textId="17906768"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DB3832" w:rsidRPr="00DB3832">
        <w:rPr>
          <w:i/>
          <w:lang w:eastAsia="id-ID"/>
        </w:rPr>
        <w:t>reference points</w:t>
      </w:r>
      <w:r w:rsidR="00375E24">
        <w:rPr>
          <w:lang w:eastAsia="id-ID"/>
        </w:rPr>
        <w:t xml:space="preserve"> menjadi sebuah nama lokasi. Metode ini bekerja dengan mencocokkan </w:t>
      </w:r>
      <w:r w:rsidR="009435FA">
        <w:rPr>
          <w:lang w:eastAsia="id-ID"/>
        </w:rPr>
        <w:t xml:space="preserve">pengukuran sinyal yang diperoleh dari beberapa </w:t>
      </w:r>
      <w:r w:rsidR="00DB3832" w:rsidRPr="00DB3832">
        <w:rPr>
          <w:i/>
          <w:lang w:eastAsia="id-ID"/>
        </w:rPr>
        <w:t>reference points</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211A060D"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w:t>
      </w:r>
      <w:r>
        <w:rPr>
          <w:lang w:eastAsia="id-ID"/>
        </w:rPr>
        <w:lastRenderedPageBreak/>
        <w:t xml:space="preserve">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DB3832" w:rsidRPr="00DB3832">
        <w:rPr>
          <w:i/>
          <w:lang w:eastAsia="id-ID"/>
        </w:rPr>
        <w:t>reference points</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r w:rsidR="00EB595B">
        <w:rPr>
          <w:lang w:eastAsia="id-ID"/>
        </w:rPr>
        <w:t>.</w:t>
      </w:r>
    </w:p>
    <w:p w14:paraId="4370D2CE" w14:textId="5DA61C38" w:rsidR="00B64ADC" w:rsidRDefault="00B64ADC" w:rsidP="00B64ADC">
      <w:pPr>
        <w:pStyle w:val="Heading2"/>
      </w:pPr>
      <w:bookmarkStart w:id="34" w:name="_Toc37430181"/>
      <w:r>
        <w:t>Bluetooth Low Energy (BLE)</w:t>
      </w:r>
      <w:bookmarkEnd w:id="34"/>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751205"/>
                    </a:xfrm>
                    <a:prstGeom prst="rect">
                      <a:avLst/>
                    </a:prstGeom>
                  </pic:spPr>
                </pic:pic>
              </a:graphicData>
            </a:graphic>
          </wp:inline>
        </w:drawing>
      </w:r>
    </w:p>
    <w:p w14:paraId="17FDC2B8" w14:textId="0C18A348" w:rsidR="00097C13" w:rsidRDefault="00097C13" w:rsidP="00097C13">
      <w:pPr>
        <w:pStyle w:val="Caption"/>
        <w:rPr>
          <w:i/>
        </w:rPr>
      </w:pPr>
      <w:bookmarkStart w:id="35" w:name="_Toc37430249"/>
      <w:r>
        <w:t xml:space="preserve">Gambar </w:t>
      </w:r>
      <w:r w:rsidR="00556373">
        <w:fldChar w:fldCharType="begin"/>
      </w:r>
      <w:r w:rsidR="00556373">
        <w:instrText xml:space="preserve"> STYLEREF 1 \s </w:instrText>
      </w:r>
      <w:r w:rsidR="00556373">
        <w:fldChar w:fldCharType="separate"/>
      </w:r>
      <w:r w:rsidR="00556373">
        <w:rPr>
          <w:noProof/>
        </w:rPr>
        <w:t>2</w:t>
      </w:r>
      <w:r w:rsidR="00556373">
        <w:fldChar w:fldCharType="end"/>
      </w:r>
      <w:r w:rsidR="00556373">
        <w:t>.</w:t>
      </w:r>
      <w:r w:rsidR="00556373">
        <w:fldChar w:fldCharType="begin"/>
      </w:r>
      <w:r w:rsidR="00556373">
        <w:instrText xml:space="preserve"> SEQ Gambar \* ARABIC \s 1 </w:instrText>
      </w:r>
      <w:r w:rsidR="00556373">
        <w:fldChar w:fldCharType="separate"/>
      </w:r>
      <w:r w:rsidR="00556373">
        <w:rPr>
          <w:noProof/>
        </w:rPr>
        <w:t>1</w:t>
      </w:r>
      <w:r w:rsidR="00556373">
        <w:fldChar w:fldCharType="end"/>
      </w:r>
      <w:r>
        <w:t xml:space="preserve"> BLE </w:t>
      </w:r>
      <w:r w:rsidRPr="00097C13">
        <w:rPr>
          <w:i/>
        </w:rPr>
        <w:t>channels</w:t>
      </w:r>
      <w:bookmarkEnd w:id="35"/>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36" w:name="_Toc20222285"/>
      <w:bookmarkStart w:id="37" w:name="_Toc37430182"/>
      <w:r>
        <w:lastRenderedPageBreak/>
        <w:t xml:space="preserve">Algoritma </w:t>
      </w:r>
      <w:r w:rsidRPr="00AE7380">
        <w:t>k-nearest-neighbor</w:t>
      </w:r>
      <w:r>
        <w:t xml:space="preserve"> (KNN)</w:t>
      </w:r>
      <w:bookmarkEnd w:id="36"/>
      <w:bookmarkEnd w:id="37"/>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815465"/>
                    </a:xfrm>
                    <a:prstGeom prst="rect">
                      <a:avLst/>
                    </a:prstGeom>
                  </pic:spPr>
                </pic:pic>
              </a:graphicData>
            </a:graphic>
          </wp:inline>
        </w:drawing>
      </w:r>
    </w:p>
    <w:p w14:paraId="4797F720" w14:textId="3FB093EE" w:rsidR="0088692A" w:rsidRDefault="004B0C99" w:rsidP="004B0C99">
      <w:pPr>
        <w:pStyle w:val="Caption"/>
      </w:pPr>
      <w:bookmarkStart w:id="38" w:name="_Toc37430250"/>
      <w:r>
        <w:t xml:space="preserve">Gambar </w:t>
      </w:r>
      <w:r w:rsidR="00556373">
        <w:fldChar w:fldCharType="begin"/>
      </w:r>
      <w:r w:rsidR="00556373">
        <w:instrText xml:space="preserve"> STYLEREF 1 \s </w:instrText>
      </w:r>
      <w:r w:rsidR="00556373">
        <w:fldChar w:fldCharType="separate"/>
      </w:r>
      <w:r w:rsidR="00556373">
        <w:rPr>
          <w:noProof/>
        </w:rPr>
        <w:t>2</w:t>
      </w:r>
      <w:r w:rsidR="00556373">
        <w:fldChar w:fldCharType="end"/>
      </w:r>
      <w:r w:rsidR="00556373">
        <w:t>.</w:t>
      </w:r>
      <w:r w:rsidR="00556373">
        <w:fldChar w:fldCharType="begin"/>
      </w:r>
      <w:r w:rsidR="00556373">
        <w:instrText xml:space="preserve"> SEQ Gambar \* ARABIC \s 1 </w:instrText>
      </w:r>
      <w:r w:rsidR="00556373">
        <w:fldChar w:fldCharType="separate"/>
      </w:r>
      <w:r w:rsidR="00556373">
        <w:rPr>
          <w:noProof/>
        </w:rPr>
        <w:t>2</w:t>
      </w:r>
      <w:r w:rsidR="00556373">
        <w:fldChar w:fldCharType="end"/>
      </w:r>
      <w:r>
        <w:t xml:space="preserve"> Contoh data pembelajaran</w:t>
      </w:r>
      <w:bookmarkEnd w:id="38"/>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39" w:name="_Toc37430183"/>
      <w:r>
        <w:rPr>
          <w:lang w:val="en-US"/>
        </w:rPr>
        <w:lastRenderedPageBreak/>
        <w:t>METODOLOGI</w:t>
      </w:r>
      <w:r w:rsidR="00887B4E">
        <w:rPr>
          <w:lang w:val="en-US"/>
        </w:rPr>
        <w:t xml:space="preserve"> PENELITIAN</w:t>
      </w:r>
      <w:bookmarkEnd w:id="39"/>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A504FD" w:rsidRPr="00EC6457" w:rsidRDefault="00A504FD"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54D14" id="_x0000_t202" coordsize="21600,21600" o:spt="202" path="m,l,21600r21600,l21600,xe">
                <v:stroke joinstyle="miter"/>
                <v:path gradientshapeok="t" o:connecttype="rect"/>
              </v:shapetype>
              <v:shape id="Text Box 19" o:spid="_x0000_s1026"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25YiAIAAIs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dAOxhGqH8+Ch3ajg+K3Crt2xEB+ZxxXCRuNZ&#10;iA/4kRqw6tBRlKzB/3qLn/A42SilpMaVLGn4uWFeUKK/Wpz5y+F4nHY4P8Zn5yN8+GPJ8lhiN+Ya&#10;cBSGeIAcz2TCR92T0oN5weuxSF5RxCxH3yWNPXkd20OB14eLxSKDcGsdi3f2yfFkOpU3zeRz88K8&#10;6wY34sTfQ7+8bPpqflts0rSw2ESQKg93KnBb1a7wuPF5PbrrlE7K8TujDjd0/hs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DPI25YiAIAAIsFAAAOAAAAAAAAAAAAAAAAAC4CAABkcnMvZTJvRG9jLnhtbFBLAQItABQABgAI&#10;AAAAIQCxX0BN3gAAAAsBAAAPAAAAAAAAAAAAAAAAAOIEAABkcnMvZG93bnJldi54bWxQSwUGAAAA&#10;AAQABADzAAAA7QUAAAAA&#10;" fillcolor="white [3212]" stroked="f" strokeweight=".5pt">
                <v:textbox>
                  <w:txbxContent>
                    <w:p w14:paraId="022A76C1" w14:textId="77777777" w:rsidR="00A504FD" w:rsidRPr="00EC6457" w:rsidRDefault="00A504FD"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17F0A541" w:rsidR="007C7977" w:rsidRDefault="007C7977" w:rsidP="007C7977">
      <w:pPr>
        <w:pStyle w:val="Caption"/>
      </w:pPr>
      <w:bookmarkStart w:id="40" w:name="_Toc535789894"/>
      <w:bookmarkStart w:id="41" w:name="_Toc37430251"/>
      <w:r>
        <w:t xml:space="preserve">Gambar </w:t>
      </w:r>
      <w:r w:rsidR="00556373">
        <w:fldChar w:fldCharType="begin"/>
      </w:r>
      <w:r w:rsidR="00556373">
        <w:instrText xml:space="preserve"> STYLEREF 1 \s </w:instrText>
      </w:r>
      <w:r w:rsidR="00556373">
        <w:fldChar w:fldCharType="separate"/>
      </w:r>
      <w:r w:rsidR="00556373">
        <w:rPr>
          <w:noProof/>
        </w:rPr>
        <w:t>3</w:t>
      </w:r>
      <w:r w:rsidR="00556373">
        <w:fldChar w:fldCharType="end"/>
      </w:r>
      <w:r w:rsidR="00556373">
        <w:t>.</w:t>
      </w:r>
      <w:r w:rsidR="00556373">
        <w:fldChar w:fldCharType="begin"/>
      </w:r>
      <w:r w:rsidR="00556373">
        <w:instrText xml:space="preserve"> SEQ Gambar \* ARABIC \s 1 </w:instrText>
      </w:r>
      <w:r w:rsidR="00556373">
        <w:fldChar w:fldCharType="separate"/>
      </w:r>
      <w:r w:rsidR="00556373">
        <w:rPr>
          <w:noProof/>
        </w:rPr>
        <w:t>1</w:t>
      </w:r>
      <w:r w:rsidR="00556373">
        <w:fldChar w:fldCharType="end"/>
      </w:r>
      <w:r>
        <w:t xml:space="preserve"> Metodologi Penelitian</w:t>
      </w:r>
      <w:bookmarkEnd w:id="40"/>
      <w:bookmarkEnd w:id="41"/>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42" w:name="_Toc20222287"/>
      <w:bookmarkStart w:id="43" w:name="_Toc37430184"/>
      <w:r>
        <w:lastRenderedPageBreak/>
        <w:t>Identifikasi Masalah</w:t>
      </w:r>
      <w:bookmarkEnd w:id="42"/>
      <w:bookmarkEnd w:id="43"/>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44" w:name="_Toc20222288"/>
      <w:bookmarkStart w:id="45" w:name="_Toc37430185"/>
      <w:r>
        <w:t>Studi Literatur</w:t>
      </w:r>
      <w:bookmarkEnd w:id="44"/>
      <w:bookmarkEnd w:id="45"/>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46" w:name="_Toc20222289"/>
      <w:bookmarkStart w:id="47" w:name="_Toc37430186"/>
      <w:r>
        <w:t>Analisis Kebutuhan</w:t>
      </w:r>
      <w:bookmarkEnd w:id="46"/>
      <w:bookmarkEnd w:id="47"/>
    </w:p>
    <w:p w14:paraId="317DE7DE" w14:textId="3E378DA9"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and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0FBC7D93" w:rsidR="002A3AF7" w:rsidRDefault="002A3AF7" w:rsidP="002A3AF7">
      <w:pPr>
        <w:pStyle w:val="ListNumber"/>
        <w:numPr>
          <w:ilvl w:val="0"/>
          <w:numId w:val="0"/>
        </w:numPr>
        <w:ind w:firstLine="340"/>
      </w:pPr>
      <w:r>
        <w:rPr>
          <w:lang w:val="id-ID"/>
        </w:rPr>
        <w:lastRenderedPageBreak/>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00DB3832" w:rsidRPr="00DB3832">
        <w:rPr>
          <w:i/>
        </w:rPr>
        <w:t>reference points</w:t>
      </w:r>
      <w:r>
        <w:t xml:space="preserve"> yang berfungsi sebagai penangkap sinyal bluetooth yang dipancarkan </w:t>
      </w:r>
      <w:r>
        <w:rPr>
          <w:i/>
        </w:rPr>
        <w:t>passive tag</w:t>
      </w:r>
      <w:r>
        <w:t xml:space="preserve"> dan mengirimkan data RSSI-nya menuju server. </w:t>
      </w:r>
      <w:r w:rsidR="00DB3832"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00DB3832"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00DB3832" w:rsidRPr="00DB3832">
        <w:rPr>
          <w:i/>
        </w:rPr>
        <w:t>reference points</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44FBEFD9" w:rsidR="002A3AF7" w:rsidRDefault="002A3AF7" w:rsidP="002A3AF7">
      <w:pPr>
        <w:pStyle w:val="Caption"/>
      </w:pPr>
      <w:bookmarkStart w:id="48" w:name="_Toc37430230"/>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Kebutuhan Komponen Sistem</w:t>
      </w:r>
      <w:bookmarkEnd w:id="48"/>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67E83B4B" w:rsidR="002A3AF7" w:rsidRPr="00951930" w:rsidRDefault="00DB3832" w:rsidP="001F1BB3">
            <w:pPr>
              <w:pStyle w:val="BodyText"/>
            </w:pPr>
            <w:r w:rsidRPr="00DB3832">
              <w:rPr>
                <w:i/>
              </w:rPr>
              <w:t>Reference points</w:t>
            </w:r>
          </w:p>
        </w:tc>
        <w:tc>
          <w:tcPr>
            <w:tcW w:w="4394" w:type="dxa"/>
          </w:tcPr>
          <w:p w14:paraId="53C68E16" w14:textId="1508A131"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00DB3832" w:rsidRPr="00DB3832">
              <w:rPr>
                <w:i/>
              </w:rPr>
              <w:t>reference points</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4F8A6ACB"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00DB3832"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00DB3832" w:rsidRPr="00DB3832">
              <w:rPr>
                <w:i/>
              </w:rPr>
              <w:t>reference points</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7C7977">
      <w:pPr>
        <w:pStyle w:val="Heading2"/>
        <w:numPr>
          <w:ilvl w:val="1"/>
          <w:numId w:val="40"/>
        </w:numPr>
      </w:pPr>
      <w:bookmarkStart w:id="49" w:name="_Toc20222291"/>
      <w:bookmarkStart w:id="50" w:name="_Toc37430187"/>
      <w:r>
        <w:lastRenderedPageBreak/>
        <w:t>Perancangan Sistem</w:t>
      </w:r>
      <w:bookmarkEnd w:id="49"/>
      <w:bookmarkEnd w:id="50"/>
      <w:r>
        <w:t xml:space="preserve"> </w:t>
      </w:r>
    </w:p>
    <w:p w14:paraId="2AE049AB" w14:textId="26878FAF" w:rsidR="007C7977" w:rsidRDefault="007C7977" w:rsidP="00BC1E0E">
      <w:pPr>
        <w:pStyle w:val="BodyText"/>
        <w:ind w:firstLine="340"/>
      </w:pPr>
      <w:r>
        <w:t xml:space="preserve">Dalam tahap perancangan, peneliti melakukan perancangan yang meliputi alur sistem yang dibuat. </w:t>
      </w:r>
      <w:r w:rsidR="00F33DA9">
        <w:t xml:space="preserve">Berdasarkan pada mekanisme kerja dari metode </w:t>
      </w:r>
      <w:r w:rsidR="00F33DA9">
        <w:rPr>
          <w:i/>
        </w:rPr>
        <w:t>fingerprinting</w:t>
      </w:r>
      <w:r w:rsidR="00F33DA9">
        <w:t xml:space="preserve">, maka sistem dirancang menjadi dua tahap. Tahap pertama adalah tahap pembuatan </w:t>
      </w:r>
      <w:r w:rsidR="00F33DA9">
        <w:rPr>
          <w:i/>
        </w:rPr>
        <w:t>data training</w:t>
      </w:r>
      <w:r w:rsidR="00F33DA9">
        <w:t>, tahap kedua adalah tahap penentuan lokasi.</w:t>
      </w:r>
    </w:p>
    <w:p w14:paraId="314B083B" w14:textId="43F3C243" w:rsidR="00F33DA9" w:rsidRDefault="00F33DA9" w:rsidP="00BC1E0E">
      <w:pPr>
        <w:pStyle w:val="BodyText"/>
        <w:ind w:firstLine="340"/>
      </w:pPr>
      <w:r>
        <w:t xml:space="preserve">Tahap pertama, disebut sebagai tahap </w:t>
      </w:r>
      <w:r>
        <w:rPr>
          <w:i/>
        </w:rPr>
        <w:t>offline</w:t>
      </w:r>
      <w:r>
        <w:t xml:space="preserve"> adalah tahapan untuk membuat </w:t>
      </w:r>
      <w:r>
        <w:rPr>
          <w:i/>
        </w:rPr>
        <w:t>data training</w:t>
      </w:r>
      <w:r>
        <w:t xml:space="preserve">. Tahap ini berfungsi untuk merekam pola sinyal dari sinyal bluetooth yang dipancarkan </w:t>
      </w:r>
      <w:r>
        <w:rPr>
          <w:i/>
        </w:rPr>
        <w:t>passive tag</w:t>
      </w:r>
      <w:r>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7DC1595D" w14:textId="59D58FED" w:rsidR="00817E27" w:rsidRDefault="00817E27" w:rsidP="00817E27">
      <w:pPr>
        <w:ind w:firstLine="284"/>
        <w:rPr>
          <w:lang w:val="en-US"/>
        </w:rPr>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00DB3832" w:rsidRPr="00DB3832">
        <w:rPr>
          <w:i/>
          <w:lang w:val="en-US"/>
        </w:rPr>
        <w:t>Reference points</w:t>
      </w:r>
      <w:r>
        <w:rPr>
          <w:lang w:val="en-US"/>
        </w:rPr>
        <w:t xml:space="preserve"> akan ditempatkan pada ketiga lokasi tersebut. Adapun denah lokasi dan penempatan dari </w:t>
      </w:r>
      <w:r w:rsidR="00DB3832" w:rsidRPr="00DB3832">
        <w:rPr>
          <w:i/>
          <w:lang w:val="en-US"/>
        </w:rPr>
        <w:t>reference points</w:t>
      </w:r>
      <w:r>
        <w:rPr>
          <w:lang w:val="en-US"/>
        </w:rPr>
        <w:t xml:space="preserve"> </w:t>
      </w:r>
      <w:r>
        <w:t xml:space="preserve">(AP) </w:t>
      </w:r>
      <w:r>
        <w:rPr>
          <w:lang w:val="en-US"/>
        </w:rPr>
        <w:t>tergambar pada Gambar dibawah ini.</w:t>
      </w:r>
    </w:p>
    <w:p w14:paraId="7D8E4C54" w14:textId="77777777" w:rsidR="00817E27" w:rsidRDefault="00817E27" w:rsidP="00817E27">
      <w:pPr>
        <w:keepNext/>
        <w:ind w:firstLine="284"/>
        <w:jc w:val="center"/>
      </w:pPr>
      <w:r w:rsidRPr="00E05B2A">
        <w:rPr>
          <w:noProof/>
          <w:lang w:val="en-US"/>
        </w:rPr>
        <w:drawing>
          <wp:inline distT="0" distB="0" distL="0" distR="0" wp14:anchorId="59E13A2C" wp14:editId="30819881">
            <wp:extent cx="4114800" cy="2155371"/>
            <wp:effectExtent l="0" t="0" r="0" b="0"/>
            <wp:docPr id="21" name="Picture 21" descr="D:\DATA KULIAH\SEMESTER VIII\skripsi-indoorLocalization\GAMBAR\Denah implementasi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Denah implementasi offlin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5864" cy="2161166"/>
                    </a:xfrm>
                    <a:prstGeom prst="rect">
                      <a:avLst/>
                    </a:prstGeom>
                    <a:noFill/>
                    <a:ln>
                      <a:noFill/>
                    </a:ln>
                  </pic:spPr>
                </pic:pic>
              </a:graphicData>
            </a:graphic>
          </wp:inline>
        </w:drawing>
      </w:r>
    </w:p>
    <w:p w14:paraId="571322FB" w14:textId="6C8AF045" w:rsidR="00817E27" w:rsidRPr="00817E27" w:rsidRDefault="00817E27" w:rsidP="00817E27">
      <w:pPr>
        <w:pStyle w:val="Caption"/>
      </w:pPr>
      <w:bookmarkStart w:id="51" w:name="_Toc37430252"/>
      <w:r>
        <w:t xml:space="preserve">Gambar </w:t>
      </w:r>
      <w:r w:rsidR="00556373">
        <w:fldChar w:fldCharType="begin"/>
      </w:r>
      <w:r w:rsidR="00556373">
        <w:instrText xml:space="preserve"> STYLEREF 1 \s </w:instrText>
      </w:r>
      <w:r w:rsidR="00556373">
        <w:fldChar w:fldCharType="separate"/>
      </w:r>
      <w:r w:rsidR="00556373">
        <w:rPr>
          <w:noProof/>
        </w:rPr>
        <w:t>3</w:t>
      </w:r>
      <w:r w:rsidR="00556373">
        <w:fldChar w:fldCharType="end"/>
      </w:r>
      <w:r w:rsidR="00556373">
        <w:t>.</w:t>
      </w:r>
      <w:r w:rsidR="00556373">
        <w:fldChar w:fldCharType="begin"/>
      </w:r>
      <w:r w:rsidR="00556373">
        <w:instrText xml:space="preserve"> SEQ Gambar \* ARABIC \s 1 </w:instrText>
      </w:r>
      <w:r w:rsidR="00556373">
        <w:fldChar w:fldCharType="separate"/>
      </w:r>
      <w:r w:rsidR="00556373">
        <w:rPr>
          <w:noProof/>
        </w:rPr>
        <w:t>2</w:t>
      </w:r>
      <w:r w:rsidR="00556373">
        <w:fldChar w:fldCharType="end"/>
      </w:r>
      <w:r>
        <w:rPr>
          <w:lang w:val="en-US"/>
        </w:rPr>
        <w:t xml:space="preserve"> Denah Implementasi </w:t>
      </w:r>
      <w:r>
        <w:t>Sistem</w:t>
      </w:r>
      <w:bookmarkEnd w:id="51"/>
    </w:p>
    <w:p w14:paraId="6F3C7780" w14:textId="3ACEAC1F" w:rsidR="00817E27" w:rsidRPr="00817E27" w:rsidRDefault="00817E27" w:rsidP="00817E27">
      <w:pPr>
        <w:pStyle w:val="BodyText"/>
        <w:ind w:firstLine="340"/>
      </w:pPr>
      <w:r>
        <w:rPr>
          <w:lang w:val="en-US"/>
        </w:rPr>
        <w:t xml:space="preserve">Pada gambar diatas, </w:t>
      </w:r>
      <w:r>
        <w:rPr>
          <w:i/>
          <w:lang w:val="en-US"/>
        </w:rPr>
        <w:t xml:space="preserve">2 </w:t>
      </w:r>
      <w:r w:rsidR="00DB3832" w:rsidRPr="00DB3832">
        <w:rPr>
          <w:i/>
          <w:lang w:val="en-US"/>
        </w:rPr>
        <w:t>reference points</w:t>
      </w:r>
      <w:r>
        <w:rPr>
          <w:lang w:val="en-US"/>
        </w:rPr>
        <w:t xml:space="preserve"> diletakkan pada Ruang 1 dan Ruang 2, sedangkan pada Lorong ditempatkan 1 buah </w:t>
      </w:r>
      <w:r w:rsidR="00DB3832" w:rsidRPr="00DB3832">
        <w:rPr>
          <w:i/>
          <w:lang w:val="en-US"/>
        </w:rPr>
        <w:t>reference points</w:t>
      </w:r>
      <w:r>
        <w:rPr>
          <w:lang w:val="en-US"/>
        </w:rPr>
        <w:t xml:space="preserve">. </w:t>
      </w:r>
      <w:r>
        <w:t>Implementasi sistem nantinya berdasarkan dari denah lokasi yang telah ditentukan.</w:t>
      </w:r>
    </w:p>
    <w:p w14:paraId="646229A8" w14:textId="36C97C88" w:rsidR="002A3AF7" w:rsidRDefault="002A3AF7" w:rsidP="002A3AF7">
      <w:pPr>
        <w:pStyle w:val="Heading3"/>
        <w:rPr>
          <w:i/>
        </w:rPr>
      </w:pPr>
      <w:bookmarkStart w:id="52" w:name="_Toc37430188"/>
      <w:r>
        <w:t xml:space="preserve">Perancangan Tahap </w:t>
      </w:r>
      <w:r w:rsidR="00155246">
        <w:rPr>
          <w:i/>
        </w:rPr>
        <w:t>O</w:t>
      </w:r>
      <w:r>
        <w:rPr>
          <w:i/>
        </w:rPr>
        <w:t>ffline</w:t>
      </w:r>
      <w:bookmarkEnd w:id="52"/>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lastRenderedPageBreak/>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r>
        <w:t xml:space="preserve">Perancangan Skema </w:t>
      </w:r>
      <w:r w:rsidR="003B7EDB">
        <w:t>dan</w:t>
      </w:r>
      <w:r>
        <w:t xml:space="preserve"> Alur Tahap Offline</w:t>
      </w:r>
    </w:p>
    <w:p w14:paraId="6EE39E76" w14:textId="51A702DB" w:rsidR="002A3AF7" w:rsidRPr="00E26C55" w:rsidRDefault="002A3AF7" w:rsidP="002A3AF7">
      <w:pPr>
        <w:ind w:firstLine="284"/>
        <w:rPr>
          <w:lang w:val="en-US"/>
        </w:rPr>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sidR="00DB3832"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00DB3832" w:rsidRPr="00DB3832">
        <w:rPr>
          <w:i/>
          <w:lang w:val="en-US"/>
        </w:rPr>
        <w:t>reference points</w:t>
      </w:r>
      <w:r>
        <w:rPr>
          <w:lang w:val="en-US"/>
        </w:rPr>
        <w:t xml:space="preserve">. Selanjutnya, </w:t>
      </w:r>
      <w:r w:rsidR="00DB3832"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00DB3832" w:rsidRPr="00DB3832">
        <w:rPr>
          <w:i/>
          <w:lang w:val="en-US"/>
        </w:rPr>
        <w:t>reference points</w:t>
      </w:r>
      <w:r>
        <w:rPr>
          <w:lang w:val="en-US"/>
        </w:rPr>
        <w:t xml:space="preserve"> menuju server. Untuk bisa mengirim 2 tipe data yang berbeda secara bersamaan, digunakan tipe data JSON. Data JSON yang dikirim oleh beberapa </w:t>
      </w:r>
      <w:r w:rsidR="00DB3832" w:rsidRPr="00DB3832">
        <w:rPr>
          <w:i/>
          <w:lang w:val="en-US"/>
        </w:rPr>
        <w:t>reference points</w:t>
      </w:r>
      <w:r>
        <w:rPr>
          <w:lang w:val="en-US"/>
        </w:rPr>
        <w:t xml:space="preserve"> akan diterima oleh server. Oleh server data JSON dari beberapa </w:t>
      </w:r>
      <w:r w:rsidR="00DB3832" w:rsidRPr="00DB3832">
        <w:rPr>
          <w:i/>
          <w:lang w:val="en-US"/>
        </w:rPr>
        <w:t>reference points</w:t>
      </w:r>
      <w:r>
        <w:rPr>
          <w:lang w:val="en-US"/>
        </w:rPr>
        <w:t xml:space="preserve"> akan dikumpulkan. Data RSSI pada data JSON tadi akan diurutkan berdasarkan urutan </w:t>
      </w:r>
      <w:r w:rsidR="00DB3832" w:rsidRPr="00DB3832">
        <w:rPr>
          <w:i/>
          <w:lang w:val="en-US"/>
        </w:rPr>
        <w:t>reference points</w:t>
      </w:r>
      <w:r>
        <w:rPr>
          <w:i/>
          <w:lang w:val="en-US"/>
        </w:rPr>
        <w:t>,</w:t>
      </w:r>
      <w:r>
        <w:rPr>
          <w:lang w:val="en-US"/>
        </w:rPr>
        <w:t xml:space="preserve"> kemudian disimpan dengan memberi label nama lokasi dan waktu ke database.</w:t>
      </w:r>
    </w:p>
    <w:p w14:paraId="2D431585" w14:textId="77777777" w:rsidR="002A3AF7" w:rsidRDefault="002A3AF7" w:rsidP="002A3AF7">
      <w:pPr>
        <w:ind w:firstLine="284"/>
      </w:pPr>
      <w:r>
        <w:t xml:space="preserve">Pada Gambar 4.1 dibawah ini merupakan skema implementasi tahap </w:t>
      </w:r>
      <w:r>
        <w:rPr>
          <w:i/>
        </w:rPr>
        <w:t>offline</w:t>
      </w:r>
    </w:p>
    <w:p w14:paraId="019D6484" w14:textId="77777777" w:rsidR="002A3AF7" w:rsidRPr="00F36903" w:rsidRDefault="002A3AF7" w:rsidP="002A3AF7">
      <w:pPr>
        <w:jc w:val="center"/>
      </w:pPr>
      <w:r w:rsidRPr="00E338F2">
        <w:rPr>
          <w:noProof/>
          <w:lang w:val="en-US"/>
        </w:rPr>
        <w:drawing>
          <wp:inline distT="0" distB="0" distL="0" distR="0" wp14:anchorId="2DBD2540" wp14:editId="08E19AA3">
            <wp:extent cx="5124893" cy="3079197"/>
            <wp:effectExtent l="0" t="0" r="0" b="6985"/>
            <wp:docPr id="5" name="Picture 5" descr="D:\DATA KULIAH\SEMESTER VIII\skripsi-indoorLocalization\GAMBAR\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Tahap offli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9890" cy="3088208"/>
                    </a:xfrm>
                    <a:prstGeom prst="rect">
                      <a:avLst/>
                    </a:prstGeom>
                    <a:noFill/>
                    <a:ln>
                      <a:noFill/>
                    </a:ln>
                  </pic:spPr>
                </pic:pic>
              </a:graphicData>
            </a:graphic>
          </wp:inline>
        </w:drawing>
      </w:r>
    </w:p>
    <w:p w14:paraId="0E25BD3A" w14:textId="0F69CC0C" w:rsidR="002A3AF7" w:rsidRDefault="002A3AF7" w:rsidP="002A3AF7">
      <w:pPr>
        <w:pStyle w:val="Caption"/>
        <w:rPr>
          <w:i/>
        </w:rPr>
      </w:pPr>
      <w:bookmarkStart w:id="53" w:name="_Toc37430253"/>
      <w:r>
        <w:t xml:space="preserve">Gambar </w:t>
      </w:r>
      <w:r w:rsidR="00556373">
        <w:fldChar w:fldCharType="begin"/>
      </w:r>
      <w:r w:rsidR="00556373">
        <w:instrText xml:space="preserve"> STYLEREF 1 \s </w:instrText>
      </w:r>
      <w:r w:rsidR="00556373">
        <w:fldChar w:fldCharType="separate"/>
      </w:r>
      <w:r w:rsidR="00556373">
        <w:rPr>
          <w:noProof/>
        </w:rPr>
        <w:t>3</w:t>
      </w:r>
      <w:r w:rsidR="00556373">
        <w:fldChar w:fldCharType="end"/>
      </w:r>
      <w:r w:rsidR="00556373">
        <w:t>.</w:t>
      </w:r>
      <w:r w:rsidR="00556373">
        <w:fldChar w:fldCharType="begin"/>
      </w:r>
      <w:r w:rsidR="00556373">
        <w:instrText xml:space="preserve"> SEQ Gambar \* ARABIC \s 1 </w:instrText>
      </w:r>
      <w:r w:rsidR="00556373">
        <w:fldChar w:fldCharType="separate"/>
      </w:r>
      <w:r w:rsidR="00556373">
        <w:rPr>
          <w:noProof/>
        </w:rPr>
        <w:t>3</w:t>
      </w:r>
      <w:r w:rsidR="00556373">
        <w:fldChar w:fldCharType="end"/>
      </w:r>
      <w:r>
        <w:t xml:space="preserve"> Skema Implementasi Tahap </w:t>
      </w:r>
      <w:r>
        <w:rPr>
          <w:i/>
        </w:rPr>
        <w:t>Offline</w:t>
      </w:r>
      <w:bookmarkEnd w:id="53"/>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val="en-US"/>
        </w:rPr>
        <w:lastRenderedPageBreak/>
        <w:drawing>
          <wp:inline distT="0" distB="0" distL="0" distR="0" wp14:anchorId="6D3E1BA4" wp14:editId="6F753E55">
            <wp:extent cx="3744095" cy="3619500"/>
            <wp:effectExtent l="0" t="0" r="889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4095" cy="3619500"/>
                    </a:xfrm>
                    <a:prstGeom prst="rect">
                      <a:avLst/>
                    </a:prstGeom>
                    <a:noFill/>
                    <a:ln>
                      <a:noFill/>
                    </a:ln>
                  </pic:spPr>
                </pic:pic>
              </a:graphicData>
            </a:graphic>
          </wp:inline>
        </w:drawing>
      </w:r>
    </w:p>
    <w:p w14:paraId="26EB5397" w14:textId="5D38326D" w:rsidR="002A3AF7" w:rsidRDefault="002A3AF7" w:rsidP="002A3AF7">
      <w:pPr>
        <w:pStyle w:val="Caption"/>
        <w:rPr>
          <w:i/>
          <w:lang w:val="en-US"/>
        </w:rPr>
      </w:pPr>
      <w:bookmarkStart w:id="54" w:name="_Toc37430254"/>
      <w:r>
        <w:t xml:space="preserve">Gambar </w:t>
      </w:r>
      <w:r w:rsidR="00556373">
        <w:fldChar w:fldCharType="begin"/>
      </w:r>
      <w:r w:rsidR="00556373">
        <w:instrText xml:space="preserve"> STYLEREF 1 \s </w:instrText>
      </w:r>
      <w:r w:rsidR="00556373">
        <w:fldChar w:fldCharType="separate"/>
      </w:r>
      <w:r w:rsidR="00556373">
        <w:rPr>
          <w:noProof/>
        </w:rPr>
        <w:t>3</w:t>
      </w:r>
      <w:r w:rsidR="00556373">
        <w:fldChar w:fldCharType="end"/>
      </w:r>
      <w:r w:rsidR="00556373">
        <w:t>.</w:t>
      </w:r>
      <w:r w:rsidR="00556373">
        <w:fldChar w:fldCharType="begin"/>
      </w:r>
      <w:r w:rsidR="00556373">
        <w:instrText xml:space="preserve"> SEQ Gambar \* ARABIC \s 1 </w:instrText>
      </w:r>
      <w:r w:rsidR="00556373">
        <w:fldChar w:fldCharType="separate"/>
      </w:r>
      <w:r w:rsidR="00556373">
        <w:rPr>
          <w:noProof/>
        </w:rPr>
        <w:t>4</w:t>
      </w:r>
      <w:r w:rsidR="00556373">
        <w:fldChar w:fldCharType="end"/>
      </w:r>
      <w:r>
        <w:rPr>
          <w:lang w:val="en-US"/>
        </w:rPr>
        <w:t xml:space="preserve"> Alur Implementasi Tahap </w:t>
      </w:r>
      <w:r w:rsidRPr="00540F58">
        <w:rPr>
          <w:i/>
          <w:lang w:val="en-US"/>
        </w:rPr>
        <w:t>Offline</w:t>
      </w:r>
      <w:bookmarkEnd w:id="54"/>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2C9DDE77" w:rsidR="002A3AF7" w:rsidRDefault="002A3AF7" w:rsidP="002A3AF7">
      <w:pPr>
        <w:pStyle w:val="ListParagraph"/>
        <w:numPr>
          <w:ilvl w:val="6"/>
          <w:numId w:val="5"/>
        </w:numPr>
        <w:spacing w:line="240" w:lineRule="auto"/>
        <w:ind w:left="567"/>
        <w:jc w:val="both"/>
      </w:pPr>
      <w:r>
        <w:t xml:space="preserve">Kemudian, </w:t>
      </w:r>
      <w:r w:rsidR="00DB3832" w:rsidRPr="00DB3832">
        <w:rPr>
          <w:i/>
        </w:rPr>
        <w:t>reference points</w:t>
      </w:r>
      <w:r>
        <w:rPr>
          <w:i/>
        </w:rPr>
        <w:t xml:space="preserve"> </w:t>
      </w:r>
      <w:r>
        <w:t xml:space="preserve">menangkap sinyal bluetooth yang dipancarkan oleh </w:t>
      </w:r>
      <w:r>
        <w:rPr>
          <w:i/>
        </w:rPr>
        <w:t>passive tag</w:t>
      </w:r>
    </w:p>
    <w:p w14:paraId="292CB1A5" w14:textId="269535B1" w:rsidR="002A3AF7" w:rsidRDefault="002A3AF7" w:rsidP="002A3AF7">
      <w:pPr>
        <w:pStyle w:val="ListParagraph"/>
        <w:numPr>
          <w:ilvl w:val="6"/>
          <w:numId w:val="5"/>
        </w:numPr>
        <w:spacing w:line="240" w:lineRule="auto"/>
        <w:ind w:left="567"/>
        <w:jc w:val="both"/>
      </w:pPr>
      <w:r>
        <w:t xml:space="preserve">Selanjutnya, </w:t>
      </w:r>
      <w:r w:rsidR="00DB3832" w:rsidRPr="00DB3832">
        <w:rPr>
          <w:i/>
        </w:rPr>
        <w:t>reference points</w:t>
      </w:r>
      <w:r>
        <w:t xml:space="preserve"> akan mengirimkan data RSSI dari </w:t>
      </w:r>
      <w:r>
        <w:rPr>
          <w:i/>
        </w:rPr>
        <w:t>passive tag</w:t>
      </w:r>
      <w:r>
        <w:t xml:space="preserve"> dan MAC </w:t>
      </w:r>
      <w:r>
        <w:rPr>
          <w:i/>
        </w:rPr>
        <w:t>address</w:t>
      </w:r>
      <w:r>
        <w:t xml:space="preserve"> </w:t>
      </w:r>
      <w:r w:rsidR="00DB3832" w:rsidRPr="00DB3832">
        <w:rPr>
          <w:i/>
        </w:rPr>
        <w:t>reference points</w:t>
      </w:r>
      <w:r>
        <w:t xml:space="preserve"> menuju server dalam format data JSON</w:t>
      </w:r>
    </w:p>
    <w:p w14:paraId="32A7DDDC" w14:textId="6BF8F5DF" w:rsidR="002A3AF7" w:rsidRDefault="002A3AF7" w:rsidP="002A3AF7">
      <w:pPr>
        <w:pStyle w:val="ListParagraph"/>
        <w:numPr>
          <w:ilvl w:val="6"/>
          <w:numId w:val="5"/>
        </w:numPr>
        <w:spacing w:line="240" w:lineRule="auto"/>
        <w:ind w:left="567"/>
        <w:jc w:val="both"/>
      </w:pPr>
      <w:r>
        <w:t xml:space="preserve">Server menerima data JSON yang dikirim </w:t>
      </w:r>
      <w:r w:rsidR="00DB3832" w:rsidRPr="00DB3832">
        <w:rPr>
          <w:i/>
        </w:rPr>
        <w:t>reference points</w:t>
      </w:r>
      <w:r>
        <w:t xml:space="preserve"> dan menuliskan RSSI </w:t>
      </w:r>
      <w:r>
        <w:rPr>
          <w:i/>
        </w:rPr>
        <w:t>passive tag</w:t>
      </w:r>
      <w:r>
        <w:t xml:space="preserve"> pada file csv sesuai urutan dari </w:t>
      </w:r>
      <w:r w:rsidR="00DB3832" w:rsidRPr="00DB3832">
        <w:rPr>
          <w:i/>
        </w:rPr>
        <w:t>reference points</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r>
        <w:t xml:space="preserve">Perancangan Format </w:t>
      </w:r>
      <w:r w:rsidRPr="00111D0F">
        <w:t>Data Training</w:t>
      </w:r>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6621F8C0"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sidR="00DB3832" w:rsidRPr="00DB3832">
        <w:rPr>
          <w:i/>
          <w:szCs w:val="24"/>
        </w:rPr>
        <w:t>reference points</w:t>
      </w:r>
      <w:r>
        <w:rPr>
          <w:i/>
          <w:szCs w:val="24"/>
        </w:rPr>
        <w:t xml:space="preserve"> </w:t>
      </w:r>
      <w:r>
        <w:rPr>
          <w:szCs w:val="24"/>
        </w:rPr>
        <w:t>(</w:t>
      </w:r>
      <w:r w:rsidR="00FB4183">
        <w:rPr>
          <w:i/>
          <w:szCs w:val="24"/>
        </w:rPr>
        <w:t>RPs</w:t>
      </w:r>
      <w:r>
        <w:rPr>
          <w:szCs w:val="24"/>
        </w:rPr>
        <w:t>)</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4526FA54" w:rsidR="002A3AF7" w:rsidRDefault="002A3AF7" w:rsidP="002A3AF7">
      <w:pPr>
        <w:pStyle w:val="Caption"/>
      </w:pPr>
      <w:bookmarkStart w:id="55" w:name="_Toc37430231"/>
      <w:r>
        <w:lastRenderedPageBreak/>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Format Data Training</w:t>
      </w:r>
      <w:bookmarkEnd w:id="55"/>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6FD6ADCC" w:rsidR="002A3AF7" w:rsidRDefault="002A3AF7" w:rsidP="00FB4183">
            <w:pPr>
              <w:pStyle w:val="BodyTextFirstIndent"/>
              <w:ind w:firstLine="0"/>
            </w:pPr>
            <w:r>
              <w:t xml:space="preserve">RSSI </w:t>
            </w:r>
            <w:r w:rsidR="00FB4183">
              <w:t>RPs</w:t>
            </w:r>
            <w:r>
              <w:t xml:space="preserve"> 1</w:t>
            </w:r>
          </w:p>
        </w:tc>
        <w:tc>
          <w:tcPr>
            <w:tcW w:w="775" w:type="dxa"/>
          </w:tcPr>
          <w:p w14:paraId="2A575826" w14:textId="3B452BA2" w:rsidR="002A3AF7" w:rsidRDefault="002A3AF7" w:rsidP="00FB4183">
            <w:pPr>
              <w:pStyle w:val="BodyTextFirstIndent"/>
              <w:ind w:firstLine="0"/>
            </w:pPr>
            <w:r>
              <w:t xml:space="preserve">RSSI </w:t>
            </w:r>
            <w:r w:rsidR="00FB4183">
              <w:t>RPs</w:t>
            </w:r>
            <w:r>
              <w:t xml:space="preserve"> 2</w:t>
            </w:r>
          </w:p>
        </w:tc>
        <w:tc>
          <w:tcPr>
            <w:tcW w:w="775" w:type="dxa"/>
          </w:tcPr>
          <w:p w14:paraId="73DD8597" w14:textId="77777777" w:rsidR="002A3AF7" w:rsidRDefault="002A3AF7" w:rsidP="001F1BB3">
            <w:pPr>
              <w:pStyle w:val="BodyTextFirstIndent"/>
              <w:ind w:firstLine="0"/>
            </w:pPr>
            <w:r>
              <w:t>RSSI AP 3</w:t>
            </w:r>
          </w:p>
        </w:tc>
        <w:tc>
          <w:tcPr>
            <w:tcW w:w="775" w:type="dxa"/>
          </w:tcPr>
          <w:p w14:paraId="145ADF41" w14:textId="19A410A3" w:rsidR="002A3AF7" w:rsidRDefault="002A3AF7" w:rsidP="00FB4183">
            <w:pPr>
              <w:pStyle w:val="BodyTextFirstIndent"/>
              <w:ind w:firstLine="0"/>
            </w:pPr>
            <w:r>
              <w:t xml:space="preserve">RSSI </w:t>
            </w:r>
            <w:r w:rsidR="00FB4183">
              <w:t>RPs</w:t>
            </w:r>
            <w:r>
              <w:t xml:space="preserve"> 4</w:t>
            </w:r>
          </w:p>
        </w:tc>
        <w:tc>
          <w:tcPr>
            <w:tcW w:w="775" w:type="dxa"/>
          </w:tcPr>
          <w:p w14:paraId="7D337B94" w14:textId="69021C58" w:rsidR="002A3AF7" w:rsidRDefault="002A3AF7" w:rsidP="00FB4183">
            <w:pPr>
              <w:pStyle w:val="BodyTextFirstIndent"/>
              <w:ind w:firstLine="0"/>
            </w:pPr>
            <w:r>
              <w:t xml:space="preserve">RSSI </w:t>
            </w:r>
            <w:r w:rsidR="00FB4183">
              <w:t>RPs</w:t>
            </w:r>
            <w:r>
              <w:t xml:space="preserve">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bookmarkStart w:id="56" w:name="_Toc37430189"/>
      <w:r>
        <w:rPr>
          <w:lang w:val="en-US"/>
        </w:rPr>
        <w:t xml:space="preserve">Perancangan Tahap </w:t>
      </w:r>
      <w:r>
        <w:rPr>
          <w:i/>
          <w:lang w:val="en-US"/>
        </w:rPr>
        <w:t>Online</w:t>
      </w:r>
      <w:bookmarkEnd w:id="56"/>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r>
        <w:rPr>
          <w:lang w:val="en-US"/>
        </w:rPr>
        <w:t xml:space="preserve">Perancangan </w:t>
      </w:r>
      <w:r w:rsidR="003B7EDB">
        <w:t>Skema dan Alur</w:t>
      </w:r>
      <w:r>
        <w:rPr>
          <w:lang w:val="en-US"/>
        </w:rPr>
        <w:t xml:space="preserve"> Tahap Online</w:t>
      </w:r>
    </w:p>
    <w:p w14:paraId="1D23EDAC" w14:textId="1D4A97FC" w:rsidR="002A3AF7" w:rsidRDefault="002A3AF7" w:rsidP="002A3AF7">
      <w:pPr>
        <w:ind w:firstLine="284"/>
        <w:rPr>
          <w:lang w:val="en-US"/>
        </w:rPr>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00DB3832"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00DB3832" w:rsidRPr="00DB3832">
        <w:rPr>
          <w:i/>
          <w:lang w:val="en-US"/>
        </w:rPr>
        <w:t>reference points</w:t>
      </w:r>
      <w:r>
        <w:rPr>
          <w:lang w:val="en-US"/>
        </w:rPr>
        <w:t xml:space="preserve"> menuju server. Oleh server, data yang diterima dari beberapa </w:t>
      </w:r>
      <w:r w:rsidR="00DB3832"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 dibawah ini, merupakan skema dari </w:t>
      </w:r>
    </w:p>
    <w:p w14:paraId="0661A133" w14:textId="77777777" w:rsidR="002A3AF7" w:rsidRDefault="002A3AF7" w:rsidP="002A3AF7">
      <w:pPr>
        <w:keepNext/>
        <w:jc w:val="center"/>
      </w:pPr>
      <w:r w:rsidRPr="009C0CB6">
        <w:rPr>
          <w:noProof/>
          <w:lang w:val="en-US"/>
        </w:rPr>
        <w:lastRenderedPageBreak/>
        <w:drawing>
          <wp:inline distT="0" distB="0" distL="0" distR="0" wp14:anchorId="3BE065BA" wp14:editId="2AAB616B">
            <wp:extent cx="5039995" cy="2878574"/>
            <wp:effectExtent l="0" t="0" r="8255" b="0"/>
            <wp:docPr id="23" name="Picture 23" descr="D:\DATA KULIAH\SEMESTER VIII\skripsi-indoorLocalization\GAMBAR\Tahap 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Tahap Onlin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2878574"/>
                    </a:xfrm>
                    <a:prstGeom prst="rect">
                      <a:avLst/>
                    </a:prstGeom>
                    <a:noFill/>
                    <a:ln>
                      <a:noFill/>
                    </a:ln>
                  </pic:spPr>
                </pic:pic>
              </a:graphicData>
            </a:graphic>
          </wp:inline>
        </w:drawing>
      </w:r>
    </w:p>
    <w:p w14:paraId="6A71E077" w14:textId="2D8C036F" w:rsidR="002A3AF7" w:rsidRDefault="002A3AF7" w:rsidP="002A3AF7">
      <w:pPr>
        <w:pStyle w:val="Caption"/>
        <w:rPr>
          <w:i/>
          <w:lang w:val="en-US"/>
        </w:rPr>
      </w:pPr>
      <w:bookmarkStart w:id="57" w:name="_Toc37430255"/>
      <w:r>
        <w:t xml:space="preserve">Gambar </w:t>
      </w:r>
      <w:r w:rsidR="00556373">
        <w:fldChar w:fldCharType="begin"/>
      </w:r>
      <w:r w:rsidR="00556373">
        <w:instrText xml:space="preserve"> STYLEREF 1 \s </w:instrText>
      </w:r>
      <w:r w:rsidR="00556373">
        <w:fldChar w:fldCharType="separate"/>
      </w:r>
      <w:r w:rsidR="00556373">
        <w:rPr>
          <w:noProof/>
        </w:rPr>
        <w:t>3</w:t>
      </w:r>
      <w:r w:rsidR="00556373">
        <w:fldChar w:fldCharType="end"/>
      </w:r>
      <w:r w:rsidR="00556373">
        <w:t>.</w:t>
      </w:r>
      <w:r w:rsidR="00556373">
        <w:fldChar w:fldCharType="begin"/>
      </w:r>
      <w:r w:rsidR="00556373">
        <w:instrText xml:space="preserve"> SEQ Gambar \* ARABIC \s 1 </w:instrText>
      </w:r>
      <w:r w:rsidR="00556373">
        <w:fldChar w:fldCharType="separate"/>
      </w:r>
      <w:r w:rsidR="00556373">
        <w:rPr>
          <w:noProof/>
        </w:rPr>
        <w:t>5</w:t>
      </w:r>
      <w:r w:rsidR="00556373">
        <w:fldChar w:fldCharType="end"/>
      </w:r>
      <w:r>
        <w:rPr>
          <w:lang w:val="en-US"/>
        </w:rPr>
        <w:t xml:space="preserve"> Skema Implementasi Tahap </w:t>
      </w:r>
      <w:r>
        <w:rPr>
          <w:i/>
          <w:lang w:val="en-US"/>
        </w:rPr>
        <w:t>Online</w:t>
      </w:r>
      <w:bookmarkEnd w:id="57"/>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val="en-US"/>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743E62DC" w:rsidR="007A0BE8" w:rsidRDefault="00317798" w:rsidP="00317798">
      <w:pPr>
        <w:pStyle w:val="Caption"/>
      </w:pPr>
      <w:bookmarkStart w:id="58" w:name="_Toc37430256"/>
      <w:r>
        <w:t xml:space="preserve">Gambar </w:t>
      </w:r>
      <w:r w:rsidR="00556373">
        <w:fldChar w:fldCharType="begin"/>
      </w:r>
      <w:r w:rsidR="00556373">
        <w:instrText xml:space="preserve"> STYLEREF 1 \s </w:instrText>
      </w:r>
      <w:r w:rsidR="00556373">
        <w:fldChar w:fldCharType="separate"/>
      </w:r>
      <w:r w:rsidR="00556373">
        <w:rPr>
          <w:noProof/>
        </w:rPr>
        <w:t>3</w:t>
      </w:r>
      <w:r w:rsidR="00556373">
        <w:fldChar w:fldCharType="end"/>
      </w:r>
      <w:r w:rsidR="00556373">
        <w:t>.</w:t>
      </w:r>
      <w:r w:rsidR="00556373">
        <w:fldChar w:fldCharType="begin"/>
      </w:r>
      <w:r w:rsidR="00556373">
        <w:instrText xml:space="preserve"> SEQ Gambar \* ARABIC \s 1 </w:instrText>
      </w:r>
      <w:r w:rsidR="00556373">
        <w:fldChar w:fldCharType="separate"/>
      </w:r>
      <w:r w:rsidR="00556373">
        <w:rPr>
          <w:noProof/>
        </w:rPr>
        <w:t>6</w:t>
      </w:r>
      <w:r w:rsidR="00556373">
        <w:fldChar w:fldCharType="end"/>
      </w:r>
      <w:r>
        <w:t xml:space="preserve"> Alur Tahap </w:t>
      </w:r>
      <w:r>
        <w:rPr>
          <w:i/>
        </w:rPr>
        <w:t>Online</w:t>
      </w:r>
      <w:bookmarkEnd w:id="58"/>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5717255"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sidR="00DB3832" w:rsidRPr="00DB3832">
        <w:rPr>
          <w:i/>
        </w:rPr>
        <w:t>reference points</w:t>
      </w:r>
      <w:r>
        <w:rPr>
          <w:i/>
        </w:rPr>
        <w:t xml:space="preserve"> </w:t>
      </w:r>
      <w:r>
        <w:t xml:space="preserve">akan secara otomatis menangkap sinyal bluetooth yang dipancarkan </w:t>
      </w:r>
      <w:r>
        <w:rPr>
          <w:i/>
        </w:rPr>
        <w:t>passive tag</w:t>
      </w:r>
    </w:p>
    <w:p w14:paraId="27E2A8D4" w14:textId="6078A955" w:rsidR="00317798" w:rsidRDefault="00317798" w:rsidP="00317798">
      <w:pPr>
        <w:pStyle w:val="BodyText"/>
        <w:numPr>
          <w:ilvl w:val="6"/>
          <w:numId w:val="5"/>
        </w:numPr>
        <w:ind w:left="567" w:hanging="426"/>
      </w:pPr>
      <w:r>
        <w:t xml:space="preserve">Kemudian </w:t>
      </w:r>
      <w:r w:rsidR="00DB3832" w:rsidRPr="00DB3832">
        <w:rPr>
          <w:i/>
        </w:rPr>
        <w:t>reference points</w:t>
      </w:r>
      <w:r>
        <w:t xml:space="preserve"> akan mengirimkan RSSI dari </w:t>
      </w:r>
      <w:r>
        <w:rPr>
          <w:i/>
        </w:rPr>
        <w:t>passive tag</w:t>
      </w:r>
      <w:r>
        <w:t xml:space="preserve"> dan MAC </w:t>
      </w:r>
      <w:r>
        <w:rPr>
          <w:i/>
        </w:rPr>
        <w:t>address</w:t>
      </w:r>
      <w:r>
        <w:t xml:space="preserve"> dari </w:t>
      </w:r>
      <w:r w:rsidR="00DB3832" w:rsidRPr="00DB3832">
        <w:rPr>
          <w:i/>
        </w:rPr>
        <w:t>reference points</w:t>
      </w:r>
      <w:r>
        <w:t xml:space="preserve"> menuju server</w:t>
      </w:r>
    </w:p>
    <w:p w14:paraId="61241F94" w14:textId="6C24CAA7" w:rsidR="00317798" w:rsidRDefault="00817E27" w:rsidP="00317798">
      <w:pPr>
        <w:pStyle w:val="BodyText"/>
        <w:numPr>
          <w:ilvl w:val="6"/>
          <w:numId w:val="5"/>
        </w:numPr>
        <w:ind w:left="567" w:hanging="426"/>
      </w:pPr>
      <w:r>
        <w:t xml:space="preserve">Server menerima data yang dikirimkan </w:t>
      </w:r>
      <w:r w:rsidR="00DB3832" w:rsidRPr="00DB3832">
        <w:rPr>
          <w:i/>
        </w:rPr>
        <w:t>reference points</w:t>
      </w:r>
      <w:r>
        <w:t xml:space="preserve"> kemudian mengklasifikasikan nama lokasi dari pola sinyal yang dikirimkan oleh beberapa </w:t>
      </w:r>
      <w:r w:rsidR="00DB3832" w:rsidRPr="00DB3832">
        <w:rPr>
          <w:i/>
        </w:rPr>
        <w:t>reference points</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r>
        <w:t>Perancangan Format File Log Tahap Online</w:t>
      </w:r>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lastRenderedPageBreak/>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59290013" w:rsidR="00F26490" w:rsidRDefault="00F26490" w:rsidP="00F26490">
      <w:pPr>
        <w:pStyle w:val="Caption"/>
      </w:pPr>
      <w:bookmarkStart w:id="59" w:name="_Toc37430232"/>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Format </w:t>
      </w:r>
      <w:r w:rsidRPr="00F26490">
        <w:rPr>
          <w:i/>
        </w:rPr>
        <w:t>File Log</w:t>
      </w:r>
      <w:bookmarkEnd w:id="59"/>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229104E8" w14:textId="18C4F22B" w:rsidR="00F8329C" w:rsidRPr="00763204" w:rsidRDefault="00F8329C" w:rsidP="00F8329C">
      <w:pPr>
        <w:pStyle w:val="Heading3"/>
      </w:pPr>
      <w:bookmarkStart w:id="60" w:name="_Toc37430190"/>
      <w:r>
        <w:t xml:space="preserve">Perancangan </w:t>
      </w:r>
      <w:r w:rsidRPr="00763204">
        <w:t xml:space="preserve">Pengujian Akurasi Kesalahan </w:t>
      </w:r>
      <w:r w:rsidR="00D909D8">
        <w:t>Sistem</w:t>
      </w:r>
      <w:bookmarkEnd w:id="60"/>
    </w:p>
    <w:p w14:paraId="2BE18F62" w14:textId="77777777" w:rsidR="00F8329C" w:rsidRDefault="00F8329C" w:rsidP="00F8329C">
      <w:pPr>
        <w:pStyle w:val="BodyText"/>
        <w:ind w:firstLine="340"/>
      </w:pPr>
      <w:r>
        <w:t xml:space="preserve">Pada sub bab ini akan dijelaskan mengenai pengujian untuk memperoleh akurasi kesalahan dalam penentuan lokasi secara umum. Pada pengujian ini digunakan persamaan dibawah ini untuk menghitung akurasi kesalahan pada penentuan lokasi </w:t>
      </w:r>
    </w:p>
    <w:p w14:paraId="318C017D" w14:textId="6FA7B882" w:rsidR="00F8329C" w:rsidRDefault="00F8329C" w:rsidP="00F8329C">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t>(3.1)</w:t>
      </w:r>
    </w:p>
    <w:p w14:paraId="795C7421" w14:textId="6AE00CBF" w:rsidR="00F8329C" w:rsidRDefault="00F8329C" w:rsidP="00F8329C">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38ED6B9D" w14:textId="28092CCD" w:rsidR="00F8329C" w:rsidRDefault="00F8329C" w:rsidP="00F8329C">
      <w:pPr>
        <w:pStyle w:val="Heading4"/>
      </w:pPr>
      <w:r>
        <w:t xml:space="preserve">Alur Pengujian Akurasi Kesalahan </w:t>
      </w:r>
      <w:r w:rsidR="00D909D8">
        <w:t>Sistem</w:t>
      </w:r>
    </w:p>
    <w:p w14:paraId="07462A4C" w14:textId="77777777" w:rsidR="00F8329C" w:rsidRDefault="00F8329C" w:rsidP="00F8329C">
      <w:pPr>
        <w:ind w:firstLine="284"/>
      </w:pPr>
      <w:r>
        <w:t>Pada sub bab ini akan dijelaskan alur dari pelaksanaan pengujian untuk memperoleh akurasi kesalahan penentuan lokasi secara umum. Alur pengujian ini tergambar pada Gambar dibawah ini.</w:t>
      </w:r>
    </w:p>
    <w:p w14:paraId="29D16B4B" w14:textId="456788D0" w:rsidR="00F8329C" w:rsidRDefault="001C63EB" w:rsidP="00F8329C">
      <w:pPr>
        <w:keepNext/>
        <w:ind w:firstLine="284"/>
        <w:jc w:val="center"/>
      </w:pPr>
      <w:r w:rsidRPr="001C63EB">
        <w:rPr>
          <w:noProof/>
          <w:lang w:val="en-US"/>
        </w:rPr>
        <w:lastRenderedPageBreak/>
        <w:drawing>
          <wp:inline distT="0" distB="0" distL="0" distR="0" wp14:anchorId="5FB43BD3" wp14:editId="7EE0D844">
            <wp:extent cx="5039995" cy="4761361"/>
            <wp:effectExtent l="0" t="0" r="8255" b="1270"/>
            <wp:docPr id="3" name="Picture 3" descr="D:\Data Hasbi\SKRIPSI\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Alur pengujian 1 (akurasi umu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4761361"/>
                    </a:xfrm>
                    <a:prstGeom prst="rect">
                      <a:avLst/>
                    </a:prstGeom>
                    <a:noFill/>
                    <a:ln>
                      <a:noFill/>
                    </a:ln>
                  </pic:spPr>
                </pic:pic>
              </a:graphicData>
            </a:graphic>
          </wp:inline>
        </w:drawing>
      </w:r>
    </w:p>
    <w:p w14:paraId="620DF33C" w14:textId="12B892F1" w:rsidR="00F8329C" w:rsidRDefault="00F8329C" w:rsidP="00F8329C">
      <w:pPr>
        <w:pStyle w:val="Caption"/>
      </w:pPr>
      <w:bookmarkStart w:id="61" w:name="_Toc37430257"/>
      <w:r>
        <w:t xml:space="preserve">Gambar </w:t>
      </w:r>
      <w:r w:rsidR="00556373">
        <w:fldChar w:fldCharType="begin"/>
      </w:r>
      <w:r w:rsidR="00556373">
        <w:instrText xml:space="preserve"> STYLEREF 1 \s </w:instrText>
      </w:r>
      <w:r w:rsidR="00556373">
        <w:fldChar w:fldCharType="separate"/>
      </w:r>
      <w:r w:rsidR="00556373">
        <w:rPr>
          <w:noProof/>
        </w:rPr>
        <w:t>3</w:t>
      </w:r>
      <w:r w:rsidR="00556373">
        <w:fldChar w:fldCharType="end"/>
      </w:r>
      <w:r w:rsidR="00556373">
        <w:t>.</w:t>
      </w:r>
      <w:r w:rsidR="00556373">
        <w:fldChar w:fldCharType="begin"/>
      </w:r>
      <w:r w:rsidR="00556373">
        <w:instrText xml:space="preserve"> SEQ Gambar \* ARABIC \s 1 </w:instrText>
      </w:r>
      <w:r w:rsidR="00556373">
        <w:fldChar w:fldCharType="separate"/>
      </w:r>
      <w:r w:rsidR="00556373">
        <w:rPr>
          <w:noProof/>
        </w:rPr>
        <w:t>7</w:t>
      </w:r>
      <w:r w:rsidR="00556373">
        <w:fldChar w:fldCharType="end"/>
      </w:r>
      <w:r>
        <w:t xml:space="preserve"> Alur Pengujian Akurasi Kesalahan </w:t>
      </w:r>
      <w:r w:rsidR="00D909D8">
        <w:t>Sistem</w:t>
      </w:r>
      <w:bookmarkEnd w:id="61"/>
    </w:p>
    <w:p w14:paraId="4C394094" w14:textId="77777777" w:rsidR="00F8329C" w:rsidRDefault="00F8329C" w:rsidP="00F8329C">
      <w:pPr>
        <w:pStyle w:val="BodyText"/>
        <w:numPr>
          <w:ilvl w:val="6"/>
          <w:numId w:val="40"/>
        </w:numPr>
        <w:ind w:left="567"/>
      </w:pPr>
      <w:r>
        <w:t xml:space="preserve">Pada ruang ke-n, </w:t>
      </w:r>
      <w:r>
        <w:rPr>
          <w:i/>
        </w:rPr>
        <w:t xml:space="preserve">passive tag </w:t>
      </w:r>
      <w:r w:rsidRPr="00143A1C">
        <w:t>dinyala</w:t>
      </w:r>
      <w:r>
        <w:t>kan</w:t>
      </w:r>
    </w:p>
    <w:p w14:paraId="4B6F4A4D" w14:textId="62B39E1B"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07825254" w14:textId="353B6D29"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2D9D18A3" w14:textId="4154F3ED" w:rsidR="00F8329C" w:rsidRPr="00143A1C" w:rsidRDefault="00F8329C" w:rsidP="00F8329C">
      <w:pPr>
        <w:pStyle w:val="BodyText"/>
        <w:numPr>
          <w:ilvl w:val="6"/>
          <w:numId w:val="40"/>
        </w:numPr>
        <w:ind w:left="567"/>
      </w:pPr>
      <w:r>
        <w:t xml:space="preserve">Server menerima data yang dikirim </w:t>
      </w:r>
      <w:r w:rsidR="00DB3832" w:rsidRPr="00DB3832">
        <w:rPr>
          <w:i/>
        </w:rPr>
        <w:t>reference points</w:t>
      </w:r>
    </w:p>
    <w:p w14:paraId="7EC700EC" w14:textId="77777777" w:rsidR="00F8329C" w:rsidRPr="00143A1C" w:rsidRDefault="00F8329C" w:rsidP="00F8329C">
      <w:pPr>
        <w:pStyle w:val="BodyText"/>
        <w:numPr>
          <w:ilvl w:val="6"/>
          <w:numId w:val="40"/>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337B6A87" w14:textId="77777777" w:rsidR="00F8329C" w:rsidRPr="00143A1C" w:rsidRDefault="00F8329C" w:rsidP="00F8329C">
      <w:pPr>
        <w:pStyle w:val="BodyText"/>
        <w:numPr>
          <w:ilvl w:val="6"/>
          <w:numId w:val="40"/>
        </w:numPr>
        <w:ind w:left="567"/>
      </w:pPr>
      <w:r>
        <w:rPr>
          <w:rFonts w:cs="Calibri"/>
          <w:i/>
        </w:rPr>
        <w:t xml:space="preserve">Passive tag </w:t>
      </w:r>
      <w:r>
        <w:rPr>
          <w:rFonts w:cs="Calibri"/>
        </w:rPr>
        <w:t>dimatikan</w:t>
      </w:r>
    </w:p>
    <w:p w14:paraId="20B27C36" w14:textId="77777777" w:rsidR="00F8329C" w:rsidRPr="00143A1C" w:rsidRDefault="00F8329C" w:rsidP="00F8329C">
      <w:pPr>
        <w:pStyle w:val="BodyText"/>
        <w:numPr>
          <w:ilvl w:val="6"/>
          <w:numId w:val="40"/>
        </w:numPr>
        <w:ind w:left="567"/>
      </w:pPr>
      <w:r>
        <w:rPr>
          <w:rFonts w:cs="Calibri"/>
        </w:rPr>
        <w:t>Proses noomor 1-6 diulang sampai semua lokasi selesai dilakukan pengambilan data.</w:t>
      </w:r>
    </w:p>
    <w:p w14:paraId="7A53DBCF" w14:textId="77777777" w:rsidR="00F8329C" w:rsidRDefault="00F8329C" w:rsidP="00F8329C">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7E249D3D" w14:textId="35BF7DD4" w:rsidR="00F8329C" w:rsidRDefault="00F8329C" w:rsidP="00F8329C">
      <w:pPr>
        <w:pStyle w:val="Heading4"/>
      </w:pPr>
      <w:r>
        <w:lastRenderedPageBreak/>
        <w:t xml:space="preserve">Format File Log Pengujian Akurasi Kesalahan </w:t>
      </w:r>
      <w:r w:rsidR="00D909D8">
        <w:t>Sistem</w:t>
      </w:r>
    </w:p>
    <w:p w14:paraId="5DB135E7" w14:textId="77777777" w:rsidR="00F8329C" w:rsidRDefault="00F8329C" w:rsidP="00F8329C">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726DCBC9" w14:textId="77777777" w:rsidR="00F8329C" w:rsidRDefault="00F8329C" w:rsidP="00F8329C">
      <w:pPr>
        <w:pStyle w:val="ListParagraph"/>
        <w:numPr>
          <w:ilvl w:val="6"/>
          <w:numId w:val="40"/>
        </w:numPr>
        <w:ind w:left="567"/>
      </w:pPr>
      <w:r>
        <w:t>Hasil klasifikasi (nama lokasi)</w:t>
      </w:r>
    </w:p>
    <w:p w14:paraId="792FDB4C" w14:textId="77777777" w:rsidR="00F8329C" w:rsidRDefault="00F8329C" w:rsidP="00F8329C">
      <w:pPr>
        <w:pStyle w:val="ListParagraph"/>
        <w:numPr>
          <w:ilvl w:val="6"/>
          <w:numId w:val="40"/>
        </w:numPr>
        <w:ind w:left="567"/>
      </w:pPr>
      <w:r>
        <w:t>Waktu klasifikasi (HH:MM:SS)</w:t>
      </w:r>
    </w:p>
    <w:p w14:paraId="3BFCE76C" w14:textId="77777777" w:rsidR="00F8329C" w:rsidRDefault="00F8329C" w:rsidP="00F8329C">
      <w:pPr>
        <w:pStyle w:val="ListParagraph"/>
        <w:numPr>
          <w:ilvl w:val="6"/>
          <w:numId w:val="40"/>
        </w:numPr>
        <w:ind w:left="567"/>
      </w:pPr>
      <w:r>
        <w:t>Nama lokasi sebenarnya</w:t>
      </w:r>
    </w:p>
    <w:p w14:paraId="7046FAF7"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6E16C2AC" w14:textId="77777777" w:rsidR="00F8329C" w:rsidRDefault="00F8329C" w:rsidP="00F8329C">
      <w:pPr>
        <w:pStyle w:val="ListParagraph"/>
        <w:ind w:left="567"/>
        <w:jc w:val="both"/>
      </w:pPr>
      <w:r>
        <w:t xml:space="preserve">Tabel dibawah ini merupakan format dalam </w:t>
      </w:r>
      <w:r>
        <w:rPr>
          <w:i/>
        </w:rPr>
        <w:t>file log</w:t>
      </w:r>
      <w:r>
        <w:t xml:space="preserve"> untuk pengujian ini.</w:t>
      </w:r>
    </w:p>
    <w:p w14:paraId="7A3744E1" w14:textId="54B998D5" w:rsidR="00F8329C" w:rsidRPr="004A138A" w:rsidRDefault="00F8329C" w:rsidP="00F8329C">
      <w:pPr>
        <w:pStyle w:val="Caption"/>
      </w:pPr>
      <w:bookmarkStart w:id="62" w:name="_Toc37430233"/>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4</w:t>
      </w:r>
      <w:r w:rsidR="00DB4C21">
        <w:fldChar w:fldCharType="end"/>
      </w:r>
      <w:r>
        <w:t xml:space="preserve"> Format </w:t>
      </w:r>
      <w:r>
        <w:rPr>
          <w:i/>
        </w:rPr>
        <w:t>file log</w:t>
      </w:r>
      <w:r>
        <w:t xml:space="preserve"> Pengujian Akurasi Kesalahan </w:t>
      </w:r>
      <w:r w:rsidR="00D909D8">
        <w:t>Sistem</w:t>
      </w:r>
      <w:bookmarkEnd w:id="62"/>
    </w:p>
    <w:tbl>
      <w:tblPr>
        <w:tblStyle w:val="TableGrid"/>
        <w:tblW w:w="6567" w:type="dxa"/>
        <w:jc w:val="center"/>
        <w:tblLook w:val="04A0" w:firstRow="1" w:lastRow="0" w:firstColumn="1" w:lastColumn="0" w:noHBand="0" w:noVBand="1"/>
      </w:tblPr>
      <w:tblGrid>
        <w:gridCol w:w="1657"/>
        <w:gridCol w:w="1503"/>
        <w:gridCol w:w="1965"/>
        <w:gridCol w:w="1442"/>
      </w:tblGrid>
      <w:tr w:rsidR="00F8329C" w14:paraId="1DEFE247" w14:textId="77777777" w:rsidTr="00554A55">
        <w:trPr>
          <w:trHeight w:val="236"/>
          <w:jc w:val="center"/>
        </w:trPr>
        <w:tc>
          <w:tcPr>
            <w:tcW w:w="1657" w:type="dxa"/>
          </w:tcPr>
          <w:p w14:paraId="355A6A71" w14:textId="77777777" w:rsidR="00F8329C" w:rsidRDefault="00F8329C" w:rsidP="00554A55">
            <w:pPr>
              <w:pStyle w:val="ListParagraph"/>
              <w:spacing w:after="0" w:line="240" w:lineRule="auto"/>
              <w:ind w:left="0"/>
              <w:jc w:val="both"/>
            </w:pPr>
            <w:r>
              <w:t>Hasil klasifikasi</w:t>
            </w:r>
          </w:p>
        </w:tc>
        <w:tc>
          <w:tcPr>
            <w:tcW w:w="1503" w:type="dxa"/>
          </w:tcPr>
          <w:p w14:paraId="68B250E2" w14:textId="77777777" w:rsidR="00F8329C" w:rsidRDefault="00F8329C" w:rsidP="00554A55">
            <w:pPr>
              <w:pStyle w:val="ListParagraph"/>
              <w:spacing w:after="0"/>
              <w:ind w:left="0"/>
              <w:jc w:val="both"/>
            </w:pPr>
            <w:r>
              <w:t>Waktu</w:t>
            </w:r>
          </w:p>
        </w:tc>
        <w:tc>
          <w:tcPr>
            <w:tcW w:w="1965" w:type="dxa"/>
          </w:tcPr>
          <w:p w14:paraId="1BD5D428" w14:textId="77777777" w:rsidR="00F8329C" w:rsidRDefault="00F8329C" w:rsidP="00554A55">
            <w:pPr>
              <w:pStyle w:val="ListParagraph"/>
              <w:spacing w:after="0" w:line="240" w:lineRule="auto"/>
              <w:ind w:left="0"/>
              <w:jc w:val="both"/>
            </w:pPr>
            <w:r>
              <w:t>Lokasi sebenarnya</w:t>
            </w:r>
          </w:p>
        </w:tc>
        <w:tc>
          <w:tcPr>
            <w:tcW w:w="1442" w:type="dxa"/>
          </w:tcPr>
          <w:p w14:paraId="7538C524" w14:textId="77777777" w:rsidR="00F8329C" w:rsidRDefault="00F8329C" w:rsidP="00554A55">
            <w:pPr>
              <w:pStyle w:val="ListParagraph"/>
              <w:spacing w:after="0" w:line="240" w:lineRule="auto"/>
              <w:ind w:left="0"/>
            </w:pPr>
            <w:r>
              <w:t>Kecocokan</w:t>
            </w:r>
          </w:p>
        </w:tc>
      </w:tr>
      <w:tr w:rsidR="00F8329C" w14:paraId="77A80DA3" w14:textId="77777777" w:rsidTr="00554A55">
        <w:trPr>
          <w:trHeight w:val="236"/>
          <w:jc w:val="center"/>
        </w:trPr>
        <w:tc>
          <w:tcPr>
            <w:tcW w:w="1657" w:type="dxa"/>
          </w:tcPr>
          <w:p w14:paraId="16C87C5C" w14:textId="77777777" w:rsidR="00F8329C" w:rsidRDefault="00F8329C" w:rsidP="00554A55">
            <w:pPr>
              <w:pStyle w:val="ListParagraph"/>
              <w:spacing w:after="0" w:line="240" w:lineRule="auto"/>
              <w:ind w:left="0"/>
              <w:jc w:val="both"/>
            </w:pPr>
            <w:r>
              <w:t>Ruang 1</w:t>
            </w:r>
          </w:p>
        </w:tc>
        <w:tc>
          <w:tcPr>
            <w:tcW w:w="1503" w:type="dxa"/>
          </w:tcPr>
          <w:p w14:paraId="2457A29A" w14:textId="77777777" w:rsidR="00F8329C" w:rsidRDefault="00F8329C" w:rsidP="00554A55">
            <w:pPr>
              <w:pStyle w:val="ListParagraph"/>
              <w:spacing w:after="0"/>
              <w:ind w:left="0"/>
              <w:jc w:val="both"/>
            </w:pPr>
            <w:r>
              <w:t>00:00:01</w:t>
            </w:r>
          </w:p>
        </w:tc>
        <w:tc>
          <w:tcPr>
            <w:tcW w:w="1965" w:type="dxa"/>
          </w:tcPr>
          <w:p w14:paraId="5105A4DE" w14:textId="77777777" w:rsidR="00F8329C" w:rsidRDefault="00F8329C" w:rsidP="00554A55">
            <w:pPr>
              <w:pStyle w:val="ListParagraph"/>
              <w:spacing w:after="0" w:line="240" w:lineRule="auto"/>
              <w:ind w:left="0"/>
              <w:jc w:val="both"/>
            </w:pPr>
            <w:r>
              <w:t>Ruang 1</w:t>
            </w:r>
          </w:p>
        </w:tc>
        <w:tc>
          <w:tcPr>
            <w:tcW w:w="1442" w:type="dxa"/>
          </w:tcPr>
          <w:p w14:paraId="6092B7F5" w14:textId="77777777" w:rsidR="00F8329C" w:rsidRDefault="00F8329C" w:rsidP="00554A55">
            <w:pPr>
              <w:pStyle w:val="ListParagraph"/>
              <w:spacing w:after="0" w:line="240" w:lineRule="auto"/>
              <w:ind w:left="0"/>
            </w:pPr>
            <w:r>
              <w:t>Match</w:t>
            </w:r>
          </w:p>
        </w:tc>
      </w:tr>
      <w:tr w:rsidR="00F8329C" w14:paraId="41A07222" w14:textId="77777777" w:rsidTr="00554A55">
        <w:trPr>
          <w:trHeight w:val="236"/>
          <w:jc w:val="center"/>
        </w:trPr>
        <w:tc>
          <w:tcPr>
            <w:tcW w:w="1657" w:type="dxa"/>
          </w:tcPr>
          <w:p w14:paraId="05202C0A" w14:textId="77777777" w:rsidR="00F8329C" w:rsidRDefault="00F8329C" w:rsidP="00554A55">
            <w:pPr>
              <w:pStyle w:val="ListParagraph"/>
              <w:spacing w:after="0" w:line="240" w:lineRule="auto"/>
              <w:ind w:left="0"/>
              <w:jc w:val="both"/>
            </w:pPr>
            <w:r>
              <w:t>Lorong</w:t>
            </w:r>
          </w:p>
        </w:tc>
        <w:tc>
          <w:tcPr>
            <w:tcW w:w="1503" w:type="dxa"/>
          </w:tcPr>
          <w:p w14:paraId="3E463EFE" w14:textId="77777777" w:rsidR="00F8329C" w:rsidRDefault="00F8329C" w:rsidP="00554A55">
            <w:pPr>
              <w:pStyle w:val="ListParagraph"/>
              <w:spacing w:after="0"/>
              <w:ind w:left="0"/>
              <w:jc w:val="both"/>
            </w:pPr>
            <w:r>
              <w:t>00:00:02</w:t>
            </w:r>
          </w:p>
        </w:tc>
        <w:tc>
          <w:tcPr>
            <w:tcW w:w="1965" w:type="dxa"/>
          </w:tcPr>
          <w:p w14:paraId="27EB7B6E" w14:textId="77777777" w:rsidR="00F8329C" w:rsidRDefault="00F8329C" w:rsidP="00554A55">
            <w:pPr>
              <w:pStyle w:val="ListParagraph"/>
              <w:spacing w:after="0" w:line="240" w:lineRule="auto"/>
              <w:ind w:left="0"/>
              <w:jc w:val="both"/>
            </w:pPr>
            <w:r>
              <w:t>Ruang 1</w:t>
            </w:r>
          </w:p>
        </w:tc>
        <w:tc>
          <w:tcPr>
            <w:tcW w:w="1442" w:type="dxa"/>
          </w:tcPr>
          <w:p w14:paraId="0FEAE6AF" w14:textId="77777777" w:rsidR="00F8329C" w:rsidRDefault="00F8329C" w:rsidP="00554A55">
            <w:pPr>
              <w:pStyle w:val="ListParagraph"/>
              <w:spacing w:after="0" w:line="240" w:lineRule="auto"/>
              <w:ind w:left="0"/>
            </w:pPr>
            <w:r>
              <w:t>Mismatch</w:t>
            </w:r>
          </w:p>
        </w:tc>
      </w:tr>
      <w:tr w:rsidR="00F8329C" w14:paraId="4198522C" w14:textId="77777777" w:rsidTr="00554A55">
        <w:trPr>
          <w:trHeight w:val="236"/>
          <w:jc w:val="center"/>
        </w:trPr>
        <w:tc>
          <w:tcPr>
            <w:tcW w:w="1657" w:type="dxa"/>
          </w:tcPr>
          <w:p w14:paraId="434762C9" w14:textId="77777777" w:rsidR="00F8329C" w:rsidRDefault="00F8329C" w:rsidP="00554A55">
            <w:pPr>
              <w:pStyle w:val="ListParagraph"/>
              <w:spacing w:after="0" w:line="240" w:lineRule="auto"/>
              <w:ind w:left="0"/>
              <w:jc w:val="both"/>
            </w:pPr>
            <w:r>
              <w:t>Ruang 1</w:t>
            </w:r>
          </w:p>
        </w:tc>
        <w:tc>
          <w:tcPr>
            <w:tcW w:w="1503" w:type="dxa"/>
          </w:tcPr>
          <w:p w14:paraId="24A58A18" w14:textId="77777777" w:rsidR="00F8329C" w:rsidRDefault="00F8329C" w:rsidP="00554A55">
            <w:pPr>
              <w:pStyle w:val="ListParagraph"/>
              <w:spacing w:after="0"/>
              <w:ind w:left="0"/>
              <w:jc w:val="both"/>
            </w:pPr>
            <w:r>
              <w:t>00:00:03</w:t>
            </w:r>
          </w:p>
        </w:tc>
        <w:tc>
          <w:tcPr>
            <w:tcW w:w="1965" w:type="dxa"/>
          </w:tcPr>
          <w:p w14:paraId="7DAF82B9" w14:textId="77777777" w:rsidR="00F8329C" w:rsidRDefault="00F8329C" w:rsidP="00554A55">
            <w:pPr>
              <w:pStyle w:val="ListParagraph"/>
              <w:spacing w:after="0" w:line="240" w:lineRule="auto"/>
              <w:ind w:left="0"/>
              <w:jc w:val="both"/>
            </w:pPr>
            <w:r>
              <w:t>Ruang 1</w:t>
            </w:r>
          </w:p>
        </w:tc>
        <w:tc>
          <w:tcPr>
            <w:tcW w:w="1442" w:type="dxa"/>
          </w:tcPr>
          <w:p w14:paraId="5136E266" w14:textId="77777777" w:rsidR="00F8329C" w:rsidRDefault="00F8329C" w:rsidP="00554A55">
            <w:pPr>
              <w:pStyle w:val="ListParagraph"/>
              <w:spacing w:after="0" w:line="240" w:lineRule="auto"/>
              <w:ind w:left="0"/>
            </w:pPr>
            <w:r>
              <w:t>Match</w:t>
            </w:r>
          </w:p>
        </w:tc>
      </w:tr>
    </w:tbl>
    <w:p w14:paraId="0B954A23" w14:textId="77777777" w:rsidR="00F8329C" w:rsidRDefault="00F8329C" w:rsidP="00F8329C">
      <w:pPr>
        <w:pStyle w:val="ListParagraph"/>
        <w:ind w:left="567"/>
        <w:jc w:val="both"/>
      </w:pPr>
    </w:p>
    <w:p w14:paraId="7949E69F" w14:textId="3666989B" w:rsidR="00F8329C" w:rsidRDefault="000935C8" w:rsidP="00684243">
      <w:pPr>
        <w:pStyle w:val="Heading3"/>
        <w:ind w:left="709" w:hanging="709"/>
        <w:jc w:val="both"/>
      </w:pPr>
      <w:bookmarkStart w:id="63" w:name="_Toc37430191"/>
      <w:r>
        <w:t xml:space="preserve">Perancangan </w:t>
      </w:r>
      <w:r w:rsidR="00F8329C" w:rsidRPr="00763204">
        <w:t xml:space="preserve">Pengujian Akurasi Kesalahan </w:t>
      </w:r>
      <w:r w:rsidR="00E760C1">
        <w:t xml:space="preserve">Sistem Pada Tiap </w:t>
      </w:r>
      <w:r w:rsidR="00F8329C" w:rsidRPr="00763204">
        <w:t>Sub-Lokasi</w:t>
      </w:r>
      <w:bookmarkEnd w:id="63"/>
    </w:p>
    <w:p w14:paraId="23214DA9" w14:textId="77777777" w:rsidR="00F8329C" w:rsidRDefault="00F8329C" w:rsidP="00F8329C">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4FAD1573" w14:textId="77777777" w:rsidR="00F8329C" w:rsidRDefault="00F8329C" w:rsidP="00F8329C">
      <w:pPr>
        <w:pStyle w:val="BodyText"/>
        <w:keepNext/>
        <w:ind w:firstLine="284"/>
        <w:jc w:val="center"/>
      </w:pPr>
      <w:r w:rsidRPr="00B858C6">
        <w:rPr>
          <w:noProof/>
          <w:lang w:val="en-US"/>
        </w:rPr>
        <w:lastRenderedPageBreak/>
        <w:drawing>
          <wp:inline distT="0" distB="0" distL="0" distR="0" wp14:anchorId="539412AE" wp14:editId="729D79F8">
            <wp:extent cx="4400550" cy="2305050"/>
            <wp:effectExtent l="0" t="0" r="0" b="0"/>
            <wp:docPr id="26" name="Picture 26" descr="D:\DATA KULIAH\SEMESTER VIII\skripsi-indoorLocalization\GAMBAR\pembagian sub 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pembagian sub lokasi.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00550" cy="2305050"/>
                    </a:xfrm>
                    <a:prstGeom prst="rect">
                      <a:avLst/>
                    </a:prstGeom>
                    <a:noFill/>
                    <a:ln>
                      <a:noFill/>
                    </a:ln>
                  </pic:spPr>
                </pic:pic>
              </a:graphicData>
            </a:graphic>
          </wp:inline>
        </w:drawing>
      </w:r>
    </w:p>
    <w:p w14:paraId="3E1CBA70" w14:textId="2683744B" w:rsidR="00F8329C" w:rsidRDefault="00F8329C" w:rsidP="00F8329C">
      <w:pPr>
        <w:pStyle w:val="Caption"/>
      </w:pPr>
      <w:bookmarkStart w:id="64" w:name="_Toc37430258"/>
      <w:r>
        <w:t xml:space="preserve">Gambar </w:t>
      </w:r>
      <w:r w:rsidR="00556373">
        <w:fldChar w:fldCharType="begin"/>
      </w:r>
      <w:r w:rsidR="00556373">
        <w:instrText xml:space="preserve"> STYLEREF 1 \s </w:instrText>
      </w:r>
      <w:r w:rsidR="00556373">
        <w:fldChar w:fldCharType="separate"/>
      </w:r>
      <w:r w:rsidR="00556373">
        <w:rPr>
          <w:noProof/>
        </w:rPr>
        <w:t>3</w:t>
      </w:r>
      <w:r w:rsidR="00556373">
        <w:fldChar w:fldCharType="end"/>
      </w:r>
      <w:r w:rsidR="00556373">
        <w:t>.</w:t>
      </w:r>
      <w:r w:rsidR="00556373">
        <w:fldChar w:fldCharType="begin"/>
      </w:r>
      <w:r w:rsidR="00556373">
        <w:instrText xml:space="preserve"> SEQ Gambar \* ARABIC \s 1 </w:instrText>
      </w:r>
      <w:r w:rsidR="00556373">
        <w:fldChar w:fldCharType="separate"/>
      </w:r>
      <w:r w:rsidR="00556373">
        <w:rPr>
          <w:noProof/>
        </w:rPr>
        <w:t>8</w:t>
      </w:r>
      <w:r w:rsidR="00556373">
        <w:fldChar w:fldCharType="end"/>
      </w:r>
      <w:r>
        <w:t xml:space="preserve"> Pembagian Sub Lokasi</w:t>
      </w:r>
      <w:bookmarkEnd w:id="64"/>
    </w:p>
    <w:p w14:paraId="6F293679" w14:textId="77777777" w:rsidR="00F8329C" w:rsidRPr="006A4B17" w:rsidRDefault="00F8329C" w:rsidP="00F8329C">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1B1BAD5B" w14:textId="77777777" w:rsidR="00F8329C" w:rsidRDefault="00F8329C" w:rsidP="00F8329C">
      <w:pPr>
        <w:pStyle w:val="Heading4"/>
      </w:pPr>
      <w:r>
        <w:t>Alur Pengujian Akurasi Kesalahan Tiap Sub-Lokasi</w:t>
      </w:r>
    </w:p>
    <w:p w14:paraId="0FD63708" w14:textId="77777777" w:rsidR="00F8329C" w:rsidRDefault="00F8329C" w:rsidP="00F8329C">
      <w:pPr>
        <w:ind w:firstLine="284"/>
      </w:pPr>
      <w:r>
        <w:t>Pada sub bab ini akan dijelaskan mengenai alur dari pengujian untuk menghitung akurasi kesalahan pada tiap sub lokasi dalam ruangan. Pada Gambar 3.9 dibawah merupakan alur dari pengujian yang akan dilakukan.</w:t>
      </w:r>
    </w:p>
    <w:p w14:paraId="2809DF83" w14:textId="77777777" w:rsidR="00F8329C" w:rsidRDefault="00F8329C" w:rsidP="00F8329C">
      <w:pPr>
        <w:keepNext/>
        <w:ind w:firstLine="284"/>
        <w:jc w:val="center"/>
      </w:pPr>
      <w:r w:rsidRPr="00C10648">
        <w:rPr>
          <w:noProof/>
          <w:lang w:val="en-US"/>
        </w:rPr>
        <w:lastRenderedPageBreak/>
        <w:drawing>
          <wp:inline distT="0" distB="0" distL="0" distR="0" wp14:anchorId="1E5D1A5A" wp14:editId="74C8C0E4">
            <wp:extent cx="3457575" cy="5321026"/>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61161" cy="5326545"/>
                    </a:xfrm>
                    <a:prstGeom prst="rect">
                      <a:avLst/>
                    </a:prstGeom>
                    <a:noFill/>
                    <a:ln>
                      <a:noFill/>
                    </a:ln>
                  </pic:spPr>
                </pic:pic>
              </a:graphicData>
            </a:graphic>
          </wp:inline>
        </w:drawing>
      </w:r>
    </w:p>
    <w:p w14:paraId="1DD06182" w14:textId="2450D8DA" w:rsidR="00F8329C" w:rsidRDefault="00F8329C" w:rsidP="00F8329C">
      <w:pPr>
        <w:pStyle w:val="Caption"/>
      </w:pPr>
      <w:bookmarkStart w:id="65" w:name="_Toc37430259"/>
      <w:r>
        <w:t xml:space="preserve">Gambar </w:t>
      </w:r>
      <w:r w:rsidR="00556373">
        <w:fldChar w:fldCharType="begin"/>
      </w:r>
      <w:r w:rsidR="00556373">
        <w:instrText xml:space="preserve"> STYLEREF 1 \s </w:instrText>
      </w:r>
      <w:r w:rsidR="00556373">
        <w:fldChar w:fldCharType="separate"/>
      </w:r>
      <w:r w:rsidR="00556373">
        <w:rPr>
          <w:noProof/>
        </w:rPr>
        <w:t>3</w:t>
      </w:r>
      <w:r w:rsidR="00556373">
        <w:fldChar w:fldCharType="end"/>
      </w:r>
      <w:r w:rsidR="00556373">
        <w:t>.</w:t>
      </w:r>
      <w:r w:rsidR="00556373">
        <w:fldChar w:fldCharType="begin"/>
      </w:r>
      <w:r w:rsidR="00556373">
        <w:instrText xml:space="preserve"> SEQ Gambar \* ARABIC \s 1 </w:instrText>
      </w:r>
      <w:r w:rsidR="00556373">
        <w:fldChar w:fldCharType="separate"/>
      </w:r>
      <w:r w:rsidR="00556373">
        <w:rPr>
          <w:noProof/>
        </w:rPr>
        <w:t>9</w:t>
      </w:r>
      <w:r w:rsidR="00556373">
        <w:fldChar w:fldCharType="end"/>
      </w:r>
      <w:r>
        <w:t xml:space="preserve"> Alur Pengujian Akurasi Kesalahan Sub Lokasi</w:t>
      </w:r>
      <w:bookmarkEnd w:id="65"/>
    </w:p>
    <w:p w14:paraId="5E39858D" w14:textId="77777777" w:rsidR="00F8329C" w:rsidRDefault="00F8329C" w:rsidP="00F8329C">
      <w:pPr>
        <w:pStyle w:val="BodyText"/>
        <w:numPr>
          <w:ilvl w:val="6"/>
          <w:numId w:val="5"/>
        </w:numPr>
        <w:ind w:left="567"/>
      </w:pPr>
      <w:r>
        <w:t>Variabel n mewakili ruangan dan variabel x mewakili sub lokasi</w:t>
      </w:r>
    </w:p>
    <w:p w14:paraId="5FC55D72" w14:textId="77777777" w:rsidR="00F8329C" w:rsidRDefault="00F8329C" w:rsidP="00F8329C">
      <w:pPr>
        <w:pStyle w:val="BodyText"/>
        <w:numPr>
          <w:ilvl w:val="6"/>
          <w:numId w:val="5"/>
        </w:numPr>
        <w:ind w:left="567"/>
      </w:pPr>
      <w:r>
        <w:t xml:space="preserve">Pada ruang ke-n dan sub lokasi ke-x </w:t>
      </w:r>
      <w:r>
        <w:rPr>
          <w:i/>
        </w:rPr>
        <w:t xml:space="preserve">passive tag </w:t>
      </w:r>
      <w:r>
        <w:t>dinyalakan</w:t>
      </w:r>
    </w:p>
    <w:p w14:paraId="319EB57B" w14:textId="78824A2D"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30A50C12" w14:textId="4D68B5EC"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46CCE6F4" w14:textId="44124C4A" w:rsidR="00F8329C" w:rsidRPr="00143A1C" w:rsidRDefault="00F8329C" w:rsidP="00F8329C">
      <w:pPr>
        <w:pStyle w:val="BodyText"/>
        <w:numPr>
          <w:ilvl w:val="6"/>
          <w:numId w:val="5"/>
        </w:numPr>
        <w:ind w:left="567"/>
      </w:pPr>
      <w:r>
        <w:t xml:space="preserve">Server menerima data yang dikirim </w:t>
      </w:r>
      <w:r w:rsidR="00DB3832" w:rsidRPr="00DB3832">
        <w:rPr>
          <w:i/>
        </w:rPr>
        <w:t>reference points</w:t>
      </w:r>
    </w:p>
    <w:p w14:paraId="3DC5055E" w14:textId="77777777" w:rsidR="00F8329C" w:rsidRPr="00143A1C" w:rsidRDefault="00F8329C" w:rsidP="00F8329C">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4A6BC21C" w14:textId="77777777" w:rsidR="00F8329C" w:rsidRPr="00C61CC9" w:rsidRDefault="00F8329C" w:rsidP="00F8329C">
      <w:pPr>
        <w:pStyle w:val="BodyText"/>
        <w:numPr>
          <w:ilvl w:val="6"/>
          <w:numId w:val="5"/>
        </w:numPr>
        <w:ind w:left="567"/>
      </w:pPr>
      <w:r>
        <w:rPr>
          <w:rFonts w:cs="Calibri"/>
          <w:i/>
        </w:rPr>
        <w:t xml:space="preserve">Passive tag </w:t>
      </w:r>
      <w:r>
        <w:rPr>
          <w:rFonts w:cs="Calibri"/>
        </w:rPr>
        <w:t>dimatikan</w:t>
      </w:r>
    </w:p>
    <w:p w14:paraId="230299A5" w14:textId="77777777" w:rsidR="00F8329C" w:rsidRPr="00C61CC9" w:rsidRDefault="00F8329C" w:rsidP="00F8329C">
      <w:pPr>
        <w:pStyle w:val="BodyText"/>
        <w:numPr>
          <w:ilvl w:val="6"/>
          <w:numId w:val="5"/>
        </w:numPr>
        <w:ind w:left="567"/>
      </w:pPr>
      <w:r>
        <w:rPr>
          <w:rFonts w:cs="Calibri"/>
        </w:rPr>
        <w:t>Apabila x bukan sub lokasi terakhir maka pindah pada sub lokasi lain.</w:t>
      </w:r>
    </w:p>
    <w:p w14:paraId="35CD10E1" w14:textId="77777777" w:rsidR="00F8329C" w:rsidRPr="00C61CC9" w:rsidRDefault="00F8329C" w:rsidP="00F8329C">
      <w:pPr>
        <w:pStyle w:val="BodyText"/>
        <w:numPr>
          <w:ilvl w:val="6"/>
          <w:numId w:val="5"/>
        </w:numPr>
        <w:ind w:left="567"/>
      </w:pPr>
      <w:r>
        <w:rPr>
          <w:rFonts w:cs="Calibri"/>
        </w:rPr>
        <w:t>Apabila x adalah sub lokasi terakhir, maka pindah lokasi</w:t>
      </w:r>
    </w:p>
    <w:p w14:paraId="170D5B96" w14:textId="77777777" w:rsidR="00F8329C" w:rsidRPr="00C10648" w:rsidRDefault="00F8329C" w:rsidP="00F8329C">
      <w:pPr>
        <w:pStyle w:val="BodyText"/>
        <w:numPr>
          <w:ilvl w:val="6"/>
          <w:numId w:val="5"/>
        </w:numPr>
        <w:ind w:left="567"/>
      </w:pPr>
      <w:r>
        <w:rPr>
          <w:rFonts w:cs="Calibri"/>
        </w:rPr>
        <w:lastRenderedPageBreak/>
        <w:t xml:space="preserve">Proses pada nomor 2-9 diulang sampai semua sub lokasi pada masing-masing ruangan tercatat hasil klasifikasinya pada </w:t>
      </w:r>
      <w:r w:rsidRPr="00C61CC9">
        <w:rPr>
          <w:rFonts w:cs="Calibri"/>
          <w:i/>
        </w:rPr>
        <w:t>file log</w:t>
      </w:r>
    </w:p>
    <w:p w14:paraId="767F46C8" w14:textId="77777777" w:rsidR="00F8329C" w:rsidRDefault="00F8329C" w:rsidP="00F8329C">
      <w:pPr>
        <w:pStyle w:val="Heading4"/>
      </w:pPr>
      <w:r>
        <w:t>Format File Log Pengujian Akurasi Kesalahan Tiap Sub-Lokasi</w:t>
      </w:r>
    </w:p>
    <w:p w14:paraId="0BCB56D4" w14:textId="77777777" w:rsidR="00F8329C" w:rsidRDefault="00F8329C" w:rsidP="00F8329C">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12CEB359"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Hasil klasifikasi</w:t>
      </w:r>
    </w:p>
    <w:p w14:paraId="1EC316E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Waktu klasifikasi (HH:MM:SS)</w:t>
      </w:r>
    </w:p>
    <w:p w14:paraId="3D517C65"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Nama Ruangan sebenarnya</w:t>
      </w:r>
    </w:p>
    <w:p w14:paraId="7A1E138B"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Sub lokasi pada ruangan</w:t>
      </w:r>
    </w:p>
    <w:p w14:paraId="6EE0A81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Kecocokan, maksudnya adalah apabila hasil klasifikasi sama dengan lokasi sebenarnya, maka hasil pencocokan = cocok (match). Sebaliknya, jika hasil klasifikasi tidak sama dengan lokasi sebenarnya, maka hasil kecocokan = tidak cocok (mismatch)</w:t>
      </w:r>
    </w:p>
    <w:p w14:paraId="3B9C75A8" w14:textId="77777777" w:rsidR="00F8329C" w:rsidRPr="00E760C1" w:rsidRDefault="00F8329C" w:rsidP="00F8329C">
      <w:pPr>
        <w:pStyle w:val="ListParagraph"/>
        <w:ind w:left="567"/>
        <w:jc w:val="both"/>
        <w:rPr>
          <w:sz w:val="24"/>
          <w:szCs w:val="24"/>
        </w:rPr>
      </w:pPr>
      <w:r w:rsidRPr="00E760C1">
        <w:rPr>
          <w:sz w:val="24"/>
          <w:szCs w:val="24"/>
        </w:rPr>
        <w:t xml:space="preserve">Tabel dibawah ini menunjukkan format dari </w:t>
      </w:r>
      <w:r w:rsidRPr="00E760C1">
        <w:rPr>
          <w:i/>
          <w:sz w:val="24"/>
          <w:szCs w:val="24"/>
        </w:rPr>
        <w:t xml:space="preserve">file log </w:t>
      </w:r>
      <w:r w:rsidRPr="00E760C1">
        <w:rPr>
          <w:sz w:val="24"/>
          <w:szCs w:val="24"/>
        </w:rPr>
        <w:t>yang digunakan.</w:t>
      </w:r>
    </w:p>
    <w:p w14:paraId="7C5A9401" w14:textId="5B6D316B" w:rsidR="00F8329C" w:rsidRPr="00155246" w:rsidRDefault="00F8329C" w:rsidP="00F8329C">
      <w:pPr>
        <w:pStyle w:val="Caption"/>
      </w:pPr>
      <w:bookmarkStart w:id="66" w:name="_Toc37430234"/>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5</w:t>
      </w:r>
      <w:r w:rsidR="00DB4C21">
        <w:fldChar w:fldCharType="end"/>
      </w:r>
      <w:r>
        <w:t xml:space="preserve"> Format </w:t>
      </w:r>
      <w:r>
        <w:rPr>
          <w:i/>
        </w:rPr>
        <w:t>file log</w:t>
      </w:r>
      <w:r>
        <w:t xml:space="preserve"> pengujian akurasi kesalahan pada tiap sub lokasi</w:t>
      </w:r>
      <w:bookmarkEnd w:id="66"/>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F8329C" w14:paraId="0D0C160C" w14:textId="77777777" w:rsidTr="00554A55">
        <w:trPr>
          <w:trHeight w:val="236"/>
          <w:jc w:val="center"/>
        </w:trPr>
        <w:tc>
          <w:tcPr>
            <w:tcW w:w="1642" w:type="dxa"/>
          </w:tcPr>
          <w:p w14:paraId="39ECF2BC" w14:textId="77777777" w:rsidR="00F8329C" w:rsidRDefault="00F8329C" w:rsidP="00554A55">
            <w:pPr>
              <w:pStyle w:val="ListParagraph"/>
              <w:spacing w:after="0" w:line="240" w:lineRule="auto"/>
              <w:ind w:left="0"/>
              <w:jc w:val="both"/>
            </w:pPr>
            <w:r>
              <w:t>Hasil klasifikasi</w:t>
            </w:r>
          </w:p>
        </w:tc>
        <w:tc>
          <w:tcPr>
            <w:tcW w:w="1491" w:type="dxa"/>
          </w:tcPr>
          <w:p w14:paraId="5228E040" w14:textId="77777777" w:rsidR="00F8329C" w:rsidRDefault="00F8329C" w:rsidP="00554A55">
            <w:pPr>
              <w:pStyle w:val="ListParagraph"/>
              <w:spacing w:after="0"/>
              <w:ind w:left="0"/>
              <w:jc w:val="both"/>
            </w:pPr>
            <w:r>
              <w:t>Waktu</w:t>
            </w:r>
          </w:p>
        </w:tc>
        <w:tc>
          <w:tcPr>
            <w:tcW w:w="1947" w:type="dxa"/>
          </w:tcPr>
          <w:p w14:paraId="052FDBCF" w14:textId="77777777" w:rsidR="00F8329C" w:rsidRDefault="00F8329C" w:rsidP="00554A55">
            <w:pPr>
              <w:pStyle w:val="ListParagraph"/>
              <w:spacing w:after="0" w:line="240" w:lineRule="auto"/>
              <w:ind w:left="0"/>
              <w:jc w:val="both"/>
            </w:pPr>
            <w:r>
              <w:t>Lokasi sebenarnya</w:t>
            </w:r>
          </w:p>
        </w:tc>
        <w:tc>
          <w:tcPr>
            <w:tcW w:w="1412" w:type="dxa"/>
          </w:tcPr>
          <w:p w14:paraId="18103E89" w14:textId="77777777" w:rsidR="00F8329C" w:rsidRDefault="00F8329C" w:rsidP="00554A55">
            <w:pPr>
              <w:pStyle w:val="ListParagraph"/>
              <w:spacing w:after="0" w:line="240" w:lineRule="auto"/>
              <w:ind w:left="0"/>
            </w:pPr>
            <w:r>
              <w:t>Sub lokasi</w:t>
            </w:r>
          </w:p>
        </w:tc>
        <w:tc>
          <w:tcPr>
            <w:tcW w:w="1435" w:type="dxa"/>
          </w:tcPr>
          <w:p w14:paraId="423BD94C" w14:textId="77777777" w:rsidR="00F8329C" w:rsidRDefault="00F8329C" w:rsidP="00554A55">
            <w:pPr>
              <w:pStyle w:val="ListParagraph"/>
              <w:spacing w:after="0" w:line="240" w:lineRule="auto"/>
              <w:ind w:left="0"/>
            </w:pPr>
            <w:r>
              <w:t>Kecocokan</w:t>
            </w:r>
          </w:p>
        </w:tc>
      </w:tr>
      <w:tr w:rsidR="00F8329C" w14:paraId="0EA14CE5" w14:textId="77777777" w:rsidTr="00554A55">
        <w:trPr>
          <w:trHeight w:val="236"/>
          <w:jc w:val="center"/>
        </w:trPr>
        <w:tc>
          <w:tcPr>
            <w:tcW w:w="1642" w:type="dxa"/>
          </w:tcPr>
          <w:p w14:paraId="23B6913E" w14:textId="77777777" w:rsidR="00F8329C" w:rsidRDefault="00F8329C" w:rsidP="00554A55">
            <w:pPr>
              <w:pStyle w:val="ListParagraph"/>
              <w:spacing w:after="0" w:line="240" w:lineRule="auto"/>
              <w:ind w:left="0"/>
              <w:jc w:val="both"/>
            </w:pPr>
            <w:r>
              <w:t>Ruang 1</w:t>
            </w:r>
          </w:p>
        </w:tc>
        <w:tc>
          <w:tcPr>
            <w:tcW w:w="1491" w:type="dxa"/>
          </w:tcPr>
          <w:p w14:paraId="2DEECAEC" w14:textId="77777777" w:rsidR="00F8329C" w:rsidRDefault="00F8329C" w:rsidP="00554A55">
            <w:pPr>
              <w:pStyle w:val="ListParagraph"/>
              <w:spacing w:after="0"/>
              <w:ind w:left="0"/>
              <w:jc w:val="both"/>
            </w:pPr>
            <w:r>
              <w:t>00:00:01</w:t>
            </w:r>
          </w:p>
        </w:tc>
        <w:tc>
          <w:tcPr>
            <w:tcW w:w="1947" w:type="dxa"/>
          </w:tcPr>
          <w:p w14:paraId="3CEB7994" w14:textId="77777777" w:rsidR="00F8329C" w:rsidRDefault="00F8329C" w:rsidP="00554A55">
            <w:pPr>
              <w:pStyle w:val="ListParagraph"/>
              <w:spacing w:after="0" w:line="240" w:lineRule="auto"/>
              <w:ind w:left="0"/>
              <w:jc w:val="both"/>
            </w:pPr>
            <w:r>
              <w:t>Ruang 1</w:t>
            </w:r>
          </w:p>
        </w:tc>
        <w:tc>
          <w:tcPr>
            <w:tcW w:w="1412" w:type="dxa"/>
          </w:tcPr>
          <w:p w14:paraId="30A4054C" w14:textId="77777777" w:rsidR="00F8329C" w:rsidRDefault="00F8329C" w:rsidP="00554A55">
            <w:pPr>
              <w:pStyle w:val="ListParagraph"/>
              <w:spacing w:after="0" w:line="240" w:lineRule="auto"/>
              <w:ind w:left="0"/>
            </w:pPr>
            <w:r>
              <w:t>A</w:t>
            </w:r>
          </w:p>
        </w:tc>
        <w:tc>
          <w:tcPr>
            <w:tcW w:w="1435" w:type="dxa"/>
          </w:tcPr>
          <w:p w14:paraId="1F6C08FB" w14:textId="77777777" w:rsidR="00F8329C" w:rsidRDefault="00F8329C" w:rsidP="00554A55">
            <w:pPr>
              <w:pStyle w:val="ListParagraph"/>
              <w:spacing w:after="0" w:line="240" w:lineRule="auto"/>
              <w:ind w:left="0"/>
            </w:pPr>
            <w:r>
              <w:t>Match</w:t>
            </w:r>
          </w:p>
        </w:tc>
      </w:tr>
      <w:tr w:rsidR="00F8329C" w14:paraId="034A8A75" w14:textId="77777777" w:rsidTr="00554A55">
        <w:trPr>
          <w:trHeight w:val="236"/>
          <w:jc w:val="center"/>
        </w:trPr>
        <w:tc>
          <w:tcPr>
            <w:tcW w:w="1642" w:type="dxa"/>
          </w:tcPr>
          <w:p w14:paraId="5D0F9A26" w14:textId="77777777" w:rsidR="00F8329C" w:rsidRDefault="00F8329C" w:rsidP="00554A55">
            <w:pPr>
              <w:pStyle w:val="ListParagraph"/>
              <w:spacing w:after="0" w:line="240" w:lineRule="auto"/>
              <w:ind w:left="0"/>
              <w:jc w:val="both"/>
            </w:pPr>
            <w:r>
              <w:t>Lorong</w:t>
            </w:r>
          </w:p>
        </w:tc>
        <w:tc>
          <w:tcPr>
            <w:tcW w:w="1491" w:type="dxa"/>
          </w:tcPr>
          <w:p w14:paraId="3A997D0C" w14:textId="77777777" w:rsidR="00F8329C" w:rsidRDefault="00F8329C" w:rsidP="00554A55">
            <w:pPr>
              <w:pStyle w:val="ListParagraph"/>
              <w:spacing w:after="0"/>
              <w:ind w:left="0"/>
              <w:jc w:val="both"/>
            </w:pPr>
            <w:r>
              <w:t>00:00:02</w:t>
            </w:r>
          </w:p>
        </w:tc>
        <w:tc>
          <w:tcPr>
            <w:tcW w:w="1947" w:type="dxa"/>
          </w:tcPr>
          <w:p w14:paraId="2D5EF5A6" w14:textId="77777777" w:rsidR="00F8329C" w:rsidRDefault="00F8329C" w:rsidP="00554A55">
            <w:pPr>
              <w:pStyle w:val="ListParagraph"/>
              <w:spacing w:after="0" w:line="240" w:lineRule="auto"/>
              <w:ind w:left="0"/>
              <w:jc w:val="both"/>
            </w:pPr>
            <w:r>
              <w:t>Ruang 1</w:t>
            </w:r>
          </w:p>
        </w:tc>
        <w:tc>
          <w:tcPr>
            <w:tcW w:w="1412" w:type="dxa"/>
          </w:tcPr>
          <w:p w14:paraId="2F02B54D" w14:textId="77777777" w:rsidR="00F8329C" w:rsidRDefault="00F8329C" w:rsidP="00554A55">
            <w:pPr>
              <w:pStyle w:val="ListParagraph"/>
              <w:spacing w:after="0" w:line="240" w:lineRule="auto"/>
              <w:ind w:left="0"/>
            </w:pPr>
            <w:r>
              <w:t>B</w:t>
            </w:r>
          </w:p>
        </w:tc>
        <w:tc>
          <w:tcPr>
            <w:tcW w:w="1435" w:type="dxa"/>
          </w:tcPr>
          <w:p w14:paraId="15F21634" w14:textId="77777777" w:rsidR="00F8329C" w:rsidRDefault="00F8329C" w:rsidP="00554A55">
            <w:pPr>
              <w:pStyle w:val="ListParagraph"/>
              <w:spacing w:after="0" w:line="240" w:lineRule="auto"/>
              <w:ind w:left="0"/>
            </w:pPr>
            <w:r>
              <w:t>Mismatch</w:t>
            </w:r>
          </w:p>
        </w:tc>
      </w:tr>
      <w:tr w:rsidR="00F8329C" w14:paraId="5FC29874" w14:textId="77777777" w:rsidTr="00554A55">
        <w:trPr>
          <w:trHeight w:val="236"/>
          <w:jc w:val="center"/>
        </w:trPr>
        <w:tc>
          <w:tcPr>
            <w:tcW w:w="1642" w:type="dxa"/>
          </w:tcPr>
          <w:p w14:paraId="5DAE5B81" w14:textId="77777777" w:rsidR="00F8329C" w:rsidRDefault="00F8329C" w:rsidP="00554A55">
            <w:pPr>
              <w:pStyle w:val="ListParagraph"/>
              <w:spacing w:after="0" w:line="240" w:lineRule="auto"/>
              <w:ind w:left="0"/>
              <w:jc w:val="both"/>
            </w:pPr>
            <w:r>
              <w:t>Ruang 1</w:t>
            </w:r>
          </w:p>
        </w:tc>
        <w:tc>
          <w:tcPr>
            <w:tcW w:w="1491" w:type="dxa"/>
          </w:tcPr>
          <w:p w14:paraId="04F95C21" w14:textId="77777777" w:rsidR="00F8329C" w:rsidRDefault="00F8329C" w:rsidP="00554A55">
            <w:pPr>
              <w:pStyle w:val="ListParagraph"/>
              <w:spacing w:after="0"/>
              <w:ind w:left="0"/>
              <w:jc w:val="both"/>
            </w:pPr>
            <w:r>
              <w:t>00:00:03</w:t>
            </w:r>
          </w:p>
        </w:tc>
        <w:tc>
          <w:tcPr>
            <w:tcW w:w="1947" w:type="dxa"/>
          </w:tcPr>
          <w:p w14:paraId="6D50168F" w14:textId="77777777" w:rsidR="00F8329C" w:rsidRDefault="00F8329C" w:rsidP="00554A55">
            <w:pPr>
              <w:pStyle w:val="ListParagraph"/>
              <w:spacing w:after="0" w:line="240" w:lineRule="auto"/>
              <w:ind w:left="0"/>
              <w:jc w:val="both"/>
            </w:pPr>
            <w:r>
              <w:t>Ruang 1</w:t>
            </w:r>
          </w:p>
        </w:tc>
        <w:tc>
          <w:tcPr>
            <w:tcW w:w="1412" w:type="dxa"/>
          </w:tcPr>
          <w:p w14:paraId="347E4B1C" w14:textId="77777777" w:rsidR="00F8329C" w:rsidRDefault="00F8329C" w:rsidP="00554A55">
            <w:pPr>
              <w:pStyle w:val="ListParagraph"/>
              <w:spacing w:after="0" w:line="240" w:lineRule="auto"/>
              <w:ind w:left="0"/>
            </w:pPr>
            <w:r>
              <w:t>C</w:t>
            </w:r>
          </w:p>
        </w:tc>
        <w:tc>
          <w:tcPr>
            <w:tcW w:w="1435" w:type="dxa"/>
          </w:tcPr>
          <w:p w14:paraId="6C143F05" w14:textId="77777777" w:rsidR="00F8329C" w:rsidRDefault="00F8329C" w:rsidP="00554A55">
            <w:pPr>
              <w:pStyle w:val="ListParagraph"/>
              <w:spacing w:after="0" w:line="240" w:lineRule="auto"/>
              <w:ind w:left="0"/>
            </w:pPr>
            <w:r>
              <w:t>Match</w:t>
            </w:r>
          </w:p>
        </w:tc>
      </w:tr>
      <w:tr w:rsidR="00F8329C" w14:paraId="1E40B3C5" w14:textId="77777777" w:rsidTr="00554A55">
        <w:trPr>
          <w:trHeight w:val="236"/>
          <w:jc w:val="center"/>
        </w:trPr>
        <w:tc>
          <w:tcPr>
            <w:tcW w:w="1642" w:type="dxa"/>
          </w:tcPr>
          <w:p w14:paraId="475F7ADF" w14:textId="77777777" w:rsidR="00F8329C" w:rsidRDefault="00F8329C" w:rsidP="00554A55">
            <w:pPr>
              <w:pStyle w:val="ListParagraph"/>
              <w:spacing w:after="0" w:line="240" w:lineRule="auto"/>
              <w:ind w:left="0"/>
              <w:jc w:val="both"/>
            </w:pPr>
            <w:r>
              <w:t>Ruang 1</w:t>
            </w:r>
          </w:p>
        </w:tc>
        <w:tc>
          <w:tcPr>
            <w:tcW w:w="1491" w:type="dxa"/>
          </w:tcPr>
          <w:p w14:paraId="34F9A9F5" w14:textId="77777777" w:rsidR="00F8329C" w:rsidRDefault="00F8329C" w:rsidP="00554A55">
            <w:pPr>
              <w:pStyle w:val="ListParagraph"/>
              <w:spacing w:after="0"/>
              <w:ind w:left="0"/>
              <w:jc w:val="both"/>
            </w:pPr>
            <w:r>
              <w:t>00:00:03</w:t>
            </w:r>
          </w:p>
        </w:tc>
        <w:tc>
          <w:tcPr>
            <w:tcW w:w="1947" w:type="dxa"/>
          </w:tcPr>
          <w:p w14:paraId="68F9F9E3" w14:textId="77777777" w:rsidR="00F8329C" w:rsidRDefault="00F8329C" w:rsidP="00554A55">
            <w:pPr>
              <w:pStyle w:val="ListParagraph"/>
              <w:spacing w:after="0" w:line="240" w:lineRule="auto"/>
              <w:ind w:left="0"/>
              <w:jc w:val="both"/>
            </w:pPr>
            <w:r>
              <w:t>Ruang 1</w:t>
            </w:r>
          </w:p>
        </w:tc>
        <w:tc>
          <w:tcPr>
            <w:tcW w:w="1412" w:type="dxa"/>
          </w:tcPr>
          <w:p w14:paraId="58F46A28" w14:textId="77777777" w:rsidR="00F8329C" w:rsidRDefault="00F8329C" w:rsidP="00554A55">
            <w:pPr>
              <w:pStyle w:val="ListParagraph"/>
              <w:spacing w:after="0" w:line="240" w:lineRule="auto"/>
              <w:ind w:left="0"/>
            </w:pPr>
            <w:r>
              <w:t>D</w:t>
            </w:r>
          </w:p>
        </w:tc>
        <w:tc>
          <w:tcPr>
            <w:tcW w:w="1435" w:type="dxa"/>
          </w:tcPr>
          <w:p w14:paraId="33996191" w14:textId="77777777" w:rsidR="00F8329C" w:rsidRDefault="00F8329C" w:rsidP="00554A55">
            <w:pPr>
              <w:pStyle w:val="ListParagraph"/>
              <w:spacing w:after="0" w:line="240" w:lineRule="auto"/>
              <w:ind w:left="0"/>
            </w:pPr>
            <w:r>
              <w:t>Match</w:t>
            </w:r>
          </w:p>
        </w:tc>
      </w:tr>
    </w:tbl>
    <w:p w14:paraId="5CBFADE1" w14:textId="77777777" w:rsidR="00F8329C" w:rsidRDefault="00F8329C" w:rsidP="003A57AF">
      <w:pPr>
        <w:ind w:firstLine="284"/>
      </w:pPr>
    </w:p>
    <w:p w14:paraId="5ADB10B8" w14:textId="3A972034" w:rsidR="003A57AF" w:rsidRPr="002E68C3" w:rsidRDefault="00F8329C" w:rsidP="003A57AF">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64A9A796" w14:textId="77777777" w:rsidR="000935C8" w:rsidRDefault="003A57AF" w:rsidP="000935C8">
      <w:pPr>
        <w:pStyle w:val="Caption"/>
        <w:spacing w:after="0"/>
      </w:pPr>
      <w:r>
        <w:t xml:space="preserve"> </w:t>
      </w:r>
    </w:p>
    <w:p w14:paraId="728B4939" w14:textId="35D36E1D" w:rsidR="000935C8" w:rsidRPr="000935C8" w:rsidRDefault="00955548" w:rsidP="000935C8">
      <w:pPr>
        <w:pStyle w:val="Caption"/>
      </w:pPr>
      <w:bookmarkStart w:id="67" w:name="_Toc37430235"/>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6</w:t>
      </w:r>
      <w:r w:rsidR="00DB4C21">
        <w:fldChar w:fldCharType="end"/>
      </w:r>
      <w:r w:rsidR="00F8329C">
        <w:t xml:space="preserve"> </w:t>
      </w:r>
      <w:r>
        <w:t xml:space="preserve">Tabel akurasi kesalahan </w:t>
      </w:r>
      <w:r w:rsidR="00050294">
        <w:t>tiap</w:t>
      </w:r>
      <w:r>
        <w:t xml:space="preserve"> sub-lokasi dalam ruang</w:t>
      </w:r>
      <w:bookmarkEnd w:id="67"/>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3A57AF" w:rsidRPr="004637E0" w14:paraId="5F9BCFEA" w14:textId="77777777" w:rsidTr="001E4678">
        <w:trPr>
          <w:trHeight w:val="327"/>
          <w:jc w:val="center"/>
        </w:trPr>
        <w:tc>
          <w:tcPr>
            <w:tcW w:w="708" w:type="dxa"/>
            <w:shd w:val="clear" w:color="auto" w:fill="auto"/>
            <w:vAlign w:val="center"/>
            <w:hideMark/>
          </w:tcPr>
          <w:p w14:paraId="7DE0E6E0" w14:textId="77777777" w:rsidR="003A57AF" w:rsidRPr="00F21C41" w:rsidRDefault="003A57AF" w:rsidP="001E4678">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38061863"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5CE24E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0FAC671"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Akurasi kesalahan</w:t>
            </w:r>
          </w:p>
        </w:tc>
      </w:tr>
      <w:tr w:rsidR="003A57AF" w:rsidRPr="004637E0" w14:paraId="69D7D833" w14:textId="77777777" w:rsidTr="001E4678">
        <w:trPr>
          <w:trHeight w:val="419"/>
          <w:jc w:val="center"/>
        </w:trPr>
        <w:tc>
          <w:tcPr>
            <w:tcW w:w="708" w:type="dxa"/>
            <w:vMerge w:val="restart"/>
            <w:shd w:val="clear" w:color="auto" w:fill="auto"/>
            <w:vAlign w:val="center"/>
            <w:hideMark/>
          </w:tcPr>
          <w:p w14:paraId="77842F61"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251A813E"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04DCFBAC"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CAFA84A" w14:textId="77777777" w:rsidR="003A57AF" w:rsidRPr="00F21C41" w:rsidRDefault="003A57AF" w:rsidP="001E4678">
            <w:pPr>
              <w:spacing w:after="0"/>
              <w:jc w:val="center"/>
              <w:rPr>
                <w:rFonts w:ascii="Arial" w:eastAsia="Times New Roman" w:hAnsi="Arial"/>
                <w:sz w:val="20"/>
                <w:szCs w:val="20"/>
              </w:rPr>
            </w:pPr>
          </w:p>
        </w:tc>
      </w:tr>
      <w:tr w:rsidR="003A57AF" w:rsidRPr="004637E0" w14:paraId="3E55A6E1" w14:textId="77777777" w:rsidTr="001E4678">
        <w:trPr>
          <w:trHeight w:val="420"/>
          <w:jc w:val="center"/>
        </w:trPr>
        <w:tc>
          <w:tcPr>
            <w:tcW w:w="708" w:type="dxa"/>
            <w:vMerge/>
            <w:shd w:val="clear" w:color="auto" w:fill="auto"/>
            <w:vAlign w:val="center"/>
            <w:hideMark/>
          </w:tcPr>
          <w:p w14:paraId="188E1B02"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1EAEE69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36D0A737"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7DABAE96" w14:textId="77777777" w:rsidR="003A57AF" w:rsidRPr="00F21C41" w:rsidRDefault="003A57AF" w:rsidP="001E4678">
            <w:pPr>
              <w:spacing w:after="0"/>
              <w:jc w:val="center"/>
              <w:rPr>
                <w:rFonts w:ascii="Arial" w:eastAsia="Times New Roman" w:hAnsi="Arial"/>
                <w:sz w:val="20"/>
                <w:szCs w:val="20"/>
              </w:rPr>
            </w:pPr>
          </w:p>
        </w:tc>
      </w:tr>
      <w:tr w:rsidR="003A57AF" w:rsidRPr="004637E0" w14:paraId="1BAAB8B4" w14:textId="77777777" w:rsidTr="001E4678">
        <w:trPr>
          <w:trHeight w:val="420"/>
          <w:jc w:val="center"/>
        </w:trPr>
        <w:tc>
          <w:tcPr>
            <w:tcW w:w="708" w:type="dxa"/>
            <w:vMerge/>
            <w:shd w:val="clear" w:color="auto" w:fill="auto"/>
            <w:vAlign w:val="center"/>
            <w:hideMark/>
          </w:tcPr>
          <w:p w14:paraId="76EFDF46"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6B5582F4"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A8DB4A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3958B87F" w14:textId="77777777" w:rsidR="003A57AF" w:rsidRPr="00F21C41" w:rsidRDefault="003A57AF" w:rsidP="001E4678">
            <w:pPr>
              <w:spacing w:after="0"/>
              <w:jc w:val="center"/>
              <w:rPr>
                <w:rFonts w:ascii="Arial" w:eastAsia="Times New Roman" w:hAnsi="Arial"/>
                <w:sz w:val="20"/>
                <w:szCs w:val="20"/>
              </w:rPr>
            </w:pPr>
          </w:p>
        </w:tc>
      </w:tr>
      <w:tr w:rsidR="003A57AF" w:rsidRPr="004637E0" w14:paraId="6E2227E9" w14:textId="77777777" w:rsidTr="001E4678">
        <w:trPr>
          <w:trHeight w:val="420"/>
          <w:jc w:val="center"/>
        </w:trPr>
        <w:tc>
          <w:tcPr>
            <w:tcW w:w="708" w:type="dxa"/>
            <w:vMerge/>
            <w:shd w:val="clear" w:color="auto" w:fill="auto"/>
            <w:vAlign w:val="center"/>
          </w:tcPr>
          <w:p w14:paraId="7F7C9FB0"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6B071C0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ACADA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31B6C9A" w14:textId="77777777" w:rsidR="003A57AF" w:rsidRPr="00F21C41" w:rsidRDefault="003A57AF" w:rsidP="001E4678">
            <w:pPr>
              <w:spacing w:after="0"/>
              <w:jc w:val="center"/>
              <w:rPr>
                <w:rFonts w:ascii="Arial" w:eastAsia="Times New Roman" w:hAnsi="Arial"/>
                <w:sz w:val="20"/>
                <w:szCs w:val="20"/>
              </w:rPr>
            </w:pPr>
          </w:p>
        </w:tc>
      </w:tr>
      <w:tr w:rsidR="003A57AF" w:rsidRPr="004637E0" w14:paraId="4A9A07A1" w14:textId="77777777" w:rsidTr="001E4678">
        <w:trPr>
          <w:trHeight w:val="420"/>
          <w:jc w:val="center"/>
        </w:trPr>
        <w:tc>
          <w:tcPr>
            <w:tcW w:w="708" w:type="dxa"/>
            <w:vMerge w:val="restart"/>
            <w:shd w:val="clear" w:color="auto" w:fill="auto"/>
            <w:vAlign w:val="center"/>
          </w:tcPr>
          <w:p w14:paraId="2F61F8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lastRenderedPageBreak/>
              <w:t>2</w:t>
            </w:r>
          </w:p>
        </w:tc>
        <w:tc>
          <w:tcPr>
            <w:tcW w:w="1557" w:type="dxa"/>
            <w:vMerge w:val="restart"/>
            <w:shd w:val="clear" w:color="auto" w:fill="auto"/>
            <w:noWrap/>
            <w:vAlign w:val="center"/>
          </w:tcPr>
          <w:p w14:paraId="5C97697F"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37B71F5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739AC77" w14:textId="77777777" w:rsidR="003A57AF" w:rsidRPr="00F21C41" w:rsidRDefault="003A57AF" w:rsidP="001E4678">
            <w:pPr>
              <w:spacing w:after="0"/>
              <w:jc w:val="center"/>
              <w:rPr>
                <w:rFonts w:ascii="Arial" w:eastAsia="Times New Roman" w:hAnsi="Arial"/>
                <w:sz w:val="20"/>
                <w:szCs w:val="20"/>
              </w:rPr>
            </w:pPr>
          </w:p>
        </w:tc>
      </w:tr>
      <w:tr w:rsidR="003A57AF" w:rsidRPr="004637E0" w14:paraId="39044DDE" w14:textId="77777777" w:rsidTr="001E4678">
        <w:trPr>
          <w:trHeight w:val="420"/>
          <w:jc w:val="center"/>
        </w:trPr>
        <w:tc>
          <w:tcPr>
            <w:tcW w:w="708" w:type="dxa"/>
            <w:vMerge/>
            <w:shd w:val="clear" w:color="auto" w:fill="auto"/>
            <w:vAlign w:val="center"/>
          </w:tcPr>
          <w:p w14:paraId="1223806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70101B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CABF3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B97C8EE" w14:textId="77777777" w:rsidR="003A57AF" w:rsidRPr="00F21C41" w:rsidRDefault="003A57AF" w:rsidP="001E4678">
            <w:pPr>
              <w:spacing w:after="0"/>
              <w:jc w:val="center"/>
              <w:rPr>
                <w:rFonts w:ascii="Arial" w:eastAsia="Times New Roman" w:hAnsi="Arial"/>
                <w:sz w:val="20"/>
                <w:szCs w:val="20"/>
              </w:rPr>
            </w:pPr>
          </w:p>
        </w:tc>
      </w:tr>
      <w:tr w:rsidR="003A57AF" w:rsidRPr="004637E0" w14:paraId="763A4586" w14:textId="77777777" w:rsidTr="001E4678">
        <w:trPr>
          <w:trHeight w:val="420"/>
          <w:jc w:val="center"/>
        </w:trPr>
        <w:tc>
          <w:tcPr>
            <w:tcW w:w="708" w:type="dxa"/>
            <w:vMerge/>
            <w:shd w:val="clear" w:color="auto" w:fill="auto"/>
            <w:vAlign w:val="center"/>
          </w:tcPr>
          <w:p w14:paraId="752C1DC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87F5D3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92805FD"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F7A69D0" w14:textId="77777777" w:rsidR="003A57AF" w:rsidRPr="00F21C41" w:rsidRDefault="003A57AF" w:rsidP="001E4678">
            <w:pPr>
              <w:spacing w:after="0"/>
              <w:jc w:val="center"/>
              <w:rPr>
                <w:rFonts w:ascii="Arial" w:eastAsia="Times New Roman" w:hAnsi="Arial"/>
                <w:sz w:val="20"/>
                <w:szCs w:val="20"/>
              </w:rPr>
            </w:pPr>
          </w:p>
        </w:tc>
      </w:tr>
      <w:tr w:rsidR="003A57AF" w:rsidRPr="004637E0" w14:paraId="61F5767D" w14:textId="77777777" w:rsidTr="001E4678">
        <w:trPr>
          <w:trHeight w:val="420"/>
          <w:jc w:val="center"/>
        </w:trPr>
        <w:tc>
          <w:tcPr>
            <w:tcW w:w="708" w:type="dxa"/>
            <w:vMerge/>
            <w:shd w:val="clear" w:color="auto" w:fill="auto"/>
            <w:vAlign w:val="center"/>
          </w:tcPr>
          <w:p w14:paraId="348A1446"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0389F2B"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73EF1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4B0E95E" w14:textId="77777777" w:rsidR="003A57AF" w:rsidRPr="00F21C41" w:rsidRDefault="003A57AF" w:rsidP="001E4678">
            <w:pPr>
              <w:spacing w:after="0"/>
              <w:jc w:val="center"/>
              <w:rPr>
                <w:rFonts w:ascii="Arial" w:eastAsia="Times New Roman" w:hAnsi="Arial"/>
                <w:sz w:val="20"/>
                <w:szCs w:val="20"/>
              </w:rPr>
            </w:pPr>
          </w:p>
        </w:tc>
      </w:tr>
      <w:tr w:rsidR="003A57AF" w:rsidRPr="004637E0" w14:paraId="4D82504E" w14:textId="77777777" w:rsidTr="001E4678">
        <w:trPr>
          <w:trHeight w:val="420"/>
          <w:jc w:val="center"/>
        </w:trPr>
        <w:tc>
          <w:tcPr>
            <w:tcW w:w="708" w:type="dxa"/>
            <w:vMerge w:val="restart"/>
            <w:shd w:val="clear" w:color="auto" w:fill="auto"/>
            <w:vAlign w:val="center"/>
          </w:tcPr>
          <w:p w14:paraId="20CF9438"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5675F7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06924A05"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52E5511" w14:textId="77777777" w:rsidR="003A57AF" w:rsidRPr="00F21C41" w:rsidRDefault="003A57AF" w:rsidP="001E4678">
            <w:pPr>
              <w:spacing w:after="0"/>
              <w:jc w:val="center"/>
              <w:rPr>
                <w:rFonts w:ascii="Arial" w:eastAsia="Times New Roman" w:hAnsi="Arial"/>
                <w:sz w:val="20"/>
                <w:szCs w:val="20"/>
              </w:rPr>
            </w:pPr>
          </w:p>
        </w:tc>
      </w:tr>
      <w:tr w:rsidR="003A57AF" w:rsidRPr="004637E0" w14:paraId="255F0C2F" w14:textId="77777777" w:rsidTr="001E4678">
        <w:trPr>
          <w:trHeight w:val="420"/>
          <w:jc w:val="center"/>
        </w:trPr>
        <w:tc>
          <w:tcPr>
            <w:tcW w:w="708" w:type="dxa"/>
            <w:vMerge/>
            <w:shd w:val="clear" w:color="auto" w:fill="auto"/>
          </w:tcPr>
          <w:p w14:paraId="1B4FA61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A38D7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27697D2"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4AAB36B8" w14:textId="77777777" w:rsidR="003A57AF" w:rsidRPr="00F21C41" w:rsidRDefault="003A57AF" w:rsidP="001E4678">
            <w:pPr>
              <w:spacing w:after="0"/>
              <w:jc w:val="center"/>
              <w:rPr>
                <w:rFonts w:ascii="Arial" w:eastAsia="Times New Roman" w:hAnsi="Arial"/>
                <w:sz w:val="20"/>
                <w:szCs w:val="20"/>
              </w:rPr>
            </w:pPr>
          </w:p>
        </w:tc>
      </w:tr>
      <w:tr w:rsidR="003A57AF" w:rsidRPr="004637E0" w14:paraId="1C209726" w14:textId="77777777" w:rsidTr="001E4678">
        <w:trPr>
          <w:trHeight w:val="420"/>
          <w:jc w:val="center"/>
        </w:trPr>
        <w:tc>
          <w:tcPr>
            <w:tcW w:w="708" w:type="dxa"/>
            <w:vMerge/>
            <w:shd w:val="clear" w:color="auto" w:fill="auto"/>
          </w:tcPr>
          <w:p w14:paraId="4A632AA9"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686917"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15946D1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A2943F2" w14:textId="77777777" w:rsidR="003A57AF" w:rsidRPr="00F21C41" w:rsidRDefault="003A57AF" w:rsidP="001E4678">
            <w:pPr>
              <w:spacing w:after="0"/>
              <w:jc w:val="center"/>
              <w:rPr>
                <w:rFonts w:ascii="Arial" w:eastAsia="Times New Roman" w:hAnsi="Arial"/>
                <w:sz w:val="20"/>
                <w:szCs w:val="20"/>
              </w:rPr>
            </w:pPr>
          </w:p>
        </w:tc>
      </w:tr>
      <w:tr w:rsidR="003A57AF" w:rsidRPr="004637E0" w14:paraId="75F24C58" w14:textId="77777777" w:rsidTr="001E4678">
        <w:trPr>
          <w:trHeight w:val="420"/>
          <w:jc w:val="center"/>
        </w:trPr>
        <w:tc>
          <w:tcPr>
            <w:tcW w:w="708" w:type="dxa"/>
            <w:vMerge/>
            <w:shd w:val="clear" w:color="auto" w:fill="auto"/>
          </w:tcPr>
          <w:p w14:paraId="2953469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AC750F6"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B79EC38"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F680E1E" w14:textId="77777777" w:rsidR="003A57AF" w:rsidRPr="00F21C41" w:rsidRDefault="003A57AF" w:rsidP="001E4678">
            <w:pPr>
              <w:spacing w:after="0"/>
              <w:jc w:val="center"/>
              <w:rPr>
                <w:rFonts w:ascii="Arial" w:eastAsia="Times New Roman" w:hAnsi="Arial"/>
                <w:sz w:val="20"/>
                <w:szCs w:val="20"/>
              </w:rPr>
            </w:pPr>
          </w:p>
        </w:tc>
      </w:tr>
    </w:tbl>
    <w:p w14:paraId="6B67B5B1" w14:textId="77777777" w:rsidR="003A57AF" w:rsidRDefault="003A57AF" w:rsidP="003A57AF">
      <w:pPr>
        <w:pStyle w:val="BodyText"/>
        <w:ind w:firstLine="284"/>
      </w:pPr>
    </w:p>
    <w:p w14:paraId="4A6B098C" w14:textId="42C67F89" w:rsidR="003A57AF" w:rsidRDefault="003A57AF" w:rsidP="00E23BE3">
      <w:pPr>
        <w:pStyle w:val="BodyText"/>
        <w:ind w:firstLine="284"/>
      </w:pPr>
      <w:r>
        <w:t xml:space="preserve">Pada Tabel </w:t>
      </w:r>
      <w:r w:rsidR="000935C8">
        <w:t>3.6</w:t>
      </w:r>
      <w:r>
        <w:t xml:space="preserve"> disajikan data berupa nama ruang, sub lokasi dan akurasi kesalahan. Tiap-tiap ruang yang digunakan untuk implementasi akan dibagi menjadi 4 bagian, kemudian akurasi kesalahannya dihi</w:t>
      </w:r>
      <w:r w:rsidR="00E23BE3">
        <w:t xml:space="preserve">tung menggunakan Persamaan </w:t>
      </w:r>
      <w:r w:rsidR="00955548">
        <w:t>3</w:t>
      </w:r>
      <w:r w:rsidR="00E23BE3">
        <w:t>.1.</w:t>
      </w:r>
    </w:p>
    <w:p w14:paraId="7976F30B" w14:textId="77777777" w:rsidR="007C7977" w:rsidRDefault="007C7977" w:rsidP="007C7977">
      <w:pPr>
        <w:pStyle w:val="Heading2"/>
        <w:numPr>
          <w:ilvl w:val="1"/>
          <w:numId w:val="40"/>
        </w:numPr>
      </w:pPr>
      <w:bookmarkStart w:id="68" w:name="_Toc20222292"/>
      <w:bookmarkStart w:id="69" w:name="_Toc37430192"/>
      <w:r>
        <w:t>Implementasi</w:t>
      </w:r>
      <w:bookmarkEnd w:id="68"/>
      <w:bookmarkEnd w:id="69"/>
    </w:p>
    <w:p w14:paraId="361B68AA" w14:textId="7BBE8353"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E760C1">
        <w:rPr>
          <w:i/>
        </w:rPr>
        <w:t xml:space="preserve"> online. </w:t>
      </w:r>
      <w:r w:rsidR="003B4F5C">
        <w:t xml:space="preserve">Pada tahap implementasi, seluruh perangkat yang digunakan akan diberikan kode sumber untuk dieksekusi. </w:t>
      </w:r>
      <w:r w:rsidR="00441020">
        <w:t xml:space="preserve">Kemudian perangkat </w:t>
      </w:r>
      <w:r w:rsidR="00DB3832" w:rsidRPr="00DB3832">
        <w:rPr>
          <w:i/>
        </w:rPr>
        <w:t>reference points</w:t>
      </w:r>
      <w:r w:rsidR="00441020">
        <w:t xml:space="preserve"> akan diletakkan pada masing-masing ruang. Jumlah perangkat </w:t>
      </w:r>
      <w:r w:rsidR="00DB3832" w:rsidRPr="00DB3832">
        <w:rPr>
          <w:i/>
        </w:rPr>
        <w:t>reference points</w:t>
      </w:r>
      <w:r w:rsidR="00441020">
        <w:rPr>
          <w:i/>
        </w:rPr>
        <w:t xml:space="preserve">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DB3832" w:rsidRPr="00DB3832">
        <w:rPr>
          <w:i/>
        </w:rPr>
        <w:t>reference points</w:t>
      </w:r>
      <w:r w:rsidR="00441020">
        <w:t xml:space="preserve"> dan 1 ruangan diletakkan 1 perangkat </w:t>
      </w:r>
      <w:r w:rsidR="00DB3832" w:rsidRPr="00DB3832">
        <w:rPr>
          <w:i/>
        </w:rPr>
        <w:t>reference points</w:t>
      </w:r>
      <w:r w:rsidR="00441020">
        <w:rPr>
          <w:i/>
        </w:rPr>
        <w: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184C957C" w14:textId="77777777" w:rsidR="007C7977" w:rsidRDefault="007C7977" w:rsidP="007C7977">
      <w:pPr>
        <w:pStyle w:val="Heading2"/>
        <w:numPr>
          <w:ilvl w:val="1"/>
          <w:numId w:val="40"/>
        </w:numPr>
      </w:pPr>
      <w:bookmarkStart w:id="70" w:name="_Toc20222293"/>
      <w:bookmarkStart w:id="71" w:name="_Toc37430193"/>
      <w:r>
        <w:t>Pengujian</w:t>
      </w:r>
      <w:bookmarkEnd w:id="70"/>
      <w:bookmarkEnd w:id="71"/>
    </w:p>
    <w:p w14:paraId="16FDCD48" w14:textId="5B5DB495" w:rsidR="00297E7F" w:rsidRPr="00297E7F" w:rsidRDefault="007C7977" w:rsidP="007C7977">
      <w:pPr>
        <w:pStyle w:val="BodyText"/>
        <w:ind w:firstLine="340"/>
      </w:pPr>
      <w:r>
        <w:t xml:space="preserve">Pada  tahap  ini,  sistem  telah  berhasil  dirancang  lalu  penulis  akan  melakukan pengujian  pada  sistem  yang  dibangun.  Pengujian  dilakukan  untuk  mengetahui bahwa  sistem  telah  dapat  berjalan  sesuai  dengan  spesifikasi,  kebutuhan,  dan tujuannya. </w:t>
      </w:r>
      <w:r w:rsidR="00A2668F">
        <w:t xml:space="preserve">Pengujian ini dibagi menjadi 2 tahap, tahap pertama </w:t>
      </w:r>
      <w:r w:rsidR="00A2668F">
        <w:lastRenderedPageBreak/>
        <w:t>adalah pengujian untuk memperoleh akurasi kesalahan penentuan lokasi secara umum. Kedua, adalah pengujian untuk memperoleh akurasi kesalahan pada tiap sub-lokasi pada masing-masing lokasi implementasi.</w:t>
      </w:r>
      <w:r w:rsidR="00297E7F">
        <w:t xml:space="preserve"> Implementasi pengujian dilakukan pada kondisi lingkungan yang sebenarnya untuk mengetahui kinerja dari sistem apabila diimplementasikan pada kondisi sebenarnya. </w:t>
      </w:r>
    </w:p>
    <w:p w14:paraId="653015C1" w14:textId="77777777" w:rsidR="007C7977" w:rsidRDefault="007C7977" w:rsidP="007C7977">
      <w:pPr>
        <w:pStyle w:val="Heading2"/>
        <w:numPr>
          <w:ilvl w:val="1"/>
          <w:numId w:val="40"/>
        </w:numPr>
      </w:pPr>
      <w:bookmarkStart w:id="72" w:name="_Toc20222294"/>
      <w:bookmarkStart w:id="73" w:name="_Toc37430194"/>
      <w:r>
        <w:t>Kesimpulan dan Saran</w:t>
      </w:r>
      <w:bookmarkEnd w:id="72"/>
      <w:bookmarkEnd w:id="73"/>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6D3D01BA" w:rsidR="00E43E43" w:rsidRDefault="002A3AF7" w:rsidP="00692B49">
      <w:pPr>
        <w:pStyle w:val="Heading1"/>
        <w:rPr>
          <w:lang w:val="en-US"/>
        </w:rPr>
      </w:pPr>
      <w:bookmarkStart w:id="74" w:name="_Toc37430195"/>
      <w:r>
        <w:rPr>
          <w:caps w:val="0"/>
        </w:rPr>
        <w:lastRenderedPageBreak/>
        <w:t>IMPLEMENTASI</w:t>
      </w:r>
      <w:r w:rsidR="00AA6315">
        <w:rPr>
          <w:caps w:val="0"/>
        </w:rPr>
        <w:t xml:space="preserve"> DAN PENGUJIAN</w:t>
      </w:r>
      <w:bookmarkEnd w:id="74"/>
    </w:p>
    <w:p w14:paraId="036BF115" w14:textId="35AE5ED3" w:rsidR="0030598E" w:rsidRDefault="00BF6E32" w:rsidP="00064A2E">
      <w:pPr>
        <w:pStyle w:val="BodyText"/>
        <w:ind w:firstLine="426"/>
      </w:pPr>
      <w:r>
        <w:t>Pada bab 4</w:t>
      </w:r>
      <w:r w:rsidR="00295B16">
        <w:t xml:space="preserve"> berisi tentang penjelasan mengenai teknis implementasi dan pengujian sistem berdasarkan perancangan dari bab 3.4. Pada bab ini juga akan ditampilkan hasil dari implementasi dan pengujian. Bab ini dibagi menjadi 4 bagian, pertama akan menjelaskan mengenai implementasi tahap </w:t>
      </w:r>
      <w:r w:rsidR="00295B16">
        <w:rPr>
          <w:i/>
        </w:rPr>
        <w:t>Offline</w:t>
      </w:r>
      <w:r w:rsidR="00295B16">
        <w:t xml:space="preserve">, kedua akan menjelaskan mengenai </w:t>
      </w:r>
      <w:r w:rsidR="00A3615E">
        <w:t xml:space="preserve">implementasi tahap </w:t>
      </w:r>
      <w:r w:rsidR="00A3615E">
        <w:rPr>
          <w:i/>
        </w:rPr>
        <w:t>Online</w:t>
      </w:r>
      <w:r w:rsidR="00A3615E">
        <w:t xml:space="preserve">, ketiga akan menjelaskan mengenai implementasi pengujian akurasi kesalahan </w:t>
      </w:r>
      <w:r w:rsidR="00D909D8">
        <w:t>sistem</w:t>
      </w:r>
      <w:r w:rsidR="00A3615E">
        <w:t>, dan keempat akan menjelaskan mengenai pengujian akurasi kesalahan</w:t>
      </w:r>
      <w:r>
        <w:t xml:space="preserve"> sistem</w:t>
      </w:r>
      <w:r w:rsidR="00A3615E">
        <w:t xml:space="preserve"> pada tiap sub lokasi ruangan.</w:t>
      </w:r>
      <w:r w:rsidR="00E760C1">
        <w:t xml:space="preserve"> </w:t>
      </w:r>
    </w:p>
    <w:p w14:paraId="497844F3" w14:textId="06B254FD" w:rsidR="00B774C4" w:rsidRDefault="00E760C1" w:rsidP="00064A2E">
      <w:pPr>
        <w:pStyle w:val="BodyText"/>
        <w:ind w:firstLine="426"/>
      </w:pPr>
      <w:r>
        <w:t>P</w:t>
      </w:r>
      <w:r w:rsidR="00684243">
        <w:t xml:space="preserve">ada tahap implementasi, </w:t>
      </w:r>
      <w:r w:rsidR="00B774C4">
        <w:t>perangkat yang digunakan untuk memenuhi kebutuhan komponen adalah sebagai berikut.</w:t>
      </w:r>
    </w:p>
    <w:p w14:paraId="74EFB653" w14:textId="6C7228DF" w:rsidR="00A008A6" w:rsidRDefault="00A008A6" w:rsidP="00A008A6">
      <w:pPr>
        <w:pStyle w:val="Caption"/>
      </w:pPr>
      <w:bookmarkStart w:id="75" w:name="_Toc37430236"/>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w:t>
      </w:r>
      <w:r w:rsidR="006B7C72">
        <w:t xml:space="preserve">Daftar </w:t>
      </w:r>
      <w:r>
        <w:t>Perangkat Dan Fungsinya</w:t>
      </w:r>
      <w:bookmarkEnd w:id="75"/>
    </w:p>
    <w:tbl>
      <w:tblPr>
        <w:tblStyle w:val="TableGrid"/>
        <w:tblW w:w="0" w:type="auto"/>
        <w:tblLook w:val="04A0" w:firstRow="1" w:lastRow="0" w:firstColumn="1" w:lastColumn="0" w:noHBand="0" w:noVBand="1"/>
      </w:tblPr>
      <w:tblGrid>
        <w:gridCol w:w="846"/>
        <w:gridCol w:w="2268"/>
        <w:gridCol w:w="1843"/>
        <w:gridCol w:w="2970"/>
      </w:tblGrid>
      <w:tr w:rsidR="00B774C4" w14:paraId="7FD31086" w14:textId="77777777" w:rsidTr="005975BF">
        <w:tc>
          <w:tcPr>
            <w:tcW w:w="846" w:type="dxa"/>
          </w:tcPr>
          <w:p w14:paraId="478A9162" w14:textId="67BE4A8E" w:rsidR="00B774C4" w:rsidRDefault="00B774C4" w:rsidP="00B774C4">
            <w:pPr>
              <w:pStyle w:val="BodyText"/>
              <w:spacing w:after="0"/>
            </w:pPr>
            <w:r>
              <w:t>No.</w:t>
            </w:r>
          </w:p>
        </w:tc>
        <w:tc>
          <w:tcPr>
            <w:tcW w:w="2268" w:type="dxa"/>
          </w:tcPr>
          <w:p w14:paraId="29F82968" w14:textId="2CF40C3C" w:rsidR="00B774C4" w:rsidRDefault="00B774C4" w:rsidP="00B774C4">
            <w:pPr>
              <w:pStyle w:val="BodyText"/>
              <w:spacing w:after="0"/>
            </w:pPr>
            <w:r>
              <w:t>Nama Perangkat</w:t>
            </w:r>
          </w:p>
        </w:tc>
        <w:tc>
          <w:tcPr>
            <w:tcW w:w="1843" w:type="dxa"/>
          </w:tcPr>
          <w:p w14:paraId="3059353A" w14:textId="1813D875" w:rsidR="00B774C4" w:rsidRDefault="00B774C4" w:rsidP="00B774C4">
            <w:pPr>
              <w:pStyle w:val="BodyText"/>
              <w:spacing w:after="0"/>
            </w:pPr>
            <w:r>
              <w:t>Fungsi</w:t>
            </w:r>
          </w:p>
        </w:tc>
        <w:tc>
          <w:tcPr>
            <w:tcW w:w="2970" w:type="dxa"/>
          </w:tcPr>
          <w:p w14:paraId="695BBF9E" w14:textId="27EE1681" w:rsidR="00B774C4" w:rsidRDefault="00B774C4" w:rsidP="00B774C4">
            <w:pPr>
              <w:pStyle w:val="BodyText"/>
              <w:spacing w:after="0"/>
            </w:pPr>
            <w:r>
              <w:t>Keterangan</w:t>
            </w:r>
          </w:p>
        </w:tc>
      </w:tr>
      <w:tr w:rsidR="00B774C4" w14:paraId="0B9517FE" w14:textId="77777777" w:rsidTr="005975BF">
        <w:trPr>
          <w:trHeight w:val="397"/>
        </w:trPr>
        <w:tc>
          <w:tcPr>
            <w:tcW w:w="846" w:type="dxa"/>
          </w:tcPr>
          <w:p w14:paraId="0CA10177" w14:textId="71C62E68" w:rsidR="00B774C4" w:rsidRDefault="00B774C4" w:rsidP="00B774C4">
            <w:pPr>
              <w:pStyle w:val="BodyText"/>
              <w:spacing w:after="0"/>
            </w:pPr>
            <w:r>
              <w:t>1.</w:t>
            </w:r>
          </w:p>
        </w:tc>
        <w:tc>
          <w:tcPr>
            <w:tcW w:w="2268" w:type="dxa"/>
          </w:tcPr>
          <w:p w14:paraId="17C1D6E0" w14:textId="13BF7EB6" w:rsidR="00B774C4" w:rsidRDefault="00490A23" w:rsidP="00B774C4">
            <w:pPr>
              <w:pStyle w:val="BodyText"/>
              <w:spacing w:after="0"/>
            </w:pPr>
            <w:r>
              <w:t>iTAG</w:t>
            </w:r>
          </w:p>
        </w:tc>
        <w:tc>
          <w:tcPr>
            <w:tcW w:w="1843" w:type="dxa"/>
          </w:tcPr>
          <w:p w14:paraId="025CFC09" w14:textId="6EA1F24E" w:rsidR="00B774C4" w:rsidRPr="00490A23" w:rsidRDefault="00490A23" w:rsidP="00B774C4">
            <w:pPr>
              <w:pStyle w:val="BodyText"/>
              <w:spacing w:after="0"/>
              <w:rPr>
                <w:i/>
              </w:rPr>
            </w:pPr>
            <w:r>
              <w:rPr>
                <w:i/>
              </w:rPr>
              <w:t>Passive Tag</w:t>
            </w:r>
          </w:p>
        </w:tc>
        <w:tc>
          <w:tcPr>
            <w:tcW w:w="2970" w:type="dxa"/>
          </w:tcPr>
          <w:p w14:paraId="443DA2A3" w14:textId="09F9CEE4" w:rsidR="00B774C4" w:rsidRPr="005975BF" w:rsidRDefault="005975BF" w:rsidP="00AC240D">
            <w:pPr>
              <w:pStyle w:val="BodyText"/>
              <w:spacing w:after="0"/>
            </w:pPr>
            <w:r>
              <w:t xml:space="preserve">Perangkat iTAG memiliki fitur untuk memancarkan sinyal bluetooth secara terus menerus, sehingga dapat digunakan sebagai </w:t>
            </w:r>
            <w:r>
              <w:rPr>
                <w:i/>
              </w:rPr>
              <w:t>passive tag</w:t>
            </w:r>
            <w:r>
              <w:t xml:space="preserve">. </w:t>
            </w:r>
          </w:p>
        </w:tc>
      </w:tr>
      <w:tr w:rsidR="00AC240D" w14:paraId="4DC66B43" w14:textId="77777777" w:rsidTr="005975BF">
        <w:trPr>
          <w:trHeight w:val="397"/>
        </w:trPr>
        <w:tc>
          <w:tcPr>
            <w:tcW w:w="846" w:type="dxa"/>
          </w:tcPr>
          <w:p w14:paraId="48CD1A36" w14:textId="500DC8B9" w:rsidR="00AC240D" w:rsidRDefault="00AC240D" w:rsidP="00B774C4">
            <w:pPr>
              <w:pStyle w:val="BodyText"/>
              <w:spacing w:after="0"/>
            </w:pPr>
            <w:r>
              <w:t>2.</w:t>
            </w:r>
          </w:p>
        </w:tc>
        <w:tc>
          <w:tcPr>
            <w:tcW w:w="2268" w:type="dxa"/>
          </w:tcPr>
          <w:p w14:paraId="7F73542B" w14:textId="21E72A81" w:rsidR="00AC240D" w:rsidRDefault="00AC240D" w:rsidP="00B774C4">
            <w:pPr>
              <w:pStyle w:val="BodyText"/>
              <w:spacing w:after="0"/>
            </w:pPr>
            <w:r>
              <w:t>ESP32</w:t>
            </w:r>
          </w:p>
        </w:tc>
        <w:tc>
          <w:tcPr>
            <w:tcW w:w="1843" w:type="dxa"/>
          </w:tcPr>
          <w:p w14:paraId="0670EB90" w14:textId="51D45E7D" w:rsidR="00AC240D" w:rsidRDefault="00AC240D" w:rsidP="00B774C4">
            <w:pPr>
              <w:pStyle w:val="BodyText"/>
              <w:spacing w:after="0"/>
              <w:rPr>
                <w:i/>
              </w:rPr>
            </w:pPr>
            <w:r>
              <w:rPr>
                <w:i/>
              </w:rPr>
              <w:t>Reference Point</w:t>
            </w:r>
          </w:p>
        </w:tc>
        <w:tc>
          <w:tcPr>
            <w:tcW w:w="2970" w:type="dxa"/>
          </w:tcPr>
          <w:p w14:paraId="3509A331" w14:textId="43131D35" w:rsidR="00AC240D" w:rsidRPr="00AC240D" w:rsidRDefault="00AC240D" w:rsidP="00AC240D">
            <w:pPr>
              <w:pStyle w:val="BodyText"/>
              <w:spacing w:after="0"/>
            </w:pPr>
            <w:r>
              <w:t xml:space="preserve">Perangkat ESP32 memiliki fitur BLE dan WiFi. Fitur BLE digunakan untuk menangkap sinyal dari </w:t>
            </w:r>
            <w:r>
              <w:rPr>
                <w:i/>
              </w:rPr>
              <w:t>passive tag</w:t>
            </w:r>
            <w:r>
              <w:t>. Fitur WiFi digunakan untuk mengirim data RSSI menuju server</w:t>
            </w:r>
          </w:p>
        </w:tc>
      </w:tr>
      <w:tr w:rsidR="00AC240D" w14:paraId="1C3C74C9" w14:textId="77777777" w:rsidTr="005975BF">
        <w:trPr>
          <w:trHeight w:val="397"/>
        </w:trPr>
        <w:tc>
          <w:tcPr>
            <w:tcW w:w="846" w:type="dxa"/>
          </w:tcPr>
          <w:p w14:paraId="42979E8A" w14:textId="5658F658" w:rsidR="00AC240D" w:rsidRDefault="00AC240D" w:rsidP="00B774C4">
            <w:pPr>
              <w:pStyle w:val="BodyText"/>
              <w:spacing w:after="0"/>
            </w:pPr>
            <w:r>
              <w:t>3.</w:t>
            </w:r>
          </w:p>
        </w:tc>
        <w:tc>
          <w:tcPr>
            <w:tcW w:w="2268" w:type="dxa"/>
          </w:tcPr>
          <w:p w14:paraId="4DA9E654" w14:textId="56DE05CE" w:rsidR="00AC240D" w:rsidRDefault="00AC240D" w:rsidP="00B774C4">
            <w:pPr>
              <w:pStyle w:val="BodyText"/>
              <w:spacing w:after="0"/>
            </w:pPr>
            <w:r>
              <w:t>Laptop</w:t>
            </w:r>
          </w:p>
        </w:tc>
        <w:tc>
          <w:tcPr>
            <w:tcW w:w="1843" w:type="dxa"/>
          </w:tcPr>
          <w:p w14:paraId="09F60853" w14:textId="5440F6A4" w:rsidR="00AC240D" w:rsidRDefault="00AC240D" w:rsidP="00B774C4">
            <w:pPr>
              <w:pStyle w:val="BodyText"/>
              <w:spacing w:after="0"/>
              <w:rPr>
                <w:i/>
              </w:rPr>
            </w:pPr>
            <w:r>
              <w:rPr>
                <w:i/>
              </w:rPr>
              <w:t>Server</w:t>
            </w:r>
          </w:p>
        </w:tc>
        <w:tc>
          <w:tcPr>
            <w:tcW w:w="2970" w:type="dxa"/>
          </w:tcPr>
          <w:p w14:paraId="3EAA0988" w14:textId="170EB2E7" w:rsidR="00AC240D" w:rsidRPr="00AC240D" w:rsidRDefault="00AC240D" w:rsidP="00AC240D">
            <w:pPr>
              <w:pStyle w:val="BodyText"/>
              <w:spacing w:after="0"/>
            </w:pPr>
            <w:r>
              <w:t xml:space="preserve">Proses penulisan </w:t>
            </w:r>
            <w:r>
              <w:rPr>
                <w:i/>
              </w:rPr>
              <w:t>data training</w:t>
            </w:r>
            <w:r>
              <w:t xml:space="preserve"> hingga proses klasifikasi dilakukan pada server.</w:t>
            </w:r>
          </w:p>
        </w:tc>
      </w:tr>
    </w:tbl>
    <w:p w14:paraId="56C0F991" w14:textId="502B8BDA" w:rsidR="00E760C1" w:rsidRPr="00E760C1" w:rsidRDefault="00E760C1" w:rsidP="00064A2E">
      <w:pPr>
        <w:pStyle w:val="BodyText"/>
        <w:ind w:firstLine="426"/>
      </w:pPr>
    </w:p>
    <w:p w14:paraId="5953FC21" w14:textId="2DB6B42A" w:rsidR="00A3615E" w:rsidRDefault="00A3615E" w:rsidP="00A3615E">
      <w:pPr>
        <w:pStyle w:val="Heading2"/>
      </w:pPr>
      <w:bookmarkStart w:id="76" w:name="_Toc37430196"/>
      <w:r>
        <w:t xml:space="preserve">Implementasi Tahap </w:t>
      </w:r>
      <w:r w:rsidRPr="003928D0">
        <w:rPr>
          <w:i/>
        </w:rPr>
        <w:t>Offline</w:t>
      </w:r>
      <w:bookmarkEnd w:id="76"/>
    </w:p>
    <w:p w14:paraId="03E96E53" w14:textId="30374D3B" w:rsidR="00A3615E" w:rsidRDefault="003928D0" w:rsidP="003928D0">
      <w:pPr>
        <w:pStyle w:val="BodyText"/>
        <w:ind w:firstLine="426"/>
      </w:pPr>
      <w:r>
        <w:t xml:space="preserve">Tahap </w:t>
      </w:r>
      <w:r>
        <w:rPr>
          <w:i/>
        </w:rPr>
        <w:t>Offline</w:t>
      </w:r>
      <w:r>
        <w:t xml:space="preserve"> diperlukan untuk membentuk </w:t>
      </w:r>
      <w:r>
        <w:rPr>
          <w:i/>
        </w:rPr>
        <w:t>data training</w:t>
      </w:r>
      <w:r>
        <w:t xml:space="preserve">. </w:t>
      </w:r>
      <w:r>
        <w:rPr>
          <w:i/>
        </w:rPr>
        <w:t xml:space="preserve">Data training </w:t>
      </w:r>
      <w:r>
        <w:t xml:space="preserve">ini nantinya akan digunakan pada tahap </w:t>
      </w:r>
      <w:r>
        <w:rPr>
          <w:i/>
        </w:rPr>
        <w:t xml:space="preserve">online </w:t>
      </w:r>
      <w:r>
        <w:t xml:space="preserve">untuk klasifikasi nama lokasi sebagaimana pada rancangan tahap </w:t>
      </w:r>
      <w:r>
        <w:rPr>
          <w:i/>
        </w:rPr>
        <w:t>online</w:t>
      </w:r>
      <w:r>
        <w:t xml:space="preserve">. Tahap </w:t>
      </w:r>
      <w:r>
        <w:rPr>
          <w:i/>
        </w:rPr>
        <w:t xml:space="preserve">Offline </w:t>
      </w:r>
      <w:r>
        <w:t xml:space="preserve">dimulai dengan dengan menyalakan </w:t>
      </w:r>
      <w:r>
        <w:rPr>
          <w:i/>
        </w:rPr>
        <w:t>passive tag</w:t>
      </w:r>
      <w:r>
        <w:t xml:space="preserve"> yang memancarkan sinyal bluetooth secara terus-menerus. Kemudian beberapa </w:t>
      </w:r>
      <w:r>
        <w:rPr>
          <w:i/>
        </w:rPr>
        <w:t xml:space="preserve">reference points </w:t>
      </w:r>
      <w:r>
        <w:t xml:space="preserve">akan menangkap sinyal dari </w:t>
      </w:r>
      <w:r>
        <w:rPr>
          <w:i/>
        </w:rPr>
        <w:t>passive tag</w:t>
      </w:r>
      <w:r>
        <w:t xml:space="preserve"> dan mengirimkan data RSSI </w:t>
      </w:r>
      <w:r>
        <w:rPr>
          <w:i/>
        </w:rPr>
        <w:t xml:space="preserve">passive tag </w:t>
      </w:r>
      <w:r>
        <w:t xml:space="preserve">dan MAC </w:t>
      </w:r>
      <w:r>
        <w:rPr>
          <w:i/>
        </w:rPr>
        <w:t xml:space="preserve">address reference </w:t>
      </w:r>
      <w:r w:rsidRPr="003928D0">
        <w:rPr>
          <w:i/>
        </w:rPr>
        <w:t>points</w:t>
      </w:r>
      <w:r>
        <w:t xml:space="preserve"> menuju server dengan menggunakan format JSON. </w:t>
      </w:r>
      <w:r w:rsidR="00361AAD">
        <w:t xml:space="preserve">Pada </w:t>
      </w:r>
      <w:r w:rsidR="00361AAD" w:rsidRPr="00361AAD">
        <w:rPr>
          <w:i/>
        </w:rPr>
        <w:t>pseudocode</w:t>
      </w:r>
      <w:r w:rsidR="00361AAD">
        <w:t xml:space="preserve"> dibawah ini menjelaskan tentang cara kerja dari </w:t>
      </w:r>
      <w:r w:rsidR="00361AAD">
        <w:rPr>
          <w:i/>
        </w:rPr>
        <w:t>reference points</w:t>
      </w:r>
      <w:r w:rsidR="00361AAD">
        <w:t>.</w:t>
      </w:r>
    </w:p>
    <w:p w14:paraId="399E0CF0" w14:textId="77777777" w:rsidR="00A008A6" w:rsidRDefault="00A008A6" w:rsidP="003928D0">
      <w:pPr>
        <w:pStyle w:val="BodyText"/>
        <w:ind w:firstLine="426"/>
      </w:pPr>
    </w:p>
    <w:p w14:paraId="7996263D" w14:textId="2D6726AF" w:rsidR="00A008A6" w:rsidRDefault="00A008A6" w:rsidP="00A008A6">
      <w:pPr>
        <w:pStyle w:val="Caption"/>
      </w:pPr>
      <w:bookmarkStart w:id="77" w:name="_Toc37430237"/>
      <w:r>
        <w:lastRenderedPageBreak/>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w:t>
      </w:r>
      <w:r w:rsidRPr="00A008A6">
        <w:rPr>
          <w:i/>
        </w:rPr>
        <w:t>Pseudocode</w:t>
      </w:r>
      <w:r>
        <w:t xml:space="preserve"> </w:t>
      </w:r>
      <w:r w:rsidRPr="00A008A6">
        <w:rPr>
          <w:i/>
        </w:rPr>
        <w:t>Reference</w:t>
      </w:r>
      <w:r>
        <w:t xml:space="preserve"> </w:t>
      </w:r>
      <w:r w:rsidRPr="00A008A6">
        <w:rPr>
          <w:i/>
        </w:rPr>
        <w:t>Point</w:t>
      </w:r>
      <w:bookmarkEnd w:id="77"/>
    </w:p>
    <w:tbl>
      <w:tblPr>
        <w:tblStyle w:val="TableGrid"/>
        <w:tblW w:w="0" w:type="auto"/>
        <w:tblInd w:w="421" w:type="dxa"/>
        <w:tblLook w:val="04A0" w:firstRow="1" w:lastRow="0" w:firstColumn="1" w:lastColumn="0" w:noHBand="0" w:noVBand="1"/>
      </w:tblPr>
      <w:tblGrid>
        <w:gridCol w:w="7223"/>
      </w:tblGrid>
      <w:tr w:rsidR="000169FD" w14:paraId="7FC94E85" w14:textId="77777777" w:rsidTr="000169FD">
        <w:trPr>
          <w:trHeight w:val="710"/>
        </w:trPr>
        <w:tc>
          <w:tcPr>
            <w:tcW w:w="7223" w:type="dxa"/>
          </w:tcPr>
          <w:p w14:paraId="22DB2872" w14:textId="5854BB97" w:rsidR="000169FD" w:rsidRDefault="000169FD" w:rsidP="00A30DA9">
            <w:pPr>
              <w:pStyle w:val="BodyText"/>
              <w:spacing w:after="0"/>
              <w:jc w:val="left"/>
            </w:pPr>
            <w:r>
              <w:t>KAMUS DATA</w:t>
            </w:r>
          </w:p>
          <w:p w14:paraId="1A661A03" w14:textId="1584A62E" w:rsidR="000169FD" w:rsidRDefault="000169FD" w:rsidP="00A30DA9">
            <w:pPr>
              <w:pStyle w:val="BodyText"/>
              <w:spacing w:after="0"/>
              <w:jc w:val="left"/>
              <w:rPr>
                <w:i/>
              </w:rPr>
            </w:pPr>
            <w:r>
              <w:t xml:space="preserve">Address : String       </w:t>
            </w:r>
            <w:r w:rsidR="00A30DA9">
              <w:t xml:space="preserve">  </w:t>
            </w:r>
            <w:r>
              <w:t>//</w:t>
            </w:r>
            <w:r w:rsidR="00A30DA9">
              <w:t xml:space="preserve"> </w:t>
            </w:r>
            <w:r>
              <w:t xml:space="preserve">MAC </w:t>
            </w:r>
            <w:r w:rsidRPr="000169FD">
              <w:rPr>
                <w:i/>
              </w:rPr>
              <w:t>address passive tag</w:t>
            </w:r>
          </w:p>
          <w:p w14:paraId="5D81EBF5" w14:textId="7AEBF24B" w:rsidR="000169FD" w:rsidRDefault="00AA2063" w:rsidP="00A30DA9">
            <w:pPr>
              <w:pStyle w:val="BodyText"/>
              <w:spacing w:after="0"/>
              <w:jc w:val="left"/>
              <w:rPr>
                <w:i/>
              </w:rPr>
            </w:pPr>
            <w:r>
              <w:t xml:space="preserve">RSSI </w:t>
            </w:r>
            <w:r w:rsidR="000169FD">
              <w:t xml:space="preserve">: integer           </w:t>
            </w:r>
            <w:r w:rsidR="00A30DA9">
              <w:t xml:space="preserve">  </w:t>
            </w:r>
            <w:r w:rsidR="000169FD">
              <w:t xml:space="preserve"> //</w:t>
            </w:r>
            <w:r w:rsidR="00A30DA9">
              <w:t xml:space="preserve"> </w:t>
            </w:r>
            <w:r w:rsidR="000169FD">
              <w:t xml:space="preserve">Untuk menyimpan rssi </w:t>
            </w:r>
            <w:r w:rsidR="000169FD">
              <w:rPr>
                <w:i/>
              </w:rPr>
              <w:t>passive tag</w:t>
            </w:r>
          </w:p>
          <w:p w14:paraId="13EB8A5D" w14:textId="5FCFA0F0" w:rsidR="00A30DA9" w:rsidRDefault="00AA2063" w:rsidP="00A30DA9">
            <w:pPr>
              <w:pStyle w:val="BodyText"/>
              <w:spacing w:after="0"/>
              <w:jc w:val="left"/>
            </w:pPr>
            <w:r>
              <w:t xml:space="preserve">MAC </w:t>
            </w:r>
            <w:r w:rsidR="00A30DA9">
              <w:t xml:space="preserve">: String               // Untuk menyimpan MAC </w:t>
            </w:r>
            <w:r w:rsidR="00A30DA9" w:rsidRPr="00A30DA9">
              <w:rPr>
                <w:i/>
              </w:rPr>
              <w:t>address</w:t>
            </w:r>
            <w:r w:rsidR="00A30DA9">
              <w:t xml:space="preserve"> ESP32</w:t>
            </w:r>
          </w:p>
          <w:p w14:paraId="0A05F3A0" w14:textId="5A6C8B32" w:rsidR="00A30DA9" w:rsidRDefault="00AA2063" w:rsidP="00A30DA9">
            <w:pPr>
              <w:pStyle w:val="BodyText"/>
              <w:spacing w:after="0"/>
              <w:jc w:val="left"/>
            </w:pPr>
            <w:r>
              <w:t>json</w:t>
            </w:r>
            <w:r w:rsidR="00A30DA9">
              <w:t xml:space="preserve"> : </w:t>
            </w:r>
            <w:r>
              <w:t xml:space="preserve">JSON                 </w:t>
            </w:r>
            <w:r w:rsidR="00A30DA9">
              <w:t xml:space="preserve">// Untuk menyimpan rssi </w:t>
            </w:r>
            <w:r w:rsidR="00A30DA9">
              <w:rPr>
                <w:i/>
              </w:rPr>
              <w:t>passive tag</w:t>
            </w:r>
            <w:r w:rsidR="00A30DA9">
              <w:t xml:space="preserve"> dan MAC</w:t>
            </w:r>
          </w:p>
          <w:p w14:paraId="1ED5812D" w14:textId="427BD4C8" w:rsidR="00A30DA9" w:rsidRPr="00A30DA9" w:rsidRDefault="00A30DA9" w:rsidP="00A30DA9">
            <w:pPr>
              <w:pStyle w:val="BodyText"/>
              <w:spacing w:after="0"/>
              <w:jc w:val="left"/>
              <w:rPr>
                <w:i/>
              </w:rPr>
            </w:pPr>
            <w:r>
              <w:t xml:space="preserve">                                        </w:t>
            </w:r>
            <w:r>
              <w:rPr>
                <w:i/>
              </w:rPr>
              <w:t xml:space="preserve">Address </w:t>
            </w:r>
            <w:r w:rsidRPr="00A30DA9">
              <w:t>ESP32</w:t>
            </w:r>
          </w:p>
        </w:tc>
      </w:tr>
      <w:tr w:rsidR="000169FD" w14:paraId="61168119" w14:textId="77777777" w:rsidTr="000169FD">
        <w:trPr>
          <w:trHeight w:val="1272"/>
        </w:trPr>
        <w:tc>
          <w:tcPr>
            <w:tcW w:w="7223" w:type="dxa"/>
          </w:tcPr>
          <w:p w14:paraId="04C3B97A" w14:textId="7881A12C" w:rsidR="000169FD" w:rsidRDefault="000169FD" w:rsidP="000169FD">
            <w:pPr>
              <w:spacing w:after="0"/>
            </w:pPr>
            <w:r>
              <w:t>BEGIN</w:t>
            </w:r>
          </w:p>
          <w:p w14:paraId="5CD5920B" w14:textId="26E3AC7B" w:rsidR="000169FD" w:rsidRDefault="000169FD" w:rsidP="000169FD">
            <w:pPr>
              <w:spacing w:after="0"/>
            </w:pPr>
            <w:r>
              <w:t>Mulai pemindaian</w:t>
            </w:r>
          </w:p>
          <w:p w14:paraId="233AEEB0" w14:textId="77777777" w:rsidR="000169FD" w:rsidRDefault="000169FD" w:rsidP="000169FD">
            <w:pPr>
              <w:spacing w:after="0"/>
            </w:pPr>
            <w:r>
              <w:t>IF hasil_pemindaian == Address</w:t>
            </w:r>
          </w:p>
          <w:p w14:paraId="6312F4F2" w14:textId="77777777" w:rsidR="000169FD" w:rsidRDefault="000169FD" w:rsidP="000169FD">
            <w:pPr>
              <w:spacing w:after="0"/>
            </w:pPr>
            <w:r>
              <w:t xml:space="preserve">  Stop pemindaian</w:t>
            </w:r>
          </w:p>
          <w:p w14:paraId="00B362A1" w14:textId="74A3497B" w:rsidR="000169FD" w:rsidRDefault="000169FD" w:rsidP="000169FD">
            <w:pPr>
              <w:spacing w:after="0"/>
            </w:pPr>
            <w:r>
              <w:t xml:space="preserve">  </w:t>
            </w:r>
            <w:r w:rsidR="00AA2063">
              <w:t xml:space="preserve">RSSI </w:t>
            </w:r>
            <w:r>
              <w:rPr>
                <w:rFonts w:cs="Calibri"/>
              </w:rPr>
              <w:t>←</w:t>
            </w:r>
            <w:r>
              <w:t xml:space="preserve"> get_passive_tag_rssi</w:t>
            </w:r>
          </w:p>
          <w:p w14:paraId="1B014E18" w14:textId="2C6D45B8" w:rsidR="000169FD" w:rsidRDefault="000169FD" w:rsidP="000169FD">
            <w:pPr>
              <w:spacing w:after="0"/>
              <w:rPr>
                <w:rFonts w:cs="Calibri"/>
              </w:rPr>
            </w:pPr>
            <w:r>
              <w:t xml:space="preserve">  </w:t>
            </w:r>
            <w:r w:rsidR="00AA2063">
              <w:t xml:space="preserve">MAC </w:t>
            </w:r>
            <w:r w:rsidR="00A30DA9">
              <w:rPr>
                <w:rFonts w:cs="Calibri"/>
              </w:rPr>
              <w:t>← get_ESP32_MAC_address</w:t>
            </w:r>
          </w:p>
          <w:p w14:paraId="2F05B356" w14:textId="040925C9" w:rsidR="00A30DA9" w:rsidRDefault="00A30DA9" w:rsidP="000169FD">
            <w:pPr>
              <w:spacing w:after="0"/>
              <w:rPr>
                <w:rFonts w:cs="Calibri"/>
              </w:rPr>
            </w:pPr>
            <w:r>
              <w:rPr>
                <w:rFonts w:cs="Calibri"/>
              </w:rPr>
              <w:t xml:space="preserve">  </w:t>
            </w:r>
            <w:r w:rsidR="00AA2063">
              <w:rPr>
                <w:rFonts w:cs="Calibri"/>
              </w:rPr>
              <w:t xml:space="preserve">json </w:t>
            </w:r>
            <w:r>
              <w:rPr>
                <w:rFonts w:cs="Calibri"/>
              </w:rPr>
              <w:t>←</w:t>
            </w:r>
            <w:r w:rsidR="00234F20">
              <w:rPr>
                <w:rFonts w:cs="Calibri"/>
              </w:rPr>
              <w:t xml:space="preserve"> </w:t>
            </w:r>
            <w:r>
              <w:rPr>
                <w:rFonts w:cs="Calibri"/>
              </w:rPr>
              <w:t xml:space="preserve">mac : </w:t>
            </w:r>
            <w:r w:rsidR="00AA2063">
              <w:rPr>
                <w:rFonts w:cs="Calibri"/>
              </w:rPr>
              <w:t>MAC</w:t>
            </w:r>
            <w:r w:rsidR="00234F20">
              <w:rPr>
                <w:rFonts w:cs="Calibri"/>
              </w:rPr>
              <w:t>, rssi : RSSI</w:t>
            </w:r>
          </w:p>
          <w:p w14:paraId="2B1FA820" w14:textId="6DF38DF5" w:rsidR="00AA2063" w:rsidRDefault="00AA2063" w:rsidP="000169FD">
            <w:pPr>
              <w:spacing w:after="0"/>
              <w:rPr>
                <w:rFonts w:cs="Calibri"/>
              </w:rPr>
            </w:pPr>
            <w:r>
              <w:rPr>
                <w:rFonts w:cs="Calibri"/>
              </w:rPr>
              <w:t xml:space="preserve">  Send json to Server</w:t>
            </w:r>
          </w:p>
          <w:p w14:paraId="0BCB40D9" w14:textId="2011151D" w:rsidR="00AA2063" w:rsidRPr="000169FD" w:rsidRDefault="00AA2063" w:rsidP="000169FD">
            <w:pPr>
              <w:spacing w:after="0"/>
            </w:pPr>
            <w:r>
              <w:rPr>
                <w:rFonts w:cs="Calibri"/>
              </w:rPr>
              <w:t>END</w:t>
            </w:r>
          </w:p>
        </w:tc>
      </w:tr>
    </w:tbl>
    <w:p w14:paraId="7957968B" w14:textId="4CAB602D" w:rsidR="00361AAD" w:rsidRDefault="00361AAD" w:rsidP="003928D0">
      <w:pPr>
        <w:pStyle w:val="BodyText"/>
        <w:ind w:firstLine="426"/>
      </w:pPr>
    </w:p>
    <w:p w14:paraId="03FF75EE" w14:textId="32EF9FCC" w:rsidR="00361AAD" w:rsidRDefault="00361AAD" w:rsidP="003928D0">
      <w:pPr>
        <w:pStyle w:val="BodyText"/>
        <w:ind w:firstLine="426"/>
      </w:pPr>
      <w:r>
        <w:t xml:space="preserve">Mekanisme dari cara kerja </w:t>
      </w:r>
      <w:r>
        <w:rPr>
          <w:i/>
        </w:rPr>
        <w:t xml:space="preserve">reference points </w:t>
      </w:r>
      <w:r>
        <w:t xml:space="preserve">berdasarkan </w:t>
      </w:r>
      <w:r>
        <w:rPr>
          <w:i/>
        </w:rPr>
        <w:t>pseudocode</w:t>
      </w:r>
      <w:r w:rsidR="00457476">
        <w:rPr>
          <w:i/>
        </w:rPr>
        <w:t xml:space="preserve"> </w:t>
      </w:r>
      <w:r w:rsidR="00457476">
        <w:t>di atas</w:t>
      </w:r>
      <w:r>
        <w:t xml:space="preserve"> adalah pertama </w:t>
      </w:r>
      <w:r>
        <w:rPr>
          <w:i/>
        </w:rPr>
        <w:t>refer</w:t>
      </w:r>
      <w:r w:rsidR="00457476">
        <w:rPr>
          <w:i/>
        </w:rPr>
        <w:t>e</w:t>
      </w:r>
      <w:r>
        <w:rPr>
          <w:i/>
        </w:rPr>
        <w:t>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sidR="00C42E55">
        <w:rPr>
          <w:i/>
        </w:rPr>
        <w:t xml:space="preserve">reference points </w:t>
      </w:r>
      <w:r w:rsidR="00C42E55">
        <w:t xml:space="preserve">akan membuat variabel dengan format JSON. Pada variabel JSON tersebut diberi nilai dengan menggunakan variabel RSSI milik </w:t>
      </w:r>
      <w:r w:rsidR="00C42E55">
        <w:rPr>
          <w:i/>
        </w:rPr>
        <w:t>passive tag</w:t>
      </w:r>
      <w:r w:rsidR="00C42E55">
        <w:t xml:space="preserve"> dan nilai dari MAC </w:t>
      </w:r>
      <w:r w:rsidR="00C42E55">
        <w:rPr>
          <w:i/>
        </w:rPr>
        <w:t>address reference points</w:t>
      </w:r>
      <w:r w:rsidR="00C42E55">
        <w:t xml:space="preserve"> dengan format</w:t>
      </w:r>
    </w:p>
    <w:p w14:paraId="05669F17" w14:textId="77777777" w:rsidR="00C42E55" w:rsidRDefault="00C42E55" w:rsidP="003928D0">
      <w:pPr>
        <w:pStyle w:val="BodyText"/>
        <w:ind w:firstLine="426"/>
      </w:pPr>
      <w:r>
        <w:t>{</w:t>
      </w:r>
    </w:p>
    <w:p w14:paraId="7589DB8D" w14:textId="3ABA1E42" w:rsidR="00C42E55" w:rsidRDefault="00C42E55" w:rsidP="003928D0">
      <w:pPr>
        <w:pStyle w:val="BodyText"/>
        <w:ind w:firstLine="426"/>
      </w:pPr>
      <w:r>
        <w:tab/>
        <w:t>“</w:t>
      </w:r>
      <w:r w:rsidR="00234F20">
        <w:t>mac</w:t>
      </w:r>
      <w:r>
        <w:t xml:space="preserve">” = </w:t>
      </w:r>
      <w:r w:rsidR="00234F20">
        <w:t>MAC</w:t>
      </w:r>
      <w:r>
        <w:t>;</w:t>
      </w:r>
    </w:p>
    <w:p w14:paraId="44B8A423" w14:textId="4867E796" w:rsidR="00C42E55" w:rsidRDefault="00C42E55" w:rsidP="003928D0">
      <w:pPr>
        <w:pStyle w:val="BodyText"/>
        <w:ind w:firstLine="426"/>
      </w:pPr>
      <w:r>
        <w:tab/>
        <w:t>“</w:t>
      </w:r>
      <w:r w:rsidR="00234F20">
        <w:t>rssi</w:t>
      </w:r>
      <w:r>
        <w:t xml:space="preserve">” = </w:t>
      </w:r>
      <w:r w:rsidR="00234F20">
        <w:t>RSSI</w:t>
      </w:r>
      <w:r>
        <w:t>;</w:t>
      </w:r>
    </w:p>
    <w:p w14:paraId="59ED4137" w14:textId="4CF1DBCB" w:rsidR="00C42E55" w:rsidRDefault="00C42E55" w:rsidP="003928D0">
      <w:pPr>
        <w:pStyle w:val="BodyText"/>
        <w:ind w:firstLine="426"/>
      </w:pPr>
      <w:r>
        <w:t>}</w:t>
      </w:r>
    </w:p>
    <w:p w14:paraId="37638E77" w14:textId="2C745662" w:rsidR="003463E1" w:rsidRPr="00BF6E32" w:rsidRDefault="00C42E55" w:rsidP="003928D0">
      <w:pPr>
        <w:pStyle w:val="BodyText"/>
        <w:ind w:firstLine="426"/>
        <w:rPr>
          <w:i/>
        </w:rPr>
      </w:pPr>
      <w:r>
        <w:t>A</w:t>
      </w:r>
      <w:r w:rsidR="00524459">
        <w:t xml:space="preserve">pabila </w:t>
      </w:r>
      <w:r w:rsidR="00524459">
        <w:rPr>
          <w:i/>
        </w:rPr>
        <w:t>passive tag</w:t>
      </w:r>
      <w:r w:rsidR="00524459">
        <w:t xml:space="preserve"> tidak terdeteksi atau nilai RSSI kurang dari -120dBm, maka nilai RSSI yang dikirim ke server akan default bernilai -120dBm.</w:t>
      </w:r>
      <w:r w:rsidR="003463E1">
        <w:t xml:space="preserve"> Hal ini dilakukan agar nilai RSSI yang terekam dalam </w:t>
      </w:r>
      <w:r w:rsidR="003463E1">
        <w:rPr>
          <w:i/>
        </w:rPr>
        <w:t xml:space="preserve">data training </w:t>
      </w:r>
      <w:r w:rsidR="003463E1">
        <w:t xml:space="preserve">menjadi teratur dan memudahkan dalam proses klasifikasi pada tahap </w:t>
      </w:r>
      <w:r w:rsidR="003463E1">
        <w:rPr>
          <w:i/>
        </w:rPr>
        <w:t>online.</w:t>
      </w:r>
      <w:r w:rsidR="00BF6E32">
        <w:rPr>
          <w:i/>
        </w:rPr>
        <w:t xml:space="preserve"> </w:t>
      </w:r>
      <w:r w:rsidR="003463E1">
        <w:t xml:space="preserve">Proses selanjutnya setelah perangkat </w:t>
      </w:r>
      <w:r w:rsidR="003463E1">
        <w:rPr>
          <w:i/>
        </w:rPr>
        <w:t>references points</w:t>
      </w:r>
      <w:r w:rsidR="003463E1">
        <w:t xml:space="preserve"> mengirim data RSSI </w:t>
      </w:r>
      <w:r w:rsidR="00BF6E32">
        <w:rPr>
          <w:i/>
        </w:rPr>
        <w:t xml:space="preserve">passive </w:t>
      </w:r>
      <w:r w:rsidR="003463E1">
        <w:rPr>
          <w:i/>
        </w:rPr>
        <w:t>tag</w:t>
      </w:r>
      <w:r w:rsidR="003463E1">
        <w:t xml:space="preserve"> dan MAC </w:t>
      </w:r>
      <w:r w:rsidR="003463E1">
        <w:rPr>
          <w:i/>
        </w:rPr>
        <w:t>address</w:t>
      </w:r>
      <w:r w:rsidR="003463E1">
        <w:t xml:space="preserve"> dari </w:t>
      </w:r>
      <w:r w:rsidR="003463E1">
        <w:rPr>
          <w:i/>
        </w:rPr>
        <w:t>reference points</w:t>
      </w:r>
      <w:r w:rsidR="003463E1">
        <w:t xml:space="preserve"> adalah server menerima data JSON yang dikirim oleh perangkat </w:t>
      </w:r>
      <w:r w:rsidR="003463E1">
        <w:rPr>
          <w:i/>
        </w:rPr>
        <w:t>reference points</w:t>
      </w:r>
      <w:r w:rsidR="003463E1">
        <w:t xml:space="preserve">. Data JSON tersebut kemudian akan diproses dan disimpan pada sebuah file dengan format csv dengan format seperti pada perancangan sub bab 3.4.1.2. Pada </w:t>
      </w:r>
      <w:r w:rsidR="003463E1">
        <w:rPr>
          <w:i/>
        </w:rPr>
        <w:t xml:space="preserve">pseudocode </w:t>
      </w:r>
      <w:r w:rsidR="003463E1">
        <w:t>dibawah ini akan dijelaskan mengenai proses server menerima data JSON dan menuliskannya pada sebuah file.</w:t>
      </w:r>
    </w:p>
    <w:p w14:paraId="00934F79" w14:textId="53999BEF" w:rsidR="00DB0BB6" w:rsidRPr="00C16C3B" w:rsidRDefault="00DB0BB6" w:rsidP="00DB0BB6">
      <w:pPr>
        <w:pStyle w:val="Caption"/>
        <w:rPr>
          <w:i/>
        </w:rPr>
      </w:pPr>
      <w:bookmarkStart w:id="78" w:name="_Toc37430238"/>
      <w:r>
        <w:lastRenderedPageBreak/>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w:t>
      </w:r>
      <w:r>
        <w:rPr>
          <w:i/>
        </w:rPr>
        <w:t xml:space="preserve">Pseudocode </w:t>
      </w:r>
      <w:r w:rsidR="00C16C3B">
        <w:t xml:space="preserve">server menerima data dari </w:t>
      </w:r>
      <w:r w:rsidR="00C16C3B">
        <w:rPr>
          <w:i/>
        </w:rPr>
        <w:t>Reference Point</w:t>
      </w:r>
      <w:bookmarkEnd w:id="78"/>
    </w:p>
    <w:tbl>
      <w:tblPr>
        <w:tblStyle w:val="TableGrid"/>
        <w:tblW w:w="7654" w:type="dxa"/>
        <w:tblInd w:w="279" w:type="dxa"/>
        <w:tblLook w:val="04A0" w:firstRow="1" w:lastRow="0" w:firstColumn="1" w:lastColumn="0" w:noHBand="0" w:noVBand="1"/>
      </w:tblPr>
      <w:tblGrid>
        <w:gridCol w:w="7654"/>
      </w:tblGrid>
      <w:tr w:rsidR="00DB0BB6" w14:paraId="70DCEFBA" w14:textId="77777777" w:rsidTr="00FD13D0">
        <w:trPr>
          <w:trHeight w:val="710"/>
        </w:trPr>
        <w:tc>
          <w:tcPr>
            <w:tcW w:w="7654" w:type="dxa"/>
          </w:tcPr>
          <w:p w14:paraId="1683CB91" w14:textId="2E0EA46F" w:rsidR="00DB0BB6" w:rsidRDefault="00DB0BB6" w:rsidP="00B67967">
            <w:pPr>
              <w:pStyle w:val="BodyText"/>
              <w:spacing w:after="0"/>
              <w:jc w:val="left"/>
            </w:pPr>
            <w:r>
              <w:t>KAMUS DATA</w:t>
            </w:r>
          </w:p>
          <w:p w14:paraId="592530E6" w14:textId="701B6171" w:rsidR="00DB0BB6" w:rsidRDefault="00C16C3B" w:rsidP="00B67967">
            <w:pPr>
              <w:pStyle w:val="BodyText"/>
              <w:spacing w:after="0"/>
              <w:jc w:val="left"/>
              <w:rPr>
                <w:i/>
              </w:rPr>
            </w:pPr>
            <w:r>
              <w:t>mac1, mac2, mac3, mac4, mac5,</w:t>
            </w:r>
            <w:r w:rsidR="00DB0BB6">
              <w:t xml:space="preserve"> : String</w:t>
            </w:r>
            <w:r>
              <w:t xml:space="preserve">      </w:t>
            </w:r>
            <w:r w:rsidR="00DB0BB6">
              <w:t xml:space="preserve">// MAC </w:t>
            </w:r>
            <w:r w:rsidR="00DB0BB6" w:rsidRPr="000169FD">
              <w:rPr>
                <w:i/>
              </w:rPr>
              <w:t xml:space="preserve">address </w:t>
            </w:r>
            <w:r w:rsidR="00BF6E32">
              <w:rPr>
                <w:i/>
              </w:rPr>
              <w:t xml:space="preserve">reference </w:t>
            </w:r>
            <w:r>
              <w:rPr>
                <w:i/>
              </w:rPr>
              <w:t>point</w:t>
            </w:r>
          </w:p>
          <w:p w14:paraId="0CA85F1B" w14:textId="77777777" w:rsidR="00C16C3B" w:rsidRDefault="00C16C3B" w:rsidP="00B67967">
            <w:pPr>
              <w:pStyle w:val="BodyText"/>
              <w:spacing w:after="0"/>
              <w:jc w:val="left"/>
            </w:pPr>
            <w:r>
              <w:t xml:space="preserve">rssi </w:t>
            </w:r>
            <w:r w:rsidR="00DB0BB6">
              <w:t xml:space="preserve">: </w:t>
            </w:r>
            <w:r>
              <w:t>array</w:t>
            </w:r>
            <w:r w:rsidR="00DB0BB6">
              <w:t xml:space="preserve">              // Untuk menyimpan rssi </w:t>
            </w:r>
            <w:r w:rsidRPr="00C16C3B">
              <w:rPr>
                <w:i/>
              </w:rPr>
              <w:t>passive</w:t>
            </w:r>
            <w:r>
              <w:t xml:space="preserve"> </w:t>
            </w:r>
            <w:r w:rsidRPr="00C16C3B">
              <w:rPr>
                <w:i/>
              </w:rPr>
              <w:t>tag</w:t>
            </w:r>
            <w:r>
              <w:t xml:space="preserve"> </w:t>
            </w:r>
            <w:r w:rsidRPr="00C16C3B">
              <w:t>yang</w:t>
            </w:r>
            <w:r>
              <w:t xml:space="preserve"> dikirim</w:t>
            </w:r>
          </w:p>
          <w:p w14:paraId="02D1BC61" w14:textId="0EA2BC40" w:rsidR="00DB0BB6" w:rsidRDefault="00C16C3B" w:rsidP="00B67967">
            <w:pPr>
              <w:pStyle w:val="BodyText"/>
              <w:spacing w:after="0"/>
              <w:jc w:val="left"/>
              <w:rPr>
                <w:i/>
              </w:rPr>
            </w:pPr>
            <w:r>
              <w:t xml:space="preserve">                                     dari masing-masing </w:t>
            </w:r>
            <w:r w:rsidRPr="00C16C3B">
              <w:rPr>
                <w:i/>
              </w:rPr>
              <w:t>reference</w:t>
            </w:r>
            <w:r>
              <w:t xml:space="preserve"> </w:t>
            </w:r>
            <w:r w:rsidRPr="00C16C3B">
              <w:rPr>
                <w:i/>
              </w:rPr>
              <w:t>point</w:t>
            </w:r>
          </w:p>
          <w:p w14:paraId="76BC3A1F" w14:textId="77777777" w:rsidR="00C16C3B" w:rsidRDefault="00C16C3B" w:rsidP="00C16C3B">
            <w:pPr>
              <w:pStyle w:val="BodyText"/>
              <w:spacing w:after="0"/>
              <w:jc w:val="left"/>
              <w:rPr>
                <w:i/>
              </w:rPr>
            </w:pPr>
            <w:r>
              <w:t>data</w:t>
            </w:r>
            <w:r w:rsidR="00DB0BB6">
              <w:t xml:space="preserve"> : </w:t>
            </w:r>
            <w:r>
              <w:t xml:space="preserve">JSON           </w:t>
            </w:r>
            <w:r w:rsidR="00DB0BB6">
              <w:t xml:space="preserve">// Untuk menyimpan </w:t>
            </w:r>
            <w:r>
              <w:t xml:space="preserve">data yang dikirim </w:t>
            </w:r>
            <w:r>
              <w:rPr>
                <w:i/>
              </w:rPr>
              <w:t>reference</w:t>
            </w:r>
          </w:p>
          <w:p w14:paraId="1DB14F11" w14:textId="77777777" w:rsidR="00DB0BB6" w:rsidRDefault="00C16C3B" w:rsidP="00C16C3B">
            <w:pPr>
              <w:pStyle w:val="BodyText"/>
              <w:spacing w:after="0"/>
              <w:jc w:val="left"/>
              <w:rPr>
                <w:i/>
              </w:rPr>
            </w:pPr>
            <w:r>
              <w:rPr>
                <w:i/>
              </w:rPr>
              <w:t xml:space="preserve">                                   point</w:t>
            </w:r>
          </w:p>
          <w:p w14:paraId="08A303FE" w14:textId="05093A6C" w:rsidR="00B67967" w:rsidRPr="00B67967" w:rsidRDefault="00B67967" w:rsidP="003C3E8D">
            <w:pPr>
              <w:pStyle w:val="BodyText"/>
              <w:spacing w:after="0"/>
              <w:jc w:val="left"/>
            </w:pPr>
            <w:r>
              <w:t xml:space="preserve">waktu : time         // Mewakili waktu </w:t>
            </w:r>
            <w:r w:rsidR="009B0F6D">
              <w:t xml:space="preserve">saat </w:t>
            </w:r>
            <w:r w:rsidR="003C3E8D">
              <w:t>data pola sinyal diperoleh</w:t>
            </w:r>
            <w:r>
              <w:t xml:space="preserve"> </w:t>
            </w:r>
          </w:p>
        </w:tc>
      </w:tr>
      <w:tr w:rsidR="00DB0BB6" w14:paraId="4CCA630C" w14:textId="77777777" w:rsidTr="00FD13D0">
        <w:trPr>
          <w:trHeight w:val="1272"/>
        </w:trPr>
        <w:tc>
          <w:tcPr>
            <w:tcW w:w="7654" w:type="dxa"/>
          </w:tcPr>
          <w:p w14:paraId="66E5A535" w14:textId="7A5E4912" w:rsidR="00DB0BB6" w:rsidRDefault="00DB0BB6" w:rsidP="00B67967">
            <w:pPr>
              <w:spacing w:after="0"/>
            </w:pPr>
            <w:r>
              <w:t>BEGIN</w:t>
            </w:r>
          </w:p>
          <w:p w14:paraId="7D3024AD" w14:textId="1A4A38A2" w:rsidR="00C16C3B" w:rsidRDefault="00C16C3B" w:rsidP="00B67967">
            <w:pPr>
              <w:spacing w:after="0"/>
            </w:pPr>
            <w:r>
              <w:t xml:space="preserve">WHILE (incoming_connection) DO     </w:t>
            </w:r>
          </w:p>
          <w:p w14:paraId="28FC1432" w14:textId="1D4EF7FA" w:rsidR="00C16C3B" w:rsidRDefault="00C16C3B" w:rsidP="00B67967">
            <w:pPr>
              <w:spacing w:after="0"/>
            </w:pPr>
            <w:r>
              <w:t xml:space="preserve">  </w:t>
            </w:r>
            <w:r w:rsidR="00250661">
              <w:t>IF data[‘mac’] == mac1</w:t>
            </w:r>
          </w:p>
          <w:p w14:paraId="798BE465" w14:textId="707BB72E" w:rsidR="00250661" w:rsidRDefault="00250661" w:rsidP="00B67967">
            <w:pPr>
              <w:spacing w:after="0"/>
              <w:rPr>
                <w:rFonts w:cs="Calibri"/>
              </w:rPr>
            </w:pPr>
            <w:r>
              <w:t xml:space="preserve">    rssi[0] </w:t>
            </w:r>
            <w:r>
              <w:rPr>
                <w:rFonts w:cs="Calibri"/>
              </w:rPr>
              <w:t>← data[‘rssi’]</w:t>
            </w:r>
          </w:p>
          <w:p w14:paraId="552F514D" w14:textId="28889406" w:rsidR="00250661" w:rsidRDefault="00250661" w:rsidP="00B67967">
            <w:pPr>
              <w:spacing w:after="0"/>
              <w:rPr>
                <w:rFonts w:cs="Calibri"/>
              </w:rPr>
            </w:pPr>
            <w:r>
              <w:rPr>
                <w:rFonts w:cs="Calibri"/>
              </w:rPr>
              <w:t xml:space="preserve">  ELSE IF data[‘mac’] == mac2</w:t>
            </w:r>
          </w:p>
          <w:p w14:paraId="1AA36C0B" w14:textId="4083F5FB" w:rsidR="00250661" w:rsidRDefault="00250661" w:rsidP="00B67967">
            <w:pPr>
              <w:spacing w:after="0"/>
              <w:rPr>
                <w:rFonts w:cs="Calibri"/>
              </w:rPr>
            </w:pPr>
            <w:r>
              <w:rPr>
                <w:rFonts w:cs="Calibri"/>
              </w:rPr>
              <w:t xml:space="preserve">    rssi[1] ← data[‘rssi’]</w:t>
            </w:r>
          </w:p>
          <w:p w14:paraId="5133BD9E" w14:textId="223031EE" w:rsidR="00B67967" w:rsidRDefault="00B67967" w:rsidP="00B67967">
            <w:pPr>
              <w:spacing w:after="0"/>
              <w:rPr>
                <w:rFonts w:cs="Calibri"/>
              </w:rPr>
            </w:pPr>
            <w:r>
              <w:rPr>
                <w:rFonts w:cs="Calibri"/>
              </w:rPr>
              <w:t xml:space="preserve">  ELSE IF data[‘mac’] == mac3</w:t>
            </w:r>
          </w:p>
          <w:p w14:paraId="2DF8447D" w14:textId="3E4ADF5B" w:rsidR="00B67967" w:rsidRDefault="00B67967" w:rsidP="00B67967">
            <w:pPr>
              <w:spacing w:after="0"/>
              <w:rPr>
                <w:rFonts w:cs="Calibri"/>
              </w:rPr>
            </w:pPr>
            <w:r>
              <w:rPr>
                <w:rFonts w:cs="Calibri"/>
              </w:rPr>
              <w:t xml:space="preserve">    rssi[2] ← data[‘rssi’]</w:t>
            </w:r>
          </w:p>
          <w:p w14:paraId="59676D04" w14:textId="5592218C" w:rsidR="00B67967" w:rsidRDefault="00B67967" w:rsidP="00B67967">
            <w:pPr>
              <w:spacing w:after="0"/>
              <w:rPr>
                <w:rFonts w:cs="Calibri"/>
              </w:rPr>
            </w:pPr>
            <w:r>
              <w:rPr>
                <w:rFonts w:cs="Calibri"/>
              </w:rPr>
              <w:t xml:space="preserve">  ELSE IF data[‘mac’] == mac4</w:t>
            </w:r>
          </w:p>
          <w:p w14:paraId="621DDB70" w14:textId="5D38EC7F" w:rsidR="00B67967" w:rsidRDefault="00B67967" w:rsidP="00B67967">
            <w:pPr>
              <w:spacing w:after="0"/>
              <w:rPr>
                <w:rFonts w:cs="Calibri"/>
              </w:rPr>
            </w:pPr>
            <w:r>
              <w:rPr>
                <w:rFonts w:cs="Calibri"/>
              </w:rPr>
              <w:t xml:space="preserve">    rssi[3] ← data[‘rssi’]</w:t>
            </w:r>
          </w:p>
          <w:p w14:paraId="06494B02" w14:textId="5EA2168A" w:rsidR="00B67967" w:rsidRDefault="00B67967" w:rsidP="00B67967">
            <w:pPr>
              <w:spacing w:after="0"/>
              <w:rPr>
                <w:rFonts w:cs="Calibri"/>
              </w:rPr>
            </w:pPr>
            <w:r>
              <w:rPr>
                <w:rFonts w:cs="Calibri"/>
              </w:rPr>
              <w:t xml:space="preserve">  ELSE </w:t>
            </w:r>
          </w:p>
          <w:p w14:paraId="0B47A5E5" w14:textId="4CA1ECF4" w:rsidR="00B67967" w:rsidRDefault="00B67967" w:rsidP="00B67967">
            <w:pPr>
              <w:spacing w:after="0"/>
              <w:rPr>
                <w:rFonts w:cs="Calibri"/>
              </w:rPr>
            </w:pPr>
            <w:r>
              <w:rPr>
                <w:rFonts w:cs="Calibri"/>
              </w:rPr>
              <w:t xml:space="preserve">    rssi[4] ← data[‘rssi’]</w:t>
            </w:r>
          </w:p>
          <w:p w14:paraId="7B0C188A" w14:textId="148D774D" w:rsidR="00B67967" w:rsidRDefault="00B67967" w:rsidP="00B67967">
            <w:pPr>
              <w:spacing w:after="0"/>
              <w:rPr>
                <w:rFonts w:cs="Calibri"/>
              </w:rPr>
            </w:pPr>
            <w:r>
              <w:rPr>
                <w:rFonts w:cs="Calibri"/>
              </w:rPr>
              <w:t xml:space="preserve">  IF there is ‘None’ in rssi</w:t>
            </w:r>
          </w:p>
          <w:p w14:paraId="2B2B7959" w14:textId="583D1F9A" w:rsidR="00B67967" w:rsidRDefault="00B67967" w:rsidP="00B67967">
            <w:pPr>
              <w:spacing w:after="0"/>
              <w:rPr>
                <w:rFonts w:cs="Calibri"/>
              </w:rPr>
            </w:pPr>
            <w:r>
              <w:rPr>
                <w:rFonts w:cs="Calibri"/>
              </w:rPr>
              <w:t xml:space="preserve">    PRINT “waiting another RSSI”</w:t>
            </w:r>
          </w:p>
          <w:p w14:paraId="4A370784" w14:textId="6F4D96C2" w:rsidR="00B67967" w:rsidRDefault="00B67967" w:rsidP="00B67967">
            <w:pPr>
              <w:spacing w:after="0"/>
              <w:rPr>
                <w:rFonts w:cs="Calibri"/>
              </w:rPr>
            </w:pPr>
            <w:r>
              <w:rPr>
                <w:rFonts w:cs="Calibri"/>
              </w:rPr>
              <w:t xml:space="preserve">  ELSE</w:t>
            </w:r>
          </w:p>
          <w:p w14:paraId="0E9D71F6" w14:textId="35FB35AB" w:rsidR="00B67967" w:rsidRDefault="00B67967" w:rsidP="00B67967">
            <w:pPr>
              <w:spacing w:after="0"/>
              <w:rPr>
                <w:rFonts w:cs="Calibri"/>
              </w:rPr>
            </w:pPr>
            <w:r>
              <w:rPr>
                <w:rFonts w:cs="Calibri"/>
              </w:rPr>
              <w:t xml:space="preserve">    IF all value in ‘rssi’ == -120</w:t>
            </w:r>
          </w:p>
          <w:p w14:paraId="0146B485" w14:textId="073C6276" w:rsidR="00B67967" w:rsidRDefault="00B67967" w:rsidP="00B67967">
            <w:pPr>
              <w:spacing w:after="0"/>
              <w:rPr>
                <w:rFonts w:cs="Calibri"/>
              </w:rPr>
            </w:pPr>
            <w:r>
              <w:rPr>
                <w:rFonts w:cs="Calibri"/>
              </w:rPr>
              <w:t xml:space="preserve">      PRINT “All RSSI value -120”</w:t>
            </w:r>
          </w:p>
          <w:p w14:paraId="6548EC64" w14:textId="06FB4717" w:rsidR="00B67967" w:rsidRDefault="00B67967" w:rsidP="00B67967">
            <w:pPr>
              <w:spacing w:after="0"/>
              <w:rPr>
                <w:rFonts w:cs="Calibri"/>
              </w:rPr>
            </w:pPr>
            <w:r>
              <w:rPr>
                <w:rFonts w:cs="Calibri"/>
              </w:rPr>
              <w:t xml:space="preserve">    ELSE</w:t>
            </w:r>
          </w:p>
          <w:p w14:paraId="74910449" w14:textId="77777777" w:rsidR="009B0F6D" w:rsidRDefault="00B67967" w:rsidP="00B67967">
            <w:pPr>
              <w:spacing w:after="0"/>
              <w:rPr>
                <w:rFonts w:cs="Calibri"/>
              </w:rPr>
            </w:pPr>
            <w:r>
              <w:rPr>
                <w:rFonts w:cs="Calibri"/>
              </w:rPr>
              <w:t xml:space="preserve">      Write in file</w:t>
            </w:r>
            <w:r w:rsidR="00FD13D0">
              <w:rPr>
                <w:rFonts w:cs="Calibri"/>
              </w:rPr>
              <w:t xml:space="preserve"> </w:t>
            </w:r>
            <w:r w:rsidR="009B0F6D">
              <w:rPr>
                <w:rFonts w:cs="Calibri"/>
              </w:rPr>
              <w:t>rssi_collected.csv</w:t>
            </w:r>
            <w:r w:rsidR="00FD13D0">
              <w:rPr>
                <w:rFonts w:cs="Calibri"/>
              </w:rPr>
              <w:t>→</w:t>
            </w:r>
            <w:r>
              <w:rPr>
                <w:rFonts w:cs="Calibri"/>
              </w:rPr>
              <w:t xml:space="preserve"> “nama lo</w:t>
            </w:r>
            <w:r w:rsidR="009B0F6D">
              <w:rPr>
                <w:rFonts w:cs="Calibri"/>
              </w:rPr>
              <w:t>kasi”, waktu, rssi[0], rssi[1],</w:t>
            </w:r>
          </w:p>
          <w:p w14:paraId="70E2EA62" w14:textId="0E262EC1" w:rsidR="00B67967" w:rsidRDefault="009B0F6D" w:rsidP="00B67967">
            <w:pPr>
              <w:spacing w:after="0"/>
              <w:rPr>
                <w:rFonts w:cs="Calibri"/>
              </w:rPr>
            </w:pPr>
            <w:r>
              <w:rPr>
                <w:rFonts w:cs="Calibri"/>
              </w:rPr>
              <w:t xml:space="preserve">      </w:t>
            </w:r>
            <w:r w:rsidR="00B67967">
              <w:rPr>
                <w:rFonts w:cs="Calibri"/>
              </w:rPr>
              <w:t>rssi[2], rssi[3], rssi[4]</w:t>
            </w:r>
          </w:p>
          <w:p w14:paraId="6B502DAB" w14:textId="1368271D" w:rsidR="00B67967" w:rsidRDefault="00B67967" w:rsidP="00B67967">
            <w:pPr>
              <w:spacing w:after="0"/>
              <w:rPr>
                <w:rFonts w:cs="Calibri"/>
              </w:rPr>
            </w:pPr>
            <w:r>
              <w:rPr>
                <w:rFonts w:cs="Calibri"/>
              </w:rPr>
              <w:t xml:space="preserve">      PRINT “1 row inserted”  </w:t>
            </w:r>
          </w:p>
          <w:p w14:paraId="7A8B4B08" w14:textId="77777777" w:rsidR="00DB0BB6" w:rsidRPr="000169FD" w:rsidRDefault="00DB0BB6" w:rsidP="00B67967">
            <w:pPr>
              <w:spacing w:after="0"/>
            </w:pPr>
            <w:r>
              <w:rPr>
                <w:rFonts w:cs="Calibri"/>
              </w:rPr>
              <w:t>END</w:t>
            </w:r>
          </w:p>
        </w:tc>
      </w:tr>
    </w:tbl>
    <w:p w14:paraId="20543112" w14:textId="77777777" w:rsidR="003463E1" w:rsidRDefault="003463E1" w:rsidP="003928D0">
      <w:pPr>
        <w:pStyle w:val="BodyText"/>
        <w:ind w:firstLine="426"/>
      </w:pPr>
    </w:p>
    <w:p w14:paraId="717153BB" w14:textId="7C3FD36A" w:rsidR="003463E1" w:rsidRDefault="00655558" w:rsidP="003928D0">
      <w:pPr>
        <w:pStyle w:val="BodyText"/>
        <w:ind w:firstLine="426"/>
      </w:pPr>
      <w:r>
        <w:t xml:space="preserve">Mekanisme kerja server berdasarkan </w:t>
      </w:r>
      <w:r>
        <w:rPr>
          <w:i/>
        </w:rPr>
        <w:t xml:space="preserve">pseudocode </w:t>
      </w:r>
      <w:r>
        <w:t xml:space="preserve">di atas adalah pertama deklarasi 5 variabel dengan nama mac1, mac2, mac3, mac4, dan mac5 untuk menyimpan nilai MAC </w:t>
      </w:r>
      <w:r>
        <w:rPr>
          <w:i/>
        </w:rPr>
        <w:t xml:space="preserve">address </w:t>
      </w:r>
      <w:r>
        <w:t xml:space="preserve">dari semua </w:t>
      </w:r>
      <w:r>
        <w:rPr>
          <w:i/>
        </w:rPr>
        <w:t>reference point</w:t>
      </w:r>
      <w:r>
        <w:t xml:space="preserve">. Kemudian server akan menyimpan data JSON yang dikirim </w:t>
      </w:r>
      <w:r>
        <w:rPr>
          <w:i/>
        </w:rPr>
        <w:t>reference points</w:t>
      </w:r>
      <w:r>
        <w:t xml:space="preserve"> pada sebuah variabel dengan nama ‘data’. </w:t>
      </w:r>
      <w:r w:rsidR="00BF6E32">
        <w:t>Selanjutnya</w:t>
      </w:r>
      <w:r>
        <w:t xml:space="preserve"> pada variabel ‘data’ dilakukan pengecekan apakah mengandung data MAC </w:t>
      </w:r>
      <w:r>
        <w:rPr>
          <w:i/>
        </w:rPr>
        <w:t>address</w:t>
      </w:r>
      <w:r>
        <w:t xml:space="preserve"> dari mac1, mac2, mac3, mac4, atau mac5. A</w:t>
      </w:r>
      <w:r w:rsidR="00FB4183">
        <w:t xml:space="preserve">pabila mengandung salah satu MAC </w:t>
      </w:r>
      <w:r w:rsidR="00FB4183">
        <w:rPr>
          <w:i/>
        </w:rPr>
        <w:t>address</w:t>
      </w:r>
      <w:r w:rsidR="00FB4183">
        <w:t xml:space="preserve"> dari salah satu variabel mac diatas, maka nilai RSSI pada variabel ‘data’ akan disimpan pada variabel array bernama rssi[n], dengan n adalah urutan dari </w:t>
      </w:r>
      <w:r w:rsidR="00FB4183">
        <w:rPr>
          <w:i/>
        </w:rPr>
        <w:t>reference point</w:t>
      </w:r>
      <w:r w:rsidR="00FB4183">
        <w:t xml:space="preserve">. Proses ini kemudian akan berlangsung sampai semua variabel array ‘rssi[]’ terisi dengan data RSSI yang dikirim dari tiap </w:t>
      </w:r>
      <w:r w:rsidR="00FB4183">
        <w:rPr>
          <w:i/>
        </w:rPr>
        <w:t>reference points</w:t>
      </w:r>
      <w:r w:rsidR="00FB4183">
        <w:t xml:space="preserve">. </w:t>
      </w:r>
      <w:r w:rsidR="004527AC">
        <w:t xml:space="preserve">Apabila pada variabel array ‘rssi[]’ masih terdapat anggota dengan nilai “None”, maka server akan menampilkan tulisan “waiting another RSSI”, jika tidak ada yang bernilai “None”, maka selanjutnya </w:t>
      </w:r>
      <w:r w:rsidR="004527AC">
        <w:lastRenderedPageBreak/>
        <w:t>server mengecek apakah variabel array ‘rssi[]’ semua anggotanya bernilai -120, jika iya, maka server akan menampilkan tulisan “All RSSI value -120”, jika tidak maka server akan menuliskan hasil pengumpulan rssi pada file dengan format “nama lokasi”, waktu, rssi 1, rssi 2, rssi 3, rssi 4, rssi 5.</w:t>
      </w:r>
      <w:r w:rsidR="00255F34">
        <w:t xml:space="preserve"> Kemudian server akan menampilkan tulisan “1 row inserted”. Proses ini diulang sampai semua ruangan berhasil direkam data pola sinyalnya.</w:t>
      </w:r>
    </w:p>
    <w:p w14:paraId="2F4E4F3C" w14:textId="1F541577" w:rsidR="00BB74D4" w:rsidRDefault="00BB74D4" w:rsidP="00BB74D4">
      <w:pPr>
        <w:pStyle w:val="Heading2"/>
        <w:rPr>
          <w:i/>
        </w:rPr>
      </w:pPr>
      <w:bookmarkStart w:id="79" w:name="_Toc37430198"/>
      <w:r>
        <w:t xml:space="preserve">Implementasi </w:t>
      </w:r>
      <w:r w:rsidRPr="00BB74D4">
        <w:t>Tahap</w:t>
      </w:r>
      <w:r>
        <w:t xml:space="preserve"> </w:t>
      </w:r>
      <w:r>
        <w:rPr>
          <w:i/>
        </w:rPr>
        <w:t>Online</w:t>
      </w:r>
      <w:bookmarkEnd w:id="79"/>
    </w:p>
    <w:p w14:paraId="7990F88C" w14:textId="6FAA2BB6" w:rsidR="00BB74D4" w:rsidRDefault="00BB74D4" w:rsidP="00BB74D4">
      <w:pPr>
        <w:pStyle w:val="PTIIKBodyTextFirstIndent"/>
        <w:ind w:firstLine="426"/>
        <w:rPr>
          <w:lang w:val="id-ID"/>
        </w:rPr>
      </w:pPr>
      <w:r>
        <w:rPr>
          <w:lang w:val="id-ID"/>
        </w:rPr>
        <w:t xml:space="preserve">Setelah </w:t>
      </w:r>
      <w:r>
        <w:rPr>
          <w:i/>
          <w:lang w:val="id-ID"/>
        </w:rPr>
        <w:t>data training</w:t>
      </w:r>
      <w:r>
        <w:rPr>
          <w:lang w:val="id-ID"/>
        </w:rPr>
        <w:t xml:space="preserve"> berhasil diperoleh pada tahap </w:t>
      </w:r>
      <w:r>
        <w:rPr>
          <w:i/>
          <w:lang w:val="id-ID"/>
        </w:rPr>
        <w:t>offline</w:t>
      </w:r>
      <w:r>
        <w:rPr>
          <w:lang w:val="id-ID"/>
        </w:rPr>
        <w:t xml:space="preserve">, tahap selanjutnya adalah melakukan implementasi tahap </w:t>
      </w:r>
      <w:r>
        <w:rPr>
          <w:i/>
          <w:lang w:val="id-ID"/>
        </w:rPr>
        <w:t>online</w:t>
      </w:r>
      <w:r>
        <w:rPr>
          <w:lang w:val="id-ID"/>
        </w:rPr>
        <w:t xml:space="preserve"> atau tahap untuk penentuan lokasi. Tahap ini berfokus pada penentuan lokasi pada </w:t>
      </w:r>
      <w:r>
        <w:rPr>
          <w:i/>
          <w:lang w:val="id-ID"/>
        </w:rPr>
        <w:t>passive tag</w:t>
      </w:r>
      <w:r>
        <w:rPr>
          <w:lang w:val="id-ID"/>
        </w:rPr>
        <w:t xml:space="preserve"> sesuai dengan rancangan pada bab 3.</w:t>
      </w:r>
      <w:r w:rsidR="004905B3">
        <w:rPr>
          <w:lang w:val="id-ID"/>
        </w:rPr>
        <w:t xml:space="preserve"> </w:t>
      </w:r>
      <w:r>
        <w:rPr>
          <w:lang w:val="id-ID"/>
        </w:rPr>
        <w:t xml:space="preserve">Tahap </w:t>
      </w:r>
      <w:r w:rsidRPr="00BB74D4">
        <w:rPr>
          <w:i/>
          <w:lang w:val="id-ID"/>
        </w:rPr>
        <w:t>online</w:t>
      </w:r>
      <w:r>
        <w:rPr>
          <w:lang w:val="id-ID"/>
        </w:rPr>
        <w:t xml:space="preserve"> dimulai dengan menyalakan </w:t>
      </w:r>
      <w:r>
        <w:rPr>
          <w:i/>
          <w:lang w:val="id-ID"/>
        </w:rPr>
        <w:t xml:space="preserve">passive tag </w:t>
      </w:r>
      <w:r w:rsidR="004905B3">
        <w:rPr>
          <w:lang w:val="id-ID"/>
        </w:rPr>
        <w:t>pada sembarang lokasi. Kemudian</w:t>
      </w:r>
      <w:r>
        <w:rPr>
          <w:lang w:val="id-ID"/>
        </w:rPr>
        <w:t xml:space="preserve"> </w:t>
      </w:r>
      <w:r w:rsidRPr="00BB74D4">
        <w:rPr>
          <w:i/>
          <w:lang w:val="id-ID"/>
        </w:rPr>
        <w:t>reference</w:t>
      </w:r>
      <w:r>
        <w:rPr>
          <w:i/>
          <w:lang w:val="id-ID"/>
        </w:rPr>
        <w:t xml:space="preserve"> points </w:t>
      </w:r>
      <w:r>
        <w:rPr>
          <w:lang w:val="id-ID"/>
        </w:rPr>
        <w:t xml:space="preserve">akan menangkap sinyal dari </w:t>
      </w:r>
      <w:r>
        <w:rPr>
          <w:i/>
          <w:lang w:val="id-ID"/>
        </w:rPr>
        <w:t>passive tag</w:t>
      </w:r>
      <w:r>
        <w:rPr>
          <w:lang w:val="id-ID"/>
        </w:rPr>
        <w:t xml:space="preserve"> dan mengirimkannya pada server beserta MAC </w:t>
      </w:r>
      <w:r>
        <w:rPr>
          <w:i/>
          <w:lang w:val="id-ID"/>
        </w:rPr>
        <w:t xml:space="preserve">address </w:t>
      </w:r>
      <w:r>
        <w:rPr>
          <w:lang w:val="id-ID"/>
        </w:rPr>
        <w:t xml:space="preserve">dari </w:t>
      </w:r>
      <w:r>
        <w:rPr>
          <w:i/>
          <w:lang w:val="id-ID"/>
        </w:rPr>
        <w:t>reference point</w:t>
      </w:r>
      <w:r>
        <w:rPr>
          <w:lang w:val="id-ID"/>
        </w:rPr>
        <w:t xml:space="preserve">. Mekanisme kerja pengiriman data RSSI dari </w:t>
      </w:r>
      <w:r>
        <w:rPr>
          <w:i/>
          <w:lang w:val="id-ID"/>
        </w:rPr>
        <w:t xml:space="preserve">reference point </w:t>
      </w:r>
      <w:r w:rsidR="004905B3">
        <w:rPr>
          <w:lang w:val="id-ID"/>
        </w:rPr>
        <w:t xml:space="preserve">menuju server </w:t>
      </w:r>
      <w:r>
        <w:rPr>
          <w:lang w:val="id-ID"/>
        </w:rPr>
        <w:t xml:space="preserve">pada tahap </w:t>
      </w:r>
      <w:r>
        <w:rPr>
          <w:i/>
          <w:lang w:val="id-ID"/>
        </w:rPr>
        <w:t>online</w:t>
      </w:r>
      <w:r>
        <w:rPr>
          <w:lang w:val="id-ID"/>
        </w:rPr>
        <w:t xml:space="preserve"> sama dengan </w:t>
      </w:r>
      <w:r w:rsidR="00457476">
        <w:rPr>
          <w:lang w:val="id-ID"/>
        </w:rPr>
        <w:t xml:space="preserve">pada tahap </w:t>
      </w:r>
      <w:r w:rsidR="00457476">
        <w:rPr>
          <w:i/>
          <w:lang w:val="id-ID"/>
        </w:rPr>
        <w:t>offline</w:t>
      </w:r>
      <w:r w:rsidR="00457476">
        <w:rPr>
          <w:lang w:val="id-ID"/>
        </w:rPr>
        <w:t xml:space="preserve">. Pada </w:t>
      </w:r>
      <w:r w:rsidR="00457476" w:rsidRPr="00457476">
        <w:rPr>
          <w:i/>
          <w:lang w:val="id-ID"/>
        </w:rPr>
        <w:t>pseudocode</w:t>
      </w:r>
      <w:r w:rsidR="00457476">
        <w:rPr>
          <w:lang w:val="id-ID"/>
        </w:rPr>
        <w:t xml:space="preserve"> di bawah ini akan menjelaskan mekanisme pengiriman data RSSI dari </w:t>
      </w:r>
      <w:r w:rsidR="00457476">
        <w:rPr>
          <w:i/>
          <w:lang w:val="id-ID"/>
        </w:rPr>
        <w:t>reference point</w:t>
      </w:r>
      <w:r w:rsidR="00457476">
        <w:rPr>
          <w:lang w:val="id-ID"/>
        </w:rPr>
        <w:t xml:space="preserve"> menuju server.</w:t>
      </w:r>
    </w:p>
    <w:p w14:paraId="5B4F12FD" w14:textId="000D58C4" w:rsidR="00BF21EF" w:rsidRPr="00BF21EF" w:rsidRDefault="00BF21EF" w:rsidP="00BF21EF">
      <w:pPr>
        <w:pStyle w:val="Caption"/>
      </w:pPr>
      <w:bookmarkStart w:id="80" w:name="_Toc37430240"/>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4</w:t>
      </w:r>
      <w:r w:rsidR="00DB4C21">
        <w:fldChar w:fldCharType="end"/>
      </w:r>
      <w:r>
        <w:t xml:space="preserve"> </w:t>
      </w:r>
      <w:r>
        <w:rPr>
          <w:i/>
        </w:rPr>
        <w:t xml:space="preserve">Pseudocode reference point </w:t>
      </w:r>
      <w:r>
        <w:t>mengirim data menuju server</w:t>
      </w:r>
      <w:bookmarkEnd w:id="80"/>
    </w:p>
    <w:tbl>
      <w:tblPr>
        <w:tblStyle w:val="TableGrid"/>
        <w:tblW w:w="0" w:type="auto"/>
        <w:tblInd w:w="421" w:type="dxa"/>
        <w:tblLook w:val="04A0" w:firstRow="1" w:lastRow="0" w:firstColumn="1" w:lastColumn="0" w:noHBand="0" w:noVBand="1"/>
      </w:tblPr>
      <w:tblGrid>
        <w:gridCol w:w="7223"/>
      </w:tblGrid>
      <w:tr w:rsidR="00BF21EF" w14:paraId="08EBAFE5" w14:textId="77777777" w:rsidTr="00C75381">
        <w:trPr>
          <w:trHeight w:val="710"/>
        </w:trPr>
        <w:tc>
          <w:tcPr>
            <w:tcW w:w="7223" w:type="dxa"/>
          </w:tcPr>
          <w:p w14:paraId="40655FAC" w14:textId="77777777" w:rsidR="00BF21EF" w:rsidRDefault="00BF21EF" w:rsidP="00C75381">
            <w:pPr>
              <w:pStyle w:val="BodyText"/>
              <w:spacing w:after="0"/>
              <w:jc w:val="left"/>
            </w:pPr>
            <w:r>
              <w:t>KAMUS DATA</w:t>
            </w:r>
          </w:p>
          <w:p w14:paraId="0C141730" w14:textId="77777777" w:rsidR="00BF21EF" w:rsidRDefault="00BF21EF" w:rsidP="00C75381">
            <w:pPr>
              <w:pStyle w:val="BodyText"/>
              <w:spacing w:after="0"/>
              <w:jc w:val="left"/>
              <w:rPr>
                <w:i/>
              </w:rPr>
            </w:pPr>
            <w:r>
              <w:t xml:space="preserve">Address : String         // MAC </w:t>
            </w:r>
            <w:r w:rsidRPr="000169FD">
              <w:rPr>
                <w:i/>
              </w:rPr>
              <w:t>address passive tag</w:t>
            </w:r>
          </w:p>
          <w:p w14:paraId="79CA4DC6" w14:textId="77777777" w:rsidR="00BF21EF" w:rsidRDefault="00BF21EF" w:rsidP="00C75381">
            <w:pPr>
              <w:pStyle w:val="BodyText"/>
              <w:spacing w:after="0"/>
              <w:jc w:val="left"/>
              <w:rPr>
                <w:i/>
              </w:rPr>
            </w:pPr>
            <w:r>
              <w:t xml:space="preserve">RSSI : integer              // Untuk menyimpan rssi </w:t>
            </w:r>
            <w:r>
              <w:rPr>
                <w:i/>
              </w:rPr>
              <w:t>passive tag</w:t>
            </w:r>
          </w:p>
          <w:p w14:paraId="61168DC1" w14:textId="77777777" w:rsidR="00BF21EF" w:rsidRDefault="00BF21EF" w:rsidP="00C75381">
            <w:pPr>
              <w:pStyle w:val="BodyText"/>
              <w:spacing w:after="0"/>
              <w:jc w:val="left"/>
            </w:pPr>
            <w:r>
              <w:t xml:space="preserve">MAC : String               // Untuk menyimpan MAC </w:t>
            </w:r>
            <w:r w:rsidRPr="00A30DA9">
              <w:rPr>
                <w:i/>
              </w:rPr>
              <w:t>address</w:t>
            </w:r>
            <w:r>
              <w:t xml:space="preserve"> ESP32</w:t>
            </w:r>
          </w:p>
          <w:p w14:paraId="39490373" w14:textId="77777777" w:rsidR="00BF21EF" w:rsidRDefault="00BF21EF" w:rsidP="00C75381">
            <w:pPr>
              <w:pStyle w:val="BodyText"/>
              <w:spacing w:after="0"/>
              <w:jc w:val="left"/>
            </w:pPr>
            <w:r>
              <w:t xml:space="preserve">json : JSON                 // Untuk menyimpan rssi </w:t>
            </w:r>
            <w:r>
              <w:rPr>
                <w:i/>
              </w:rPr>
              <w:t>passive tag</w:t>
            </w:r>
            <w:r>
              <w:t xml:space="preserve"> dan MAC</w:t>
            </w:r>
          </w:p>
          <w:p w14:paraId="4116208E" w14:textId="77777777" w:rsidR="00BF21EF" w:rsidRPr="00A30DA9" w:rsidRDefault="00BF21EF" w:rsidP="00C75381">
            <w:pPr>
              <w:pStyle w:val="BodyText"/>
              <w:spacing w:after="0"/>
              <w:jc w:val="left"/>
              <w:rPr>
                <w:i/>
              </w:rPr>
            </w:pPr>
            <w:r>
              <w:t xml:space="preserve">                                        </w:t>
            </w:r>
            <w:r>
              <w:rPr>
                <w:i/>
              </w:rPr>
              <w:t xml:space="preserve">Address </w:t>
            </w:r>
            <w:r w:rsidRPr="00A30DA9">
              <w:t>ESP32</w:t>
            </w:r>
          </w:p>
        </w:tc>
      </w:tr>
      <w:tr w:rsidR="00BF21EF" w14:paraId="19458FE4" w14:textId="77777777" w:rsidTr="00C75381">
        <w:trPr>
          <w:trHeight w:val="1272"/>
        </w:trPr>
        <w:tc>
          <w:tcPr>
            <w:tcW w:w="7223" w:type="dxa"/>
          </w:tcPr>
          <w:p w14:paraId="54C7A288" w14:textId="77777777" w:rsidR="00BF21EF" w:rsidRDefault="00BF21EF" w:rsidP="00C75381">
            <w:pPr>
              <w:spacing w:after="0"/>
            </w:pPr>
            <w:r>
              <w:t>BEGIN</w:t>
            </w:r>
          </w:p>
          <w:p w14:paraId="09B31A0B" w14:textId="0C1E5687" w:rsidR="00BF21EF" w:rsidRDefault="00551155" w:rsidP="00C75381">
            <w:pPr>
              <w:spacing w:after="0"/>
            </w:pPr>
            <w:r>
              <w:t xml:space="preserve">  </w:t>
            </w:r>
            <w:r w:rsidR="00BF21EF">
              <w:t>Mulai pemindaian</w:t>
            </w:r>
          </w:p>
          <w:p w14:paraId="36FADB48" w14:textId="02EA360A" w:rsidR="00BF21EF" w:rsidRDefault="00551155" w:rsidP="00C75381">
            <w:pPr>
              <w:spacing w:after="0"/>
            </w:pPr>
            <w:r>
              <w:t xml:space="preserve">  </w:t>
            </w:r>
            <w:r w:rsidR="00BF21EF">
              <w:t>IF hasil_pemindaian == Address</w:t>
            </w:r>
          </w:p>
          <w:p w14:paraId="50BB3757" w14:textId="6E27CB90" w:rsidR="00BF21EF" w:rsidRDefault="00BF21EF" w:rsidP="00C75381">
            <w:pPr>
              <w:spacing w:after="0"/>
            </w:pPr>
            <w:r>
              <w:t xml:space="preserve">  </w:t>
            </w:r>
            <w:r w:rsidR="00551155">
              <w:t xml:space="preserve">  </w:t>
            </w:r>
            <w:r>
              <w:t>Stop pemindaian</w:t>
            </w:r>
          </w:p>
          <w:p w14:paraId="3946EACF" w14:textId="07B93A6C" w:rsidR="00BF21EF" w:rsidRDefault="00BF21EF" w:rsidP="00C75381">
            <w:pPr>
              <w:spacing w:after="0"/>
            </w:pPr>
            <w:r>
              <w:t xml:space="preserve">  </w:t>
            </w:r>
            <w:r w:rsidR="00551155">
              <w:t xml:space="preserve">  </w:t>
            </w:r>
            <w:r>
              <w:t xml:space="preserve">RSSI </w:t>
            </w:r>
            <w:r>
              <w:rPr>
                <w:rFonts w:cs="Calibri"/>
              </w:rPr>
              <w:t>←</w:t>
            </w:r>
            <w:r>
              <w:t xml:space="preserve"> get_passive_tag_rssi</w:t>
            </w:r>
          </w:p>
          <w:p w14:paraId="70AAD7BF" w14:textId="6802E306" w:rsidR="00BF21EF" w:rsidRDefault="00BF21EF" w:rsidP="00C75381">
            <w:pPr>
              <w:spacing w:after="0"/>
              <w:rPr>
                <w:rFonts w:cs="Calibri"/>
              </w:rPr>
            </w:pPr>
            <w:r>
              <w:t xml:space="preserve">  </w:t>
            </w:r>
            <w:r w:rsidR="00551155">
              <w:t xml:space="preserve">  </w:t>
            </w:r>
            <w:r>
              <w:t xml:space="preserve">MAC </w:t>
            </w:r>
            <w:r>
              <w:rPr>
                <w:rFonts w:cs="Calibri"/>
              </w:rPr>
              <w:t>← get_ESP32_MAC_address</w:t>
            </w:r>
          </w:p>
          <w:p w14:paraId="65239E57" w14:textId="1FB63286" w:rsidR="00BF21EF" w:rsidRDefault="00BF21EF" w:rsidP="00C75381">
            <w:pPr>
              <w:spacing w:after="0"/>
              <w:rPr>
                <w:rFonts w:cs="Calibri"/>
              </w:rPr>
            </w:pPr>
            <w:r>
              <w:rPr>
                <w:rFonts w:cs="Calibri"/>
              </w:rPr>
              <w:t xml:space="preserve">  </w:t>
            </w:r>
            <w:r w:rsidR="00551155">
              <w:rPr>
                <w:rFonts w:cs="Calibri"/>
              </w:rPr>
              <w:t xml:space="preserve">  </w:t>
            </w:r>
            <w:r>
              <w:rPr>
                <w:rFonts w:cs="Calibri"/>
              </w:rPr>
              <w:t>json ← mac : MAC</w:t>
            </w:r>
            <w:r w:rsidR="00234F20">
              <w:rPr>
                <w:rFonts w:cs="Calibri"/>
              </w:rPr>
              <w:t>, rssi : RSSI</w:t>
            </w:r>
          </w:p>
          <w:p w14:paraId="227E556F" w14:textId="2BBD0749" w:rsidR="00BF21EF" w:rsidRDefault="00BF21EF" w:rsidP="00C75381">
            <w:pPr>
              <w:spacing w:after="0"/>
              <w:rPr>
                <w:rFonts w:cs="Calibri"/>
              </w:rPr>
            </w:pPr>
            <w:r>
              <w:rPr>
                <w:rFonts w:cs="Calibri"/>
              </w:rPr>
              <w:t xml:space="preserve">  </w:t>
            </w:r>
            <w:r w:rsidR="00551155">
              <w:rPr>
                <w:rFonts w:cs="Calibri"/>
              </w:rPr>
              <w:t xml:space="preserve">  </w:t>
            </w:r>
            <w:r>
              <w:rPr>
                <w:rFonts w:cs="Calibri"/>
              </w:rPr>
              <w:t>Send json to Server</w:t>
            </w:r>
          </w:p>
          <w:p w14:paraId="63A05764" w14:textId="77777777" w:rsidR="00BF21EF" w:rsidRPr="000169FD" w:rsidRDefault="00BF21EF" w:rsidP="00C75381">
            <w:pPr>
              <w:spacing w:after="0"/>
            </w:pPr>
            <w:r>
              <w:rPr>
                <w:rFonts w:cs="Calibri"/>
              </w:rPr>
              <w:t>END</w:t>
            </w:r>
          </w:p>
        </w:tc>
      </w:tr>
    </w:tbl>
    <w:p w14:paraId="1CADDB46" w14:textId="77777777" w:rsidR="00BF21EF" w:rsidRDefault="00BF21EF" w:rsidP="00BF21EF">
      <w:pPr>
        <w:pStyle w:val="BodyText"/>
        <w:spacing w:after="0"/>
        <w:ind w:firstLine="426"/>
      </w:pPr>
    </w:p>
    <w:p w14:paraId="337943F0" w14:textId="77777777" w:rsidR="00457476" w:rsidRDefault="00457476" w:rsidP="00457476">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4E301C56" w14:textId="77777777" w:rsidR="00457476" w:rsidRDefault="00457476" w:rsidP="00457476">
      <w:pPr>
        <w:pStyle w:val="BodyText"/>
        <w:ind w:firstLine="426"/>
      </w:pPr>
      <w:r>
        <w:t>{</w:t>
      </w:r>
    </w:p>
    <w:p w14:paraId="26BBFA64" w14:textId="14338BF8" w:rsidR="00457476" w:rsidRDefault="00457476" w:rsidP="00457476">
      <w:pPr>
        <w:pStyle w:val="BodyText"/>
        <w:ind w:firstLine="426"/>
      </w:pPr>
      <w:r>
        <w:tab/>
        <w:t xml:space="preserve">“mac” = </w:t>
      </w:r>
      <w:r w:rsidR="00234F20">
        <w:t>MAC</w:t>
      </w:r>
      <w:r>
        <w:t>;</w:t>
      </w:r>
    </w:p>
    <w:p w14:paraId="14819E6E" w14:textId="4E88EE2E" w:rsidR="00457476" w:rsidRDefault="00457476" w:rsidP="00457476">
      <w:pPr>
        <w:pStyle w:val="BodyText"/>
        <w:ind w:firstLine="426"/>
      </w:pPr>
      <w:r>
        <w:lastRenderedPageBreak/>
        <w:tab/>
        <w:t xml:space="preserve">“rssi” = </w:t>
      </w:r>
      <w:r w:rsidR="00234F20">
        <w:t>RSSI</w:t>
      </w:r>
      <w:r>
        <w:t>;</w:t>
      </w:r>
    </w:p>
    <w:p w14:paraId="4BA79C1B" w14:textId="77777777" w:rsidR="00457476" w:rsidRDefault="00457476" w:rsidP="00457476">
      <w:pPr>
        <w:pStyle w:val="BodyText"/>
        <w:ind w:firstLine="426"/>
      </w:pPr>
      <w:r>
        <w:t>}</w:t>
      </w:r>
    </w:p>
    <w:p w14:paraId="777BF14D" w14:textId="637475E0" w:rsidR="00665BA6" w:rsidRPr="00457476" w:rsidRDefault="00457476" w:rsidP="00457476">
      <w:pPr>
        <w:pStyle w:val="PTIIKBodyTextFirstIndent"/>
        <w:ind w:firstLine="426"/>
        <w:rPr>
          <w:lang w:val="id-ID"/>
        </w:rPr>
      </w:pPr>
      <w:r>
        <w:t xml:space="preserve">Apabila </w:t>
      </w:r>
      <w:r>
        <w:rPr>
          <w:i/>
        </w:rPr>
        <w:t>passive tag</w:t>
      </w:r>
      <w:r>
        <w:t xml:space="preserve"> tidak terdeteksi atau nilai RSSI kurang dari -120dBm, maka nilai RSSI yang dikirim ke server akan default bernilai -120dBm.</w:t>
      </w:r>
      <w:r>
        <w:rPr>
          <w:lang w:val="id-ID"/>
        </w:rPr>
        <w:t xml:space="preserve"> Selanjutnya, server akan menerima data JSON yang dikirim oleh </w:t>
      </w:r>
      <w:r>
        <w:rPr>
          <w:i/>
          <w:lang w:val="id-ID"/>
        </w:rPr>
        <w:t>reference point</w:t>
      </w:r>
      <w:r>
        <w:rPr>
          <w:lang w:val="id-ID"/>
        </w:rPr>
        <w:t xml:space="preserve"> dan melakukan klasifikasi untuk penentuan lokasi dari </w:t>
      </w:r>
      <w:r w:rsidRPr="00457476">
        <w:rPr>
          <w:i/>
          <w:lang w:val="id-ID"/>
        </w:rPr>
        <w:t>passive tag</w:t>
      </w:r>
      <w:r>
        <w:rPr>
          <w:lang w:val="id-ID"/>
        </w:rPr>
        <w:t xml:space="preserve">. Pada </w:t>
      </w:r>
      <w:r w:rsidRPr="00881A04">
        <w:rPr>
          <w:i/>
          <w:lang w:val="id-ID"/>
        </w:rPr>
        <w:t>pseudocode</w:t>
      </w:r>
      <w:r>
        <w:rPr>
          <w:lang w:val="id-ID"/>
        </w:rPr>
        <w:t xml:space="preserve"> dibawah ini akan menjelaskan mekanisme kerja dari server pada tahap </w:t>
      </w:r>
      <w:r>
        <w:rPr>
          <w:i/>
          <w:lang w:val="id-ID"/>
        </w:rPr>
        <w:t>online</w:t>
      </w:r>
      <w:r>
        <w:rPr>
          <w:lang w:val="id-ID"/>
        </w:rPr>
        <w:t xml:space="preserve"> ini.</w:t>
      </w:r>
    </w:p>
    <w:p w14:paraId="422957B3" w14:textId="5E987EB6" w:rsidR="00881A04" w:rsidRPr="00881A04" w:rsidRDefault="00881A04" w:rsidP="00881A04">
      <w:pPr>
        <w:pStyle w:val="Caption"/>
      </w:pPr>
      <w:bookmarkStart w:id="81" w:name="_Toc37430241"/>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5</w:t>
      </w:r>
      <w:r w:rsidR="00DB4C21">
        <w:fldChar w:fldCharType="end"/>
      </w:r>
      <w:r>
        <w:t xml:space="preserve"> </w:t>
      </w:r>
      <w:r>
        <w:rPr>
          <w:i/>
        </w:rPr>
        <w:t xml:space="preserve">Pseudocode </w:t>
      </w:r>
      <w:r>
        <w:t>server melakukan klasifikasi</w:t>
      </w:r>
      <w:bookmarkEnd w:id="81"/>
    </w:p>
    <w:tbl>
      <w:tblPr>
        <w:tblStyle w:val="TableGrid"/>
        <w:tblW w:w="0" w:type="auto"/>
        <w:tblInd w:w="421" w:type="dxa"/>
        <w:tblLook w:val="04A0" w:firstRow="1" w:lastRow="0" w:firstColumn="1" w:lastColumn="0" w:noHBand="0" w:noVBand="1"/>
      </w:tblPr>
      <w:tblGrid>
        <w:gridCol w:w="7371"/>
      </w:tblGrid>
      <w:tr w:rsidR="00665BA6" w14:paraId="06EA1708" w14:textId="77777777" w:rsidTr="00C75381">
        <w:trPr>
          <w:trHeight w:val="710"/>
        </w:trPr>
        <w:tc>
          <w:tcPr>
            <w:tcW w:w="7371" w:type="dxa"/>
          </w:tcPr>
          <w:p w14:paraId="68E50F61" w14:textId="3C227B7C" w:rsidR="00665BA6" w:rsidRDefault="00665BA6" w:rsidP="00C75381">
            <w:pPr>
              <w:pStyle w:val="BodyText"/>
              <w:spacing w:after="0"/>
              <w:jc w:val="left"/>
            </w:pPr>
            <w:r>
              <w:t>KAMUS DATA</w:t>
            </w:r>
          </w:p>
          <w:p w14:paraId="368BF88C" w14:textId="77777777" w:rsidR="00665BA6" w:rsidRDefault="00665BA6" w:rsidP="00C75381">
            <w:pPr>
              <w:pStyle w:val="BodyText"/>
              <w:spacing w:after="0"/>
              <w:jc w:val="left"/>
              <w:rPr>
                <w:i/>
              </w:rPr>
            </w:pPr>
            <w:r>
              <w:t xml:space="preserve">mac1, mac2, mac3, mac4, mac5, : String      // MAC </w:t>
            </w:r>
            <w:r w:rsidRPr="000169FD">
              <w:rPr>
                <w:i/>
              </w:rPr>
              <w:t xml:space="preserve">address </w:t>
            </w:r>
            <w:r>
              <w:rPr>
                <w:i/>
              </w:rPr>
              <w:t>reference</w:t>
            </w:r>
          </w:p>
          <w:p w14:paraId="32CAD373" w14:textId="77777777" w:rsidR="00665BA6" w:rsidRDefault="00665BA6" w:rsidP="00C75381">
            <w:pPr>
              <w:pStyle w:val="BodyText"/>
              <w:spacing w:after="0"/>
              <w:jc w:val="left"/>
              <w:rPr>
                <w:i/>
              </w:rPr>
            </w:pPr>
            <w:r>
              <w:rPr>
                <w:i/>
              </w:rPr>
              <w:t xml:space="preserve">                                                                                  point</w:t>
            </w:r>
          </w:p>
          <w:p w14:paraId="2A1EAC49" w14:textId="77777777" w:rsidR="00665BA6" w:rsidRDefault="00665BA6"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75C42743" w14:textId="77777777" w:rsidR="00665BA6" w:rsidRDefault="00665BA6" w:rsidP="00C75381">
            <w:pPr>
              <w:pStyle w:val="BodyText"/>
              <w:spacing w:after="0"/>
              <w:jc w:val="left"/>
              <w:rPr>
                <w:i/>
              </w:rPr>
            </w:pPr>
            <w:r>
              <w:t xml:space="preserve">                                     dari masing-masing </w:t>
            </w:r>
            <w:r w:rsidRPr="00C16C3B">
              <w:rPr>
                <w:i/>
              </w:rPr>
              <w:t>reference</w:t>
            </w:r>
            <w:r>
              <w:t xml:space="preserve"> </w:t>
            </w:r>
            <w:r w:rsidRPr="00C16C3B">
              <w:rPr>
                <w:i/>
              </w:rPr>
              <w:t>point</w:t>
            </w:r>
          </w:p>
          <w:p w14:paraId="01231EC5" w14:textId="071A2435" w:rsidR="00665BA6" w:rsidRDefault="00665BA6" w:rsidP="00C75381">
            <w:pPr>
              <w:pStyle w:val="BodyText"/>
              <w:spacing w:after="0"/>
              <w:jc w:val="left"/>
              <w:rPr>
                <w:i/>
              </w:rPr>
            </w:pPr>
            <w:r>
              <w:t xml:space="preserve">data : JSON           // Untuk menyimpan data yang dikirim </w:t>
            </w:r>
            <w:r>
              <w:rPr>
                <w:i/>
              </w:rPr>
              <w:t>reference</w:t>
            </w:r>
          </w:p>
          <w:p w14:paraId="3B600E8F" w14:textId="375D0874" w:rsidR="00665BA6" w:rsidRDefault="00665BA6" w:rsidP="00C75381">
            <w:pPr>
              <w:pStyle w:val="BodyText"/>
              <w:spacing w:after="0"/>
              <w:jc w:val="left"/>
              <w:rPr>
                <w:i/>
              </w:rPr>
            </w:pPr>
            <w:r>
              <w:rPr>
                <w:i/>
              </w:rPr>
              <w:t xml:space="preserve">                                   </w:t>
            </w:r>
            <w:r w:rsidR="00881A04">
              <w:rPr>
                <w:i/>
              </w:rPr>
              <w:t xml:space="preserve">  </w:t>
            </w:r>
            <w:r>
              <w:rPr>
                <w:i/>
              </w:rPr>
              <w:t>point</w:t>
            </w:r>
          </w:p>
          <w:p w14:paraId="05A6426F" w14:textId="0CD300A2" w:rsidR="00665BA6" w:rsidRDefault="00665BA6" w:rsidP="00C75381">
            <w:pPr>
              <w:pStyle w:val="BodyText"/>
              <w:spacing w:after="0"/>
              <w:jc w:val="left"/>
            </w:pPr>
            <w:r>
              <w:t xml:space="preserve">waktu : time         // Mewakili waktu saat </w:t>
            </w:r>
            <w:r w:rsidR="0009611B">
              <w:t>server melakukan klasifikasi</w:t>
            </w:r>
          </w:p>
          <w:p w14:paraId="4813D6C1" w14:textId="77777777" w:rsidR="00881A04" w:rsidRDefault="00881A04" w:rsidP="00C75381">
            <w:pPr>
              <w:pStyle w:val="BodyText"/>
              <w:spacing w:after="0"/>
              <w:jc w:val="left"/>
            </w:pPr>
            <w:r>
              <w:t>ds : array              // Untuk menyimpan kumpulan nilai rssi yang akan</w:t>
            </w:r>
          </w:p>
          <w:p w14:paraId="5E4FBEE1" w14:textId="77777777" w:rsidR="00881A04" w:rsidRDefault="00881A04" w:rsidP="00C75381">
            <w:pPr>
              <w:pStyle w:val="BodyText"/>
              <w:spacing w:after="0"/>
              <w:jc w:val="left"/>
            </w:pPr>
            <w:r>
              <w:t xml:space="preserve">                                   diklasifikasikan</w:t>
            </w:r>
          </w:p>
          <w:p w14:paraId="4B364507" w14:textId="039F0E13" w:rsidR="005A413F" w:rsidRDefault="005A413F" w:rsidP="00C75381">
            <w:pPr>
              <w:pStyle w:val="BodyText"/>
              <w:spacing w:after="0"/>
              <w:jc w:val="left"/>
            </w:pPr>
            <w:r>
              <w:t>dt : array             // Untuk menyimpan nilai data training</w:t>
            </w:r>
          </w:p>
          <w:p w14:paraId="6F1B571E" w14:textId="7E5DF178" w:rsidR="00160FB4" w:rsidRPr="00B67967" w:rsidRDefault="00160FB4" w:rsidP="00C75381">
            <w:pPr>
              <w:pStyle w:val="BodyText"/>
              <w:spacing w:after="0"/>
              <w:jc w:val="left"/>
            </w:pPr>
            <w:r>
              <w:t>predictions</w:t>
            </w:r>
            <w:r w:rsidR="00C75381">
              <w:t xml:space="preserve"> : String</w:t>
            </w:r>
            <w:r>
              <w:t xml:space="preserve">         // Untuk menyimpan hasil prediksi/klasifikasi</w:t>
            </w:r>
          </w:p>
        </w:tc>
      </w:tr>
      <w:tr w:rsidR="00665BA6" w14:paraId="229ED470" w14:textId="77777777" w:rsidTr="00C618C8">
        <w:trPr>
          <w:trHeight w:val="1550"/>
        </w:trPr>
        <w:tc>
          <w:tcPr>
            <w:tcW w:w="7371" w:type="dxa"/>
          </w:tcPr>
          <w:p w14:paraId="5D824E91" w14:textId="4E8D3F28" w:rsidR="00665BA6" w:rsidRDefault="00665BA6" w:rsidP="00C75381">
            <w:pPr>
              <w:spacing w:after="0"/>
            </w:pPr>
            <w:r>
              <w:t>BEGIN</w:t>
            </w:r>
          </w:p>
          <w:p w14:paraId="6B0D0782" w14:textId="77777777" w:rsidR="00665BA6" w:rsidRDefault="00665BA6" w:rsidP="00C75381">
            <w:pPr>
              <w:spacing w:after="0"/>
            </w:pPr>
            <w:r>
              <w:t xml:space="preserve">WHILE (incoming_connection) DO     </w:t>
            </w:r>
          </w:p>
          <w:p w14:paraId="6DE60993" w14:textId="77777777" w:rsidR="00665BA6" w:rsidRDefault="00665BA6" w:rsidP="00C75381">
            <w:pPr>
              <w:spacing w:after="0"/>
            </w:pPr>
            <w:r>
              <w:t xml:space="preserve">  IF data[‘mac’] == mac1</w:t>
            </w:r>
          </w:p>
          <w:p w14:paraId="2D0A3647" w14:textId="77777777" w:rsidR="00665BA6" w:rsidRDefault="00665BA6" w:rsidP="00C75381">
            <w:pPr>
              <w:spacing w:after="0"/>
              <w:rPr>
                <w:rFonts w:cs="Calibri"/>
              </w:rPr>
            </w:pPr>
            <w:r>
              <w:t xml:space="preserve">    rssi[0] </w:t>
            </w:r>
            <w:r>
              <w:rPr>
                <w:rFonts w:cs="Calibri"/>
              </w:rPr>
              <w:t>← data[‘rssi’]</w:t>
            </w:r>
          </w:p>
          <w:p w14:paraId="7BD10E97" w14:textId="77777777" w:rsidR="00665BA6" w:rsidRDefault="00665BA6" w:rsidP="00C75381">
            <w:pPr>
              <w:spacing w:after="0"/>
              <w:rPr>
                <w:rFonts w:cs="Calibri"/>
              </w:rPr>
            </w:pPr>
            <w:r>
              <w:rPr>
                <w:rFonts w:cs="Calibri"/>
              </w:rPr>
              <w:t xml:space="preserve">  ELSE IF data[‘mac’] == mac2</w:t>
            </w:r>
          </w:p>
          <w:p w14:paraId="1E29BE07" w14:textId="77777777" w:rsidR="00665BA6" w:rsidRDefault="00665BA6" w:rsidP="00C75381">
            <w:pPr>
              <w:spacing w:after="0"/>
              <w:rPr>
                <w:rFonts w:cs="Calibri"/>
              </w:rPr>
            </w:pPr>
            <w:r>
              <w:rPr>
                <w:rFonts w:cs="Calibri"/>
              </w:rPr>
              <w:t xml:space="preserve">    rssi[1] ← data[‘rssi’]</w:t>
            </w:r>
          </w:p>
          <w:p w14:paraId="426BE018" w14:textId="77777777" w:rsidR="00665BA6" w:rsidRDefault="00665BA6" w:rsidP="00C75381">
            <w:pPr>
              <w:spacing w:after="0"/>
              <w:rPr>
                <w:rFonts w:cs="Calibri"/>
              </w:rPr>
            </w:pPr>
            <w:r>
              <w:rPr>
                <w:rFonts w:cs="Calibri"/>
              </w:rPr>
              <w:t xml:space="preserve">  ELSE IF data[‘mac’] == mac3</w:t>
            </w:r>
          </w:p>
          <w:p w14:paraId="3F80D27C" w14:textId="77777777" w:rsidR="00665BA6" w:rsidRDefault="00665BA6" w:rsidP="00C75381">
            <w:pPr>
              <w:spacing w:after="0"/>
              <w:rPr>
                <w:rFonts w:cs="Calibri"/>
              </w:rPr>
            </w:pPr>
            <w:r>
              <w:rPr>
                <w:rFonts w:cs="Calibri"/>
              </w:rPr>
              <w:t xml:space="preserve">    rssi[2] ← data[‘rssi’]</w:t>
            </w:r>
          </w:p>
          <w:p w14:paraId="4C17A9C0" w14:textId="77777777" w:rsidR="00665BA6" w:rsidRDefault="00665BA6" w:rsidP="00C75381">
            <w:pPr>
              <w:spacing w:after="0"/>
              <w:rPr>
                <w:rFonts w:cs="Calibri"/>
              </w:rPr>
            </w:pPr>
            <w:r>
              <w:rPr>
                <w:rFonts w:cs="Calibri"/>
              </w:rPr>
              <w:t xml:space="preserve">  ELSE IF data[‘mac’] == mac4</w:t>
            </w:r>
          </w:p>
          <w:p w14:paraId="42D80843" w14:textId="77777777" w:rsidR="00665BA6" w:rsidRDefault="00665BA6" w:rsidP="00C75381">
            <w:pPr>
              <w:spacing w:after="0"/>
              <w:rPr>
                <w:rFonts w:cs="Calibri"/>
              </w:rPr>
            </w:pPr>
            <w:r>
              <w:rPr>
                <w:rFonts w:cs="Calibri"/>
              </w:rPr>
              <w:t xml:space="preserve">    rssi[3] ← data[‘rssi’]</w:t>
            </w:r>
          </w:p>
          <w:p w14:paraId="74C1C030" w14:textId="77777777" w:rsidR="00665BA6" w:rsidRDefault="00665BA6" w:rsidP="00C75381">
            <w:pPr>
              <w:spacing w:after="0"/>
              <w:rPr>
                <w:rFonts w:cs="Calibri"/>
              </w:rPr>
            </w:pPr>
            <w:r>
              <w:rPr>
                <w:rFonts w:cs="Calibri"/>
              </w:rPr>
              <w:t xml:space="preserve">  ELSE </w:t>
            </w:r>
          </w:p>
          <w:p w14:paraId="47F6E713" w14:textId="77777777" w:rsidR="00665BA6" w:rsidRDefault="00665BA6" w:rsidP="00C75381">
            <w:pPr>
              <w:spacing w:after="0"/>
              <w:rPr>
                <w:rFonts w:cs="Calibri"/>
              </w:rPr>
            </w:pPr>
            <w:r>
              <w:rPr>
                <w:rFonts w:cs="Calibri"/>
              </w:rPr>
              <w:t xml:space="preserve">    rssi[4] ← data[‘rssi’]</w:t>
            </w:r>
          </w:p>
          <w:p w14:paraId="660BA4A2" w14:textId="335A7F9D" w:rsidR="00665BA6" w:rsidRDefault="00665BA6" w:rsidP="00C75381">
            <w:pPr>
              <w:spacing w:after="0"/>
              <w:rPr>
                <w:rFonts w:cs="Calibri"/>
              </w:rPr>
            </w:pPr>
            <w:r>
              <w:rPr>
                <w:rFonts w:cs="Calibri"/>
              </w:rPr>
              <w:t xml:space="preserve">  IF there is</w:t>
            </w:r>
            <w:r w:rsidR="00881A04">
              <w:rPr>
                <w:rFonts w:cs="Calibri"/>
              </w:rPr>
              <w:t xml:space="preserve"> no</w:t>
            </w:r>
            <w:r>
              <w:rPr>
                <w:rFonts w:cs="Calibri"/>
              </w:rPr>
              <w:t xml:space="preserve"> ‘None’ in rssi</w:t>
            </w:r>
          </w:p>
          <w:p w14:paraId="02AA92F8" w14:textId="30255127" w:rsidR="00665BA6" w:rsidRDefault="00881A04" w:rsidP="00C75381">
            <w:pPr>
              <w:spacing w:after="0"/>
              <w:rPr>
                <w:rFonts w:cs="Calibri"/>
              </w:rPr>
            </w:pPr>
            <w:r>
              <w:rPr>
                <w:rFonts w:cs="Calibri"/>
              </w:rPr>
              <w:t xml:space="preserve">    </w:t>
            </w:r>
            <w:r w:rsidR="00665BA6">
              <w:rPr>
                <w:rFonts w:cs="Calibri"/>
              </w:rPr>
              <w:t>IF all value in ‘rssi’ == -120</w:t>
            </w:r>
          </w:p>
          <w:p w14:paraId="64D4EEC3" w14:textId="3DC84A0D" w:rsidR="00665BA6" w:rsidRDefault="00665BA6" w:rsidP="00C75381">
            <w:pPr>
              <w:spacing w:after="0"/>
              <w:rPr>
                <w:rFonts w:cs="Calibri"/>
              </w:rPr>
            </w:pPr>
            <w:r>
              <w:rPr>
                <w:rFonts w:cs="Calibri"/>
              </w:rPr>
              <w:t xml:space="preserve">      PRINT “</w:t>
            </w:r>
            <w:r w:rsidR="007E7C3B">
              <w:rPr>
                <w:rFonts w:cs="Calibri"/>
              </w:rPr>
              <w:t>Beacon</w:t>
            </w:r>
            <w:r w:rsidR="00881A04">
              <w:rPr>
                <w:rFonts w:cs="Calibri"/>
              </w:rPr>
              <w:t xml:space="preserve"> tidak terdeteksi</w:t>
            </w:r>
            <w:r>
              <w:rPr>
                <w:rFonts w:cs="Calibri"/>
              </w:rPr>
              <w:t>”</w:t>
            </w:r>
          </w:p>
          <w:p w14:paraId="57D8914C" w14:textId="77777777" w:rsidR="00665BA6" w:rsidRDefault="00665BA6" w:rsidP="00C75381">
            <w:pPr>
              <w:spacing w:after="0"/>
              <w:rPr>
                <w:rFonts w:cs="Calibri"/>
              </w:rPr>
            </w:pPr>
            <w:r>
              <w:rPr>
                <w:rFonts w:cs="Calibri"/>
              </w:rPr>
              <w:t xml:space="preserve">    ELSE</w:t>
            </w:r>
          </w:p>
          <w:p w14:paraId="10EBC578" w14:textId="52A1F6E9" w:rsidR="00881A04" w:rsidRDefault="00881A04" w:rsidP="00C75381">
            <w:pPr>
              <w:spacing w:after="0"/>
              <w:rPr>
                <w:rFonts w:cs="Calibri"/>
              </w:rPr>
            </w:pPr>
            <w:r>
              <w:rPr>
                <w:rFonts w:cs="Calibri"/>
              </w:rPr>
              <w:t xml:space="preserve">      ds ← rssi</w:t>
            </w:r>
          </w:p>
          <w:p w14:paraId="5BD9288E" w14:textId="12DF6933" w:rsidR="00DF7123" w:rsidRDefault="00DF7123" w:rsidP="00DF7123">
            <w:pPr>
              <w:spacing w:after="0" w:line="276" w:lineRule="auto"/>
              <w:rPr>
                <w:rFonts w:cs="Calibri"/>
              </w:rPr>
            </w:pPr>
            <w:r>
              <w:rPr>
                <w:rFonts w:cs="Calibri"/>
              </w:rPr>
              <w:t xml:space="preserve">      dt ← </w:t>
            </w:r>
            <w:r w:rsidR="009B0F6D">
              <w:rPr>
                <w:rFonts w:cs="Calibri"/>
              </w:rPr>
              <w:t>rssi_collected.csv</w:t>
            </w:r>
          </w:p>
          <w:p w14:paraId="22A705E8" w14:textId="112BE411" w:rsidR="00881A04" w:rsidRDefault="00665BA6" w:rsidP="00C75381">
            <w:pPr>
              <w:spacing w:after="0"/>
              <w:rPr>
                <w:rFonts w:cs="Calibri"/>
              </w:rPr>
            </w:pPr>
            <w:r>
              <w:rPr>
                <w:rFonts w:cs="Calibri"/>
              </w:rPr>
              <w:t xml:space="preserve">      </w:t>
            </w:r>
            <w:r w:rsidR="00881A04">
              <w:rPr>
                <w:rFonts w:cs="Calibri"/>
              </w:rPr>
              <w:t>prediction</w:t>
            </w:r>
            <w:r w:rsidR="00FD13D0">
              <w:rPr>
                <w:rFonts w:cs="Calibri"/>
              </w:rPr>
              <w:t>s</w:t>
            </w:r>
            <w:r w:rsidR="00881A04">
              <w:rPr>
                <w:rFonts w:cs="Calibri"/>
              </w:rPr>
              <w:t xml:space="preserve"> ← PREDICT(ds</w:t>
            </w:r>
            <w:r w:rsidR="00DF7123">
              <w:rPr>
                <w:rFonts w:cs="Calibri"/>
              </w:rPr>
              <w:t>,dt</w:t>
            </w:r>
            <w:r w:rsidR="00881A04">
              <w:rPr>
                <w:rFonts w:cs="Calibri"/>
              </w:rPr>
              <w:t>)</w:t>
            </w:r>
          </w:p>
          <w:p w14:paraId="2D8A1AD2" w14:textId="4AD582FB" w:rsidR="00160FB4" w:rsidRDefault="00160FB4" w:rsidP="00C75381">
            <w:pPr>
              <w:spacing w:after="0"/>
              <w:rPr>
                <w:rFonts w:cs="Calibri"/>
              </w:rPr>
            </w:pPr>
            <w:r>
              <w:rPr>
                <w:rFonts w:cs="Calibri"/>
              </w:rPr>
              <w:t xml:space="preserve">      PRINT “Pada Jam ”, waktu, “ </w:t>
            </w:r>
            <w:r w:rsidR="007E7C3B">
              <w:rPr>
                <w:rFonts w:cs="Calibri"/>
              </w:rPr>
              <w:t>Beacon</w:t>
            </w:r>
            <w:r>
              <w:rPr>
                <w:rFonts w:cs="Calibri"/>
              </w:rPr>
              <w:t xml:space="preserve"> berada di ”, predictions</w:t>
            </w:r>
          </w:p>
          <w:p w14:paraId="18A65D38" w14:textId="2C167092" w:rsidR="00665BA6" w:rsidRDefault="00881A04" w:rsidP="00C75381">
            <w:pPr>
              <w:spacing w:after="0"/>
              <w:rPr>
                <w:rFonts w:cs="Calibri"/>
              </w:rPr>
            </w:pPr>
            <w:r>
              <w:rPr>
                <w:rFonts w:cs="Calibri"/>
              </w:rPr>
              <w:t xml:space="preserve">      </w:t>
            </w:r>
            <w:r w:rsidR="00665BA6">
              <w:rPr>
                <w:rFonts w:cs="Calibri"/>
              </w:rPr>
              <w:t>Write in file</w:t>
            </w:r>
            <w:r w:rsidR="00175086">
              <w:rPr>
                <w:rFonts w:cs="Calibri"/>
              </w:rPr>
              <w:t xml:space="preserve"> real_time_result.csv</w:t>
            </w:r>
            <w:r w:rsidR="00665BA6">
              <w:rPr>
                <w:rFonts w:cs="Calibri"/>
              </w:rPr>
              <w:t xml:space="preserve"> </w:t>
            </w:r>
            <w:r w:rsidR="00FD13D0">
              <w:rPr>
                <w:rFonts w:cs="Calibri"/>
              </w:rPr>
              <w:t xml:space="preserve">→ </w:t>
            </w:r>
            <w:r>
              <w:rPr>
                <w:rFonts w:cs="Calibri"/>
              </w:rPr>
              <w:t>prediction</w:t>
            </w:r>
            <w:r w:rsidR="00665BA6">
              <w:rPr>
                <w:rFonts w:cs="Calibri"/>
              </w:rPr>
              <w:t>, waktu</w:t>
            </w:r>
          </w:p>
          <w:p w14:paraId="4152DAC0" w14:textId="77777777" w:rsidR="00665BA6" w:rsidRPr="000169FD" w:rsidRDefault="00665BA6" w:rsidP="00C75381">
            <w:pPr>
              <w:spacing w:after="0"/>
            </w:pPr>
            <w:r>
              <w:rPr>
                <w:rFonts w:cs="Calibri"/>
              </w:rPr>
              <w:t>END</w:t>
            </w:r>
          </w:p>
        </w:tc>
      </w:tr>
    </w:tbl>
    <w:p w14:paraId="1A3227C1" w14:textId="77777777" w:rsidR="00DF7123" w:rsidRDefault="00DF7123" w:rsidP="00551BA9">
      <w:pPr>
        <w:pStyle w:val="PTIIKBodyTextFirstIndent"/>
        <w:ind w:firstLine="426"/>
        <w:rPr>
          <w:lang w:val="id-ID"/>
        </w:rPr>
      </w:pPr>
    </w:p>
    <w:p w14:paraId="5BF610C7" w14:textId="376C7FDA" w:rsidR="00BB74D4" w:rsidRDefault="00457476" w:rsidP="00551BA9">
      <w:pPr>
        <w:pStyle w:val="PTIIKBodyTextFirstIndent"/>
        <w:ind w:firstLine="426"/>
        <w:rPr>
          <w:lang w:val="id-ID"/>
        </w:rPr>
      </w:pPr>
      <w:r>
        <w:rPr>
          <w:lang w:val="id-ID"/>
        </w:rPr>
        <w:lastRenderedPageBreak/>
        <w:t xml:space="preserve">Penjelasan dari </w:t>
      </w:r>
      <w:r>
        <w:rPr>
          <w:i/>
          <w:lang w:val="id-ID"/>
        </w:rPr>
        <w:t>pseudocode</w:t>
      </w:r>
      <w:r>
        <w:rPr>
          <w:lang w:val="id-ID"/>
        </w:rPr>
        <w:t xml:space="preserve"> di atas adalah pertama server melakukan inisialisasi variabel </w:t>
      </w:r>
      <w:r w:rsidR="000B0B65">
        <w:rPr>
          <w:lang w:val="id-ID"/>
        </w:rPr>
        <w:t xml:space="preserve">array ‘mac’ dengan nilai adalah MAC </w:t>
      </w:r>
      <w:r w:rsidR="000B0B65">
        <w:rPr>
          <w:i/>
          <w:lang w:val="id-ID"/>
        </w:rPr>
        <w:t>address</w:t>
      </w:r>
      <w:r w:rsidR="000B0B65">
        <w:rPr>
          <w:lang w:val="id-ID"/>
        </w:rPr>
        <w:t xml:space="preserve"> dari masing-masing </w:t>
      </w:r>
      <w:r w:rsidR="000B0B65">
        <w:rPr>
          <w:i/>
          <w:lang w:val="id-ID"/>
        </w:rPr>
        <w:t>reference point</w:t>
      </w:r>
      <w:r w:rsidR="000B0B65">
        <w:rPr>
          <w:lang w:val="id-ID"/>
        </w:rPr>
        <w:t xml:space="preserve">. Kemudian inisialisasi variabel array ‘rssi’ dengan nilai adalah data RSSI yang dikirim oleh </w:t>
      </w:r>
      <w:r w:rsidR="000B0B65">
        <w:rPr>
          <w:i/>
          <w:lang w:val="id-ID"/>
        </w:rPr>
        <w:t>reference point</w:t>
      </w:r>
      <w:r w:rsidR="000B0B65">
        <w:rPr>
          <w:lang w:val="id-ID"/>
        </w:rPr>
        <w:t xml:space="preserve">. Selanjutnya adalah server menerima data JSON yang dikirim oleh </w:t>
      </w:r>
      <w:r w:rsidR="000B0B65">
        <w:rPr>
          <w:i/>
          <w:lang w:val="id-ID"/>
        </w:rPr>
        <w:t>reference point</w:t>
      </w:r>
      <w:r w:rsidR="000B0B65">
        <w:rPr>
          <w:lang w:val="id-ID"/>
        </w:rPr>
        <w:t>. Data JSON yang diterima akan diinisialisasi pada variabel ‘data’. Selanjunya adalah server mengecek pada variael ‘</w:t>
      </w:r>
      <w:r w:rsidR="002B795A">
        <w:rPr>
          <w:lang w:val="id-ID"/>
        </w:rPr>
        <w:t>data[‘mac’]</w:t>
      </w:r>
      <w:r w:rsidR="000B0B65">
        <w:rPr>
          <w:lang w:val="id-ID"/>
        </w:rPr>
        <w:t>’ memiliki nilai yang sama pada salah satu nilai pada variabel array ‘mac’. Apabila ada yang sama, maka variabel array ‘rssi’ akan diberi nilai dengan data RSSI pada variabel ‘</w:t>
      </w:r>
      <w:r w:rsidR="002B795A">
        <w:rPr>
          <w:lang w:val="id-ID"/>
        </w:rPr>
        <w:t>data[‘rssi’]</w:t>
      </w:r>
      <w:r w:rsidR="000B0B65">
        <w:rPr>
          <w:lang w:val="id-ID"/>
        </w:rPr>
        <w:t xml:space="preserve">’. Anggota variabel array ‘rssi’ diberi nilai sesuai dengan urutan MAC </w:t>
      </w:r>
      <w:r w:rsidR="000B0B65">
        <w:rPr>
          <w:i/>
          <w:lang w:val="id-ID"/>
        </w:rPr>
        <w:t>address</w:t>
      </w:r>
      <w:r w:rsidR="000B0B65">
        <w:rPr>
          <w:lang w:val="id-ID"/>
        </w:rPr>
        <w:t xml:space="preserve"> dari </w:t>
      </w:r>
      <w:r w:rsidR="000B0B65">
        <w:rPr>
          <w:i/>
          <w:lang w:val="id-ID"/>
        </w:rPr>
        <w:t>reference point</w:t>
      </w:r>
      <w:r w:rsidR="000B0B65">
        <w:rPr>
          <w:lang w:val="id-ID"/>
        </w:rPr>
        <w:t xml:space="preserve">. </w:t>
      </w:r>
      <w:r w:rsidR="007C2BA4">
        <w:rPr>
          <w:lang w:val="id-ID"/>
        </w:rPr>
        <w:t xml:space="preserve">Apabila semua nilai pada variabel array ‘rssi[]’ memiliki nilai -120, maka server menampilkan tulisan “iTAG tidak terdeteksi”. Jika </w:t>
      </w:r>
      <w:r w:rsidR="004905B3">
        <w:rPr>
          <w:lang w:val="id-ID"/>
        </w:rPr>
        <w:t>semua anggota variabel array ‘rssi</w:t>
      </w:r>
      <w:r w:rsidR="007C2BA4">
        <w:rPr>
          <w:lang w:val="id-ID"/>
        </w:rPr>
        <w:t>[]</w:t>
      </w:r>
      <w:r w:rsidR="004905B3">
        <w:rPr>
          <w:lang w:val="id-ID"/>
        </w:rPr>
        <w:t>’ terisi dengan data RSSI, selanjutnya server melakukan klasifikasi</w:t>
      </w:r>
      <w:r w:rsidR="00551BA9">
        <w:rPr>
          <w:lang w:val="id-ID"/>
        </w:rPr>
        <w:t xml:space="preserve"> menggunakan algoritma KNN</w:t>
      </w:r>
      <w:r w:rsidR="004905B3">
        <w:rPr>
          <w:lang w:val="id-ID"/>
        </w:rPr>
        <w:t xml:space="preserve"> untuk menentukan lokasi dari </w:t>
      </w:r>
      <w:r w:rsidR="004905B3">
        <w:rPr>
          <w:i/>
          <w:lang w:val="id-ID"/>
        </w:rPr>
        <w:t>passive tag</w:t>
      </w:r>
      <w:r w:rsidR="004905B3">
        <w:rPr>
          <w:lang w:val="id-ID"/>
        </w:rPr>
        <w:t xml:space="preserve">. </w:t>
      </w:r>
      <w:r w:rsidR="00551BA9">
        <w:rPr>
          <w:lang w:val="id-ID"/>
        </w:rPr>
        <w:t xml:space="preserve">Proses klasifikasi dengan algoritma KNN berdasarkan pada </w:t>
      </w:r>
      <w:r w:rsidR="00551BA9">
        <w:rPr>
          <w:i/>
          <w:lang w:val="id-ID"/>
        </w:rPr>
        <w:t xml:space="preserve">data training </w:t>
      </w:r>
      <w:r w:rsidR="00551BA9">
        <w:rPr>
          <w:lang w:val="id-ID"/>
        </w:rPr>
        <w:t xml:space="preserve">yang telah diperoleh sebelumnya. </w:t>
      </w:r>
      <w:r w:rsidR="004905B3">
        <w:rPr>
          <w:lang w:val="id-ID"/>
        </w:rPr>
        <w:t xml:space="preserve">Hasil klasifikasi ditampilkan pada </w:t>
      </w:r>
      <w:r w:rsidR="00551BA9">
        <w:rPr>
          <w:lang w:val="id-ID"/>
        </w:rPr>
        <w:t>layar beserta waktu klasifikasi.</w:t>
      </w:r>
      <w:r w:rsidR="004905B3">
        <w:rPr>
          <w:lang w:val="id-ID"/>
        </w:rPr>
        <w:t xml:space="preserve"> Setelah proses klasifikasi selesai, server mencatat hasil klasifikasi pada </w:t>
      </w:r>
      <w:r w:rsidR="004905B3">
        <w:rPr>
          <w:i/>
          <w:lang w:val="id-ID"/>
        </w:rPr>
        <w:t>file log</w:t>
      </w:r>
      <w:r w:rsidR="004905B3">
        <w:rPr>
          <w:lang w:val="id-ID"/>
        </w:rPr>
        <w:t xml:space="preserve"> beserta waktu klasifikasi. </w:t>
      </w:r>
      <w:r w:rsidR="00551BA9">
        <w:rPr>
          <w:lang w:val="id-ID"/>
        </w:rPr>
        <w:t xml:space="preserve">Proses kerja server dalam melakukan klasifikasi berlangsung tiap detik atau </w:t>
      </w:r>
      <w:r w:rsidR="00551BA9">
        <w:rPr>
          <w:i/>
          <w:lang w:val="id-ID"/>
        </w:rPr>
        <w:t>real-time</w:t>
      </w:r>
      <w:r w:rsidR="00551BA9">
        <w:rPr>
          <w:lang w:val="id-ID"/>
        </w:rPr>
        <w:t xml:space="preserve">. </w:t>
      </w:r>
    </w:p>
    <w:p w14:paraId="2DD741BB" w14:textId="035AEE25" w:rsidR="00AA6315" w:rsidRDefault="001C63EB" w:rsidP="00EB3BC9">
      <w:pPr>
        <w:pStyle w:val="Heading2"/>
      </w:pPr>
      <w:bookmarkStart w:id="82" w:name="_Toc37430200"/>
      <w:r>
        <w:t xml:space="preserve">Implementasi Pengujian Akurasi Kesalahan </w:t>
      </w:r>
      <w:r w:rsidR="00D909D8">
        <w:t>Sistem</w:t>
      </w:r>
      <w:bookmarkEnd w:id="82"/>
    </w:p>
    <w:p w14:paraId="106C5BBD" w14:textId="7FC95C69" w:rsidR="004F2314" w:rsidRPr="00EB3BC9" w:rsidRDefault="001C63EB" w:rsidP="001C63EB">
      <w:pPr>
        <w:pStyle w:val="BodyText"/>
        <w:ind w:firstLine="426"/>
        <w:rPr>
          <w:i/>
        </w:rPr>
      </w:pPr>
      <w:r>
        <w:t xml:space="preserve">Tahap selanjutnya adalah menguji akurasi sistem yang telah diimplementasikan. Pada tahap ini pengujian dilakukan untuk menghitung akurasi kesalahan dari sistem penentuan lokasi ini. Pengujian ini berfokus pada akurasi kesalahan secara </w:t>
      </w:r>
      <w:r>
        <w:rPr>
          <w:i/>
        </w:rPr>
        <w:t>general</w:t>
      </w:r>
      <w:r>
        <w:t xml:space="preserve"> atau secara umum. </w:t>
      </w:r>
      <w:r w:rsidR="004F2314">
        <w:t xml:space="preserve">Tahap pengujian ini dimulai dengan mengumpulkan data hasil klasifikasi pada tiap lokasi. </w:t>
      </w:r>
      <w:r w:rsidR="00287298">
        <w:t xml:space="preserve">Kemudian setelah data hasil klasifikasi terkumpul, server melakukan perhitungan akurasi kesalahan menggunakan </w:t>
      </w:r>
      <w:r w:rsidR="00287298" w:rsidRPr="00287298">
        <w:rPr>
          <w:i/>
        </w:rPr>
        <w:t>script</w:t>
      </w:r>
      <w:r w:rsidR="00287298">
        <w:t xml:space="preserve"> yang telah disiapkan. </w:t>
      </w:r>
      <w:r w:rsidR="00EB3BC9">
        <w:t>Proses pengumpulan data hasil klasifikasi sama seperti pada t</w:t>
      </w:r>
      <w:r w:rsidR="00786C9F">
        <w:t>a</w:t>
      </w:r>
      <w:r w:rsidR="00EB3BC9">
        <w:t xml:space="preserve">hap </w:t>
      </w:r>
      <w:r w:rsidR="00EB3BC9" w:rsidRPr="00EB3BC9">
        <w:rPr>
          <w:i/>
        </w:rPr>
        <w:t>online</w:t>
      </w:r>
      <w:r w:rsidR="00C75381">
        <w:t>, hanya saja terdapat perbedaan yang</w:t>
      </w:r>
      <w:r w:rsidR="00EB3BC9">
        <w:t xml:space="preserve"> terletak pada alur pengambilan</w:t>
      </w:r>
      <w:r w:rsidR="00C75381">
        <w:t xml:space="preserve"> data</w:t>
      </w:r>
      <w:r w:rsidR="00EB3BC9">
        <w:t xml:space="preserve"> dan format </w:t>
      </w:r>
      <w:r w:rsidR="00786C9F">
        <w:t xml:space="preserve">penulisan </w:t>
      </w:r>
      <w:r w:rsidR="00EB3BC9">
        <w:rPr>
          <w:i/>
        </w:rPr>
        <w:t>file log</w:t>
      </w:r>
      <w:r w:rsidR="00EB3BC9">
        <w:t xml:space="preserve"> yang ditulis oleh server. Proses pengambilan data dilakukan sesuai alur pada bab 3, kemudian proses penentuan lokasi dan penulisan </w:t>
      </w:r>
      <w:r w:rsidR="00EB3BC9">
        <w:rPr>
          <w:i/>
        </w:rPr>
        <w:t xml:space="preserve">file log </w:t>
      </w:r>
      <w:r w:rsidR="00EB3BC9" w:rsidRPr="00EB3BC9">
        <w:t>oleh</w:t>
      </w:r>
      <w:r w:rsidR="00EB3BC9">
        <w:t xml:space="preserve"> server dijelaskan pada </w:t>
      </w:r>
      <w:r w:rsidR="00EB3BC9">
        <w:rPr>
          <w:i/>
        </w:rPr>
        <w:t xml:space="preserve">pseudocode </w:t>
      </w:r>
      <w:r w:rsidR="00EB3BC9" w:rsidRPr="00EB3BC9">
        <w:t>dibawah ini</w:t>
      </w:r>
      <w:r w:rsidR="00EB3BC9">
        <w:t>.</w:t>
      </w:r>
      <w:r w:rsidR="00EB3BC9">
        <w:rPr>
          <w:i/>
        </w:rPr>
        <w:t xml:space="preserve"> </w:t>
      </w:r>
    </w:p>
    <w:p w14:paraId="53E4F28C" w14:textId="0F6D3C97" w:rsidR="001C536F" w:rsidRDefault="001C536F" w:rsidP="001C536F">
      <w:pPr>
        <w:pStyle w:val="Caption"/>
      </w:pPr>
      <w:bookmarkStart w:id="83" w:name="_Toc37430243"/>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6</w:t>
      </w:r>
      <w:r w:rsidR="00DB4C21">
        <w:fldChar w:fldCharType="end"/>
      </w:r>
      <w:r>
        <w:t xml:space="preserve"> Proses mengumpulkan hasil klasifikasi</w:t>
      </w:r>
      <w:bookmarkEnd w:id="83"/>
    </w:p>
    <w:tbl>
      <w:tblPr>
        <w:tblStyle w:val="TableGrid"/>
        <w:tblW w:w="0" w:type="auto"/>
        <w:tblInd w:w="421" w:type="dxa"/>
        <w:tblLook w:val="04A0" w:firstRow="1" w:lastRow="0" w:firstColumn="1" w:lastColumn="0" w:noHBand="0" w:noVBand="1"/>
      </w:tblPr>
      <w:tblGrid>
        <w:gridCol w:w="7371"/>
      </w:tblGrid>
      <w:tr w:rsidR="00C75381" w14:paraId="128A9F29" w14:textId="77777777" w:rsidTr="00C75381">
        <w:trPr>
          <w:trHeight w:val="710"/>
        </w:trPr>
        <w:tc>
          <w:tcPr>
            <w:tcW w:w="7371" w:type="dxa"/>
          </w:tcPr>
          <w:p w14:paraId="026A4C92" w14:textId="2B62908B" w:rsidR="00C75381" w:rsidRDefault="00C75381" w:rsidP="00C75381">
            <w:pPr>
              <w:pStyle w:val="BodyText"/>
              <w:spacing w:after="0"/>
              <w:jc w:val="left"/>
            </w:pPr>
            <w:r>
              <w:t>KAMUS DATA</w:t>
            </w:r>
          </w:p>
          <w:p w14:paraId="2C25EA89" w14:textId="2C082BB1" w:rsidR="00C75381" w:rsidRDefault="00C75381" w:rsidP="00C75381">
            <w:pPr>
              <w:pStyle w:val="BodyText"/>
              <w:spacing w:after="0"/>
              <w:jc w:val="left"/>
              <w:rPr>
                <w:i/>
              </w:rPr>
            </w:pPr>
            <w:r>
              <w:t xml:space="preserve">mac : array             // Kumpulan MAC </w:t>
            </w:r>
            <w:r w:rsidRPr="000169FD">
              <w:rPr>
                <w:i/>
              </w:rPr>
              <w:t xml:space="preserve">address </w:t>
            </w:r>
            <w:r>
              <w:rPr>
                <w:i/>
              </w:rPr>
              <w:t>reference point</w:t>
            </w:r>
          </w:p>
          <w:p w14:paraId="45A34A48" w14:textId="77777777" w:rsidR="00C75381" w:rsidRDefault="00C75381"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2465950F" w14:textId="77777777" w:rsidR="00C75381" w:rsidRDefault="00C75381" w:rsidP="00C75381">
            <w:pPr>
              <w:pStyle w:val="BodyText"/>
              <w:spacing w:after="0"/>
              <w:jc w:val="left"/>
              <w:rPr>
                <w:i/>
              </w:rPr>
            </w:pPr>
            <w:r>
              <w:t xml:space="preserve">                                     dari masing-masing </w:t>
            </w:r>
            <w:r w:rsidRPr="00C16C3B">
              <w:rPr>
                <w:i/>
              </w:rPr>
              <w:t>reference</w:t>
            </w:r>
            <w:r>
              <w:t xml:space="preserve"> </w:t>
            </w:r>
            <w:r w:rsidRPr="00C16C3B">
              <w:rPr>
                <w:i/>
              </w:rPr>
              <w:t>point</w:t>
            </w:r>
          </w:p>
          <w:p w14:paraId="68141F50" w14:textId="77777777" w:rsidR="00C75381" w:rsidRDefault="00C75381" w:rsidP="00C75381">
            <w:pPr>
              <w:pStyle w:val="BodyText"/>
              <w:spacing w:after="0"/>
              <w:jc w:val="left"/>
              <w:rPr>
                <w:i/>
              </w:rPr>
            </w:pPr>
            <w:r>
              <w:t xml:space="preserve">data : JSON           // Untuk menyimpan data yang dikirim </w:t>
            </w:r>
            <w:r>
              <w:rPr>
                <w:i/>
              </w:rPr>
              <w:t>reference</w:t>
            </w:r>
          </w:p>
          <w:p w14:paraId="6702291C" w14:textId="77777777" w:rsidR="00C75381" w:rsidRDefault="00C75381" w:rsidP="00C75381">
            <w:pPr>
              <w:pStyle w:val="BodyText"/>
              <w:spacing w:after="0"/>
              <w:jc w:val="left"/>
              <w:rPr>
                <w:i/>
              </w:rPr>
            </w:pPr>
            <w:r>
              <w:rPr>
                <w:i/>
              </w:rPr>
              <w:t xml:space="preserve">                                     point</w:t>
            </w:r>
          </w:p>
          <w:p w14:paraId="58F00A56" w14:textId="70ECE276" w:rsidR="00C75381" w:rsidRDefault="00C75381" w:rsidP="00C75381">
            <w:pPr>
              <w:pStyle w:val="BodyText"/>
              <w:spacing w:after="0"/>
              <w:jc w:val="left"/>
            </w:pPr>
            <w:r>
              <w:t xml:space="preserve">waktu : time         // Mewakili waktu saat </w:t>
            </w:r>
            <w:r w:rsidR="003C3E8D">
              <w:t>server melakukan klasifikasi</w:t>
            </w:r>
          </w:p>
          <w:p w14:paraId="40C6F2EF" w14:textId="77777777" w:rsidR="003C3E8D" w:rsidRDefault="00C75381" w:rsidP="00C75381">
            <w:pPr>
              <w:pStyle w:val="BodyText"/>
              <w:spacing w:after="0"/>
              <w:jc w:val="left"/>
            </w:pPr>
            <w:r>
              <w:t xml:space="preserve">ds : array              </w:t>
            </w:r>
            <w:r w:rsidR="003C3E8D">
              <w:t xml:space="preserve">              </w:t>
            </w:r>
            <w:r>
              <w:t>// Untuk menyimpa</w:t>
            </w:r>
            <w:r w:rsidR="003C3E8D">
              <w:t>n kumpulan nilai rssi yang</w:t>
            </w:r>
          </w:p>
          <w:p w14:paraId="485CCE46" w14:textId="7F4FF68A" w:rsidR="00C75381" w:rsidRDefault="003C3E8D" w:rsidP="00C75381">
            <w:pPr>
              <w:pStyle w:val="BodyText"/>
              <w:spacing w:after="0"/>
              <w:jc w:val="left"/>
            </w:pPr>
            <w:r>
              <w:t xml:space="preserve">                                                 akan </w:t>
            </w:r>
            <w:r w:rsidR="00C75381">
              <w:t>diklasifikasikan</w:t>
            </w:r>
          </w:p>
          <w:p w14:paraId="2B622D32" w14:textId="3BCA3FC3" w:rsidR="00C75381" w:rsidRDefault="00C75381" w:rsidP="00C75381">
            <w:pPr>
              <w:pStyle w:val="BodyText"/>
              <w:spacing w:after="0"/>
              <w:jc w:val="left"/>
            </w:pPr>
            <w:r>
              <w:t>dt : array                            // Untuk menyimpan nilai data training</w:t>
            </w:r>
          </w:p>
          <w:p w14:paraId="5EA4F000" w14:textId="77777777" w:rsidR="00C75381" w:rsidRDefault="00C75381" w:rsidP="00C75381">
            <w:pPr>
              <w:pStyle w:val="BodyText"/>
              <w:spacing w:after="0"/>
              <w:jc w:val="left"/>
            </w:pPr>
            <w:r>
              <w:t>true_loc : String               // Untuk menyimpan data dari nama lokasi</w:t>
            </w:r>
          </w:p>
          <w:p w14:paraId="1F8EE30D" w14:textId="7BA74FCF" w:rsidR="00C75381" w:rsidRDefault="00C75381" w:rsidP="00C75381">
            <w:pPr>
              <w:pStyle w:val="BodyText"/>
              <w:spacing w:after="0"/>
              <w:jc w:val="left"/>
            </w:pPr>
            <w:r>
              <w:lastRenderedPageBreak/>
              <w:t xml:space="preserve">                                                sebenarnya</w:t>
            </w:r>
          </w:p>
          <w:p w14:paraId="0D11168A" w14:textId="77777777" w:rsidR="00C75381" w:rsidRDefault="00C75381" w:rsidP="00C75381">
            <w:pPr>
              <w:pStyle w:val="BodyText"/>
              <w:spacing w:after="0"/>
              <w:jc w:val="left"/>
            </w:pPr>
            <w:r>
              <w:t>predictions : String         // Untuk menyimpan hasil prediksi/klasifikasi</w:t>
            </w:r>
          </w:p>
          <w:p w14:paraId="43B8F920" w14:textId="77777777" w:rsidR="00D2185F" w:rsidRDefault="00D2185F" w:rsidP="00D2185F">
            <w:pPr>
              <w:pStyle w:val="BodyText"/>
              <w:spacing w:after="0"/>
              <w:jc w:val="left"/>
            </w:pPr>
            <w:r>
              <w:t>compatibility : String     // Untuk menyimpan nilai kecocokan antara hasil</w:t>
            </w:r>
          </w:p>
          <w:p w14:paraId="706CA1DD" w14:textId="12977316" w:rsidR="00D2185F" w:rsidRPr="00B67967" w:rsidRDefault="00D2185F" w:rsidP="00D2185F">
            <w:pPr>
              <w:pStyle w:val="BodyText"/>
              <w:spacing w:after="0"/>
              <w:jc w:val="left"/>
            </w:pPr>
            <w:r>
              <w:t xml:space="preserve">                                               klasifikasi dengan nama lokasi sebenarnya</w:t>
            </w:r>
          </w:p>
        </w:tc>
      </w:tr>
      <w:tr w:rsidR="00C75381" w14:paraId="544AE288" w14:textId="77777777" w:rsidTr="00C75381">
        <w:trPr>
          <w:trHeight w:val="561"/>
        </w:trPr>
        <w:tc>
          <w:tcPr>
            <w:tcW w:w="7371" w:type="dxa"/>
          </w:tcPr>
          <w:p w14:paraId="6B08B5BE" w14:textId="45FB9109" w:rsidR="00C75381" w:rsidRDefault="00C75381" w:rsidP="00C75381">
            <w:pPr>
              <w:spacing w:after="0"/>
            </w:pPr>
            <w:r>
              <w:lastRenderedPageBreak/>
              <w:t>BEGIN</w:t>
            </w:r>
          </w:p>
          <w:p w14:paraId="48312FA9" w14:textId="77777777" w:rsidR="00C75381" w:rsidRDefault="00C75381" w:rsidP="00C75381">
            <w:pPr>
              <w:spacing w:after="0"/>
            </w:pPr>
            <w:r>
              <w:t xml:space="preserve">WHILE (incoming_connection) DO     </w:t>
            </w:r>
          </w:p>
          <w:p w14:paraId="35CDFB14" w14:textId="77599823" w:rsidR="00D2185F" w:rsidRDefault="00C75381" w:rsidP="00C75381">
            <w:pPr>
              <w:spacing w:after="0"/>
            </w:pPr>
            <w:r>
              <w:t xml:space="preserve">  </w:t>
            </w:r>
            <w:r w:rsidR="00D2185F">
              <w:t>FOR (i in range LENGTH(mac))</w:t>
            </w:r>
          </w:p>
          <w:p w14:paraId="5A421778" w14:textId="03E30D1B" w:rsidR="00C75381" w:rsidRDefault="00D2185F" w:rsidP="00C75381">
            <w:pPr>
              <w:spacing w:after="0"/>
            </w:pPr>
            <w:r>
              <w:t xml:space="preserve">    IF data[‘mac’] == “locator”</w:t>
            </w:r>
          </w:p>
          <w:p w14:paraId="387A8446" w14:textId="598304A5" w:rsidR="00D2185F" w:rsidRDefault="00D2185F" w:rsidP="00C75381">
            <w:pPr>
              <w:spacing w:after="0"/>
            </w:pPr>
            <w:r>
              <w:t xml:space="preserve">      true_loc ← data[‘true_loc’]</w:t>
            </w:r>
          </w:p>
          <w:p w14:paraId="5F1857E3" w14:textId="7DF419C7" w:rsidR="00D2185F" w:rsidRDefault="00D2185F" w:rsidP="00C75381">
            <w:pPr>
              <w:spacing w:after="0"/>
            </w:pPr>
            <w:r>
              <w:t xml:space="preserve">      BREAK</w:t>
            </w:r>
          </w:p>
          <w:p w14:paraId="188DDC69" w14:textId="2C51CD76" w:rsidR="00D2185F" w:rsidRDefault="00D2185F" w:rsidP="00C75381">
            <w:pPr>
              <w:spacing w:after="0"/>
            </w:pPr>
            <w:r>
              <w:t xml:space="preserve">    ELSE IF data[‘mac’] == mac[i]</w:t>
            </w:r>
          </w:p>
          <w:p w14:paraId="5943F6C4" w14:textId="0C383D7E" w:rsidR="00D2185F" w:rsidRDefault="00D2185F" w:rsidP="00C75381">
            <w:pPr>
              <w:spacing w:after="0"/>
            </w:pPr>
            <w:r>
              <w:t xml:space="preserve">      rssi[i] ← data[‘rssi’]</w:t>
            </w:r>
          </w:p>
          <w:p w14:paraId="649BCB6F" w14:textId="51BAF9E1" w:rsidR="00D2185F" w:rsidRDefault="00D2185F" w:rsidP="00C75381">
            <w:pPr>
              <w:spacing w:after="0"/>
            </w:pPr>
            <w:r>
              <w:t xml:space="preserve">      BREAK</w:t>
            </w:r>
          </w:p>
          <w:p w14:paraId="39888D55" w14:textId="13336069" w:rsidR="00551155" w:rsidRDefault="00551155" w:rsidP="00C75381">
            <w:pPr>
              <w:spacing w:after="0"/>
              <w:rPr>
                <w:rFonts w:cs="Calibri"/>
              </w:rPr>
            </w:pPr>
            <w:r>
              <w:t xml:space="preserve">  END FOR</w:t>
            </w:r>
          </w:p>
          <w:p w14:paraId="348B4E1B" w14:textId="77777777" w:rsidR="00C75381" w:rsidRDefault="00C75381" w:rsidP="00C75381">
            <w:pPr>
              <w:spacing w:after="0"/>
              <w:rPr>
                <w:rFonts w:cs="Calibri"/>
              </w:rPr>
            </w:pPr>
            <w:r>
              <w:rPr>
                <w:rFonts w:cs="Calibri"/>
              </w:rPr>
              <w:t xml:space="preserve">  IF there is no ‘None’ in rssi</w:t>
            </w:r>
          </w:p>
          <w:p w14:paraId="5F4030C8" w14:textId="77777777" w:rsidR="00C75381" w:rsidRDefault="00C75381" w:rsidP="00C75381">
            <w:pPr>
              <w:spacing w:after="0"/>
              <w:rPr>
                <w:rFonts w:cs="Calibri"/>
              </w:rPr>
            </w:pPr>
            <w:r>
              <w:rPr>
                <w:rFonts w:cs="Calibri"/>
              </w:rPr>
              <w:t xml:space="preserve">    IF all value in ‘rssi’ == -120</w:t>
            </w:r>
          </w:p>
          <w:p w14:paraId="3C9C53BB" w14:textId="77777777" w:rsidR="00C75381" w:rsidRDefault="00C75381" w:rsidP="00C75381">
            <w:pPr>
              <w:spacing w:after="0"/>
              <w:rPr>
                <w:rFonts w:cs="Calibri"/>
              </w:rPr>
            </w:pPr>
            <w:r>
              <w:rPr>
                <w:rFonts w:cs="Calibri"/>
              </w:rPr>
              <w:t xml:space="preserve">      PRINT “Beacon tidak terdeteksi”</w:t>
            </w:r>
          </w:p>
          <w:p w14:paraId="5444F610" w14:textId="77777777" w:rsidR="00C75381" w:rsidRDefault="00C75381" w:rsidP="00C75381">
            <w:pPr>
              <w:spacing w:after="0"/>
              <w:rPr>
                <w:rFonts w:cs="Calibri"/>
              </w:rPr>
            </w:pPr>
            <w:r>
              <w:rPr>
                <w:rFonts w:cs="Calibri"/>
              </w:rPr>
              <w:t xml:space="preserve">    ELSE</w:t>
            </w:r>
          </w:p>
          <w:p w14:paraId="74A0A870" w14:textId="77777777" w:rsidR="00C75381" w:rsidRDefault="00C75381" w:rsidP="00C75381">
            <w:pPr>
              <w:spacing w:after="0"/>
              <w:rPr>
                <w:rFonts w:cs="Calibri"/>
              </w:rPr>
            </w:pPr>
            <w:r>
              <w:rPr>
                <w:rFonts w:cs="Calibri"/>
              </w:rPr>
              <w:t xml:space="preserve">      ds ← rssi</w:t>
            </w:r>
          </w:p>
          <w:p w14:paraId="526ACEB7" w14:textId="0E9270A2" w:rsidR="00C75381" w:rsidRDefault="00C75381" w:rsidP="00C75381">
            <w:pPr>
              <w:spacing w:after="0" w:line="276" w:lineRule="auto"/>
              <w:rPr>
                <w:rFonts w:cs="Calibri"/>
              </w:rPr>
            </w:pPr>
            <w:r>
              <w:rPr>
                <w:rFonts w:cs="Calibri"/>
              </w:rPr>
              <w:t xml:space="preserve">      dt ← </w:t>
            </w:r>
            <w:r w:rsidR="0009611B">
              <w:rPr>
                <w:rFonts w:cs="Calibri"/>
              </w:rPr>
              <w:t>rssi_collected.csv</w:t>
            </w:r>
          </w:p>
          <w:p w14:paraId="66893066" w14:textId="77777777" w:rsidR="00C75381" w:rsidRDefault="00C75381" w:rsidP="00C75381">
            <w:pPr>
              <w:spacing w:after="0"/>
              <w:rPr>
                <w:rFonts w:cs="Calibri"/>
              </w:rPr>
            </w:pPr>
            <w:r>
              <w:rPr>
                <w:rFonts w:cs="Calibri"/>
              </w:rPr>
              <w:t xml:space="preserve">      predictions ← PREDICT(ds,dt)</w:t>
            </w:r>
          </w:p>
          <w:p w14:paraId="5726CC63" w14:textId="377914D1" w:rsidR="00D2185F" w:rsidRDefault="00D2185F" w:rsidP="00C75381">
            <w:pPr>
              <w:spacing w:after="0"/>
              <w:rPr>
                <w:rFonts w:cs="Calibri"/>
              </w:rPr>
            </w:pPr>
            <w:r>
              <w:rPr>
                <w:rFonts w:cs="Calibri"/>
              </w:rPr>
              <w:t xml:space="preserve">      IF true_loc == predictions</w:t>
            </w:r>
          </w:p>
          <w:p w14:paraId="3B2077B5" w14:textId="48FE7362" w:rsidR="00D2185F" w:rsidRDefault="00D2185F" w:rsidP="00C75381">
            <w:pPr>
              <w:spacing w:after="0"/>
            </w:pPr>
            <w:r>
              <w:rPr>
                <w:rFonts w:cs="Calibri"/>
              </w:rPr>
              <w:t xml:space="preserve">        compatibility </w:t>
            </w:r>
            <w:r>
              <w:t>← “Match”</w:t>
            </w:r>
          </w:p>
          <w:p w14:paraId="44B608C2" w14:textId="67C13535" w:rsidR="00D2185F" w:rsidRDefault="00D2185F" w:rsidP="00C75381">
            <w:pPr>
              <w:spacing w:after="0"/>
            </w:pPr>
            <w:r>
              <w:t xml:space="preserve">      ELSE</w:t>
            </w:r>
          </w:p>
          <w:p w14:paraId="7A232497" w14:textId="79EC5E1A" w:rsidR="00D2185F" w:rsidRDefault="00D2185F" w:rsidP="00C75381">
            <w:pPr>
              <w:spacing w:after="0"/>
              <w:rPr>
                <w:rFonts w:cs="Calibri"/>
              </w:rPr>
            </w:pPr>
            <w:r>
              <w:t xml:space="preserve">        compatiblity ← “Mismatch”</w:t>
            </w:r>
          </w:p>
          <w:p w14:paraId="3812A4CD" w14:textId="77777777" w:rsidR="00C75381" w:rsidRDefault="00C75381" w:rsidP="00C75381">
            <w:pPr>
              <w:spacing w:after="0"/>
              <w:rPr>
                <w:rFonts w:cs="Calibri"/>
              </w:rPr>
            </w:pPr>
            <w:r>
              <w:rPr>
                <w:rFonts w:cs="Calibri"/>
              </w:rPr>
              <w:t xml:space="preserve">      PRINT “Pada Jam ”, waktu, “ Beacon berada di ”, predictions</w:t>
            </w:r>
          </w:p>
          <w:p w14:paraId="1BC74054" w14:textId="77777777" w:rsidR="00175086" w:rsidRDefault="00C75381" w:rsidP="00C75381">
            <w:pPr>
              <w:spacing w:after="0"/>
              <w:rPr>
                <w:rFonts w:cs="Calibri"/>
              </w:rPr>
            </w:pPr>
            <w:r>
              <w:rPr>
                <w:rFonts w:cs="Calibri"/>
              </w:rPr>
              <w:t xml:space="preserve">      Write in file </w:t>
            </w:r>
            <w:r w:rsidR="00175086">
              <w:rPr>
                <w:rFonts w:cs="Calibri"/>
              </w:rPr>
              <w:t xml:space="preserve">data_pengujian_1.csv </w:t>
            </w:r>
            <w:r>
              <w:rPr>
                <w:rFonts w:cs="Calibri"/>
              </w:rPr>
              <w:t>→ prediction</w:t>
            </w:r>
            <w:r w:rsidR="001C536F">
              <w:rPr>
                <w:rFonts w:cs="Calibri"/>
              </w:rPr>
              <w:t>s</w:t>
            </w:r>
            <w:r>
              <w:rPr>
                <w:rFonts w:cs="Calibri"/>
              </w:rPr>
              <w:t>, waktu</w:t>
            </w:r>
            <w:r w:rsidR="00175086">
              <w:rPr>
                <w:rFonts w:cs="Calibri"/>
              </w:rPr>
              <w:t>, true_loc,</w:t>
            </w:r>
          </w:p>
          <w:p w14:paraId="3E492DF4" w14:textId="5EF7DAC9" w:rsidR="00C75381" w:rsidRDefault="00175086" w:rsidP="00C75381">
            <w:pPr>
              <w:spacing w:after="0"/>
              <w:rPr>
                <w:rFonts w:cs="Calibri"/>
              </w:rPr>
            </w:pPr>
            <w:r>
              <w:rPr>
                <w:rFonts w:cs="Calibri"/>
              </w:rPr>
              <w:t xml:space="preserve">      </w:t>
            </w:r>
            <w:r w:rsidR="001C536F">
              <w:rPr>
                <w:rFonts w:cs="Calibri"/>
              </w:rPr>
              <w:t>compatibility</w:t>
            </w:r>
          </w:p>
          <w:p w14:paraId="1874CF8C" w14:textId="77777777" w:rsidR="00C75381" w:rsidRPr="000169FD" w:rsidRDefault="00C75381" w:rsidP="00C75381">
            <w:pPr>
              <w:spacing w:after="0"/>
            </w:pPr>
            <w:r>
              <w:rPr>
                <w:rFonts w:cs="Calibri"/>
              </w:rPr>
              <w:t>END</w:t>
            </w:r>
          </w:p>
        </w:tc>
      </w:tr>
    </w:tbl>
    <w:p w14:paraId="6362D4D3" w14:textId="3770614E" w:rsidR="001C63EB" w:rsidRDefault="001C63EB" w:rsidP="001C63EB">
      <w:pPr>
        <w:pStyle w:val="BodyText"/>
        <w:ind w:firstLine="426"/>
      </w:pPr>
    </w:p>
    <w:p w14:paraId="1B8D4D7F" w14:textId="12AB2BA3" w:rsidR="00FE1DA0" w:rsidRDefault="00257729" w:rsidP="001C63EB">
      <w:pPr>
        <w:pStyle w:val="BodyText"/>
        <w:ind w:firstLine="426"/>
      </w:pPr>
      <w:r>
        <w:t xml:space="preserve">Penjelasan pada </w:t>
      </w:r>
      <w:r>
        <w:rPr>
          <w:i/>
        </w:rPr>
        <w:t xml:space="preserve">pseudocode </w:t>
      </w:r>
      <w:r>
        <w:t>di atas adalah p</w:t>
      </w:r>
      <w:r w:rsidR="004E2802">
        <w:t xml:space="preserve">ertama, inisialisasi variabel array </w:t>
      </w:r>
      <w:r w:rsidR="00624E52">
        <w:t>‘mac’,</w:t>
      </w:r>
      <w:r w:rsidR="004E2802">
        <w:t>‘rssi’, dan variabel dengan nama ‘</w:t>
      </w:r>
      <w:r w:rsidR="00624E52">
        <w:t>true_loc</w:t>
      </w:r>
      <w:r w:rsidR="004E2802">
        <w:t xml:space="preserve">’. Variabel </w:t>
      </w:r>
      <w:r w:rsidR="00624E52">
        <w:t>‘true_loc’</w:t>
      </w:r>
      <w:r w:rsidR="004E2802">
        <w:t xml:space="preserve"> digunakan untuk menyimpan nama lokasi sebenarnya. Variabel ‘</w:t>
      </w:r>
      <w:r w:rsidR="00624E52">
        <w:t>true_loc</w:t>
      </w:r>
      <w:r w:rsidR="004E2802">
        <w:t xml:space="preserve">’ ini nantinya akan diberi nilai oleh entitas lain selain </w:t>
      </w:r>
      <w:r w:rsidR="004E2802">
        <w:rPr>
          <w:i/>
        </w:rPr>
        <w:t>reference point</w:t>
      </w:r>
      <w:r w:rsidR="004E2802">
        <w:t>. Penulis menggunakan perangkat lunak Postman untuk mengirim data lokasi sebenarnya</w:t>
      </w:r>
      <w:r w:rsidR="00624E52">
        <w:t xml:space="preserve"> yang nantinya akan disimpan pada variabel ‘true_loc’</w:t>
      </w:r>
      <w:r w:rsidR="004E2802">
        <w:t xml:space="preserve">. Selanjutnya, server menerima data JSON </w:t>
      </w:r>
      <w:r w:rsidR="00624E52">
        <w:t>dan disimpan pada variabel ‘data’. Apabila nilai dari ‘</w:t>
      </w:r>
      <w:r w:rsidR="002B795A">
        <w:t>data[‘mac’]</w:t>
      </w:r>
      <w:r w:rsidR="00624E52">
        <w:t>’ adalah “locator” maka nilai dari</w:t>
      </w:r>
      <w:r w:rsidR="005A44C2">
        <w:t xml:space="preserve"> </w:t>
      </w:r>
      <w:r w:rsidR="00624E52">
        <w:t>‘data</w:t>
      </w:r>
      <w:r w:rsidR="005A44C2">
        <w:t>[‘true_loc’]</w:t>
      </w:r>
      <w:r w:rsidR="00624E52">
        <w:t>’ akan disimpan pada variabel ‘true_loc’ sebagai data dari lokasi sebenarnya. Apabila nilai dari ‘</w:t>
      </w:r>
      <w:r w:rsidR="002B795A">
        <w:t>data[‘mac’]</w:t>
      </w:r>
      <w:r w:rsidR="00624E52">
        <w:t xml:space="preserve">’ adalah data MAC </w:t>
      </w:r>
      <w:r w:rsidR="00624E52">
        <w:rPr>
          <w:i/>
        </w:rPr>
        <w:t>address</w:t>
      </w:r>
      <w:r w:rsidR="00624E52">
        <w:t xml:space="preserve"> dari </w:t>
      </w:r>
      <w:r w:rsidR="00624E52">
        <w:rPr>
          <w:i/>
        </w:rPr>
        <w:t>reference point</w:t>
      </w:r>
      <w:r w:rsidR="00624E52">
        <w:t xml:space="preserve"> maka nilai pada ‘</w:t>
      </w:r>
      <w:r w:rsidR="002B795A">
        <w:t>data[‘rssi’]</w:t>
      </w:r>
      <w:r w:rsidR="00624E52">
        <w:t>’ akan disimpan pada variabel array ‘</w:t>
      </w:r>
      <w:r w:rsidR="005A44C2">
        <w:t>rssi</w:t>
      </w:r>
      <w:r w:rsidR="00624E52">
        <w:t>’. Urutan penulisan pada anggota variabel array ‘rssi’ sesuai dengan urutan anggota pada variabel array ‘mac’.</w:t>
      </w:r>
      <w:r w:rsidR="00FE1DA0">
        <w:t xml:space="preserve"> </w:t>
      </w:r>
    </w:p>
    <w:p w14:paraId="3F5A6297" w14:textId="68346BC3" w:rsidR="00EB3BC9" w:rsidRPr="00FE1DA0" w:rsidRDefault="00B34773" w:rsidP="001C63EB">
      <w:pPr>
        <w:pStyle w:val="BodyText"/>
        <w:ind w:firstLine="426"/>
      </w:pPr>
      <w:r>
        <w:t xml:space="preserve">Server selanjutnya mengecek apakah variabel array ‘rssi[]’ memiliki anggota yang bernilai ‘None’, jika ada, maka server tidak akan melakukan proses klasifikasi. </w:t>
      </w:r>
      <w:r>
        <w:lastRenderedPageBreak/>
        <w:t xml:space="preserve">Namun, jika tidak ada anggota dari varaiable array ‘rssi[]’ yang bernilai ‘None’, maka server akan mengecek apakah seluruh anggota variabel ‘rssi[]’ bernilai -120. Jika iya, maka server menampilkan tulisan “Beacon tidak terdeteksi”. Namun, jika tidak semua anggota variabel array ‘rssi[]’ bernilai -120, </w:t>
      </w:r>
      <w:r w:rsidR="00FE1DA0">
        <w:t>maka server akan melakukan klasifikasi nama lokasi berdasarkan pola sinyal yang tersimpan pada variabel array ‘rssi</w:t>
      </w:r>
      <w:r>
        <w:t>[]</w:t>
      </w:r>
      <w:r w:rsidR="00FE1DA0">
        <w:t>’. Apabila hasil klasifikasi sama dengan nama lokasi sebenarnya, maka inisialisasi variabel ‘compatibility’ dengan nilai “</w:t>
      </w:r>
      <w:r>
        <w:t>M</w:t>
      </w:r>
      <w:r w:rsidR="00FE1DA0">
        <w:t xml:space="preserve">atch”. Sebaliknya, jika hasil klasifikasi </w:t>
      </w:r>
      <w:r>
        <w:t xml:space="preserve">tidak </w:t>
      </w:r>
      <w:r w:rsidR="00FE1DA0">
        <w:t>sama dengan nama lokasi sebenarnya, maka inisialisasi variabel ‘compatibility’ dengan nilai “</w:t>
      </w:r>
      <w:r>
        <w:t>Mism</w:t>
      </w:r>
      <w:r w:rsidR="00FE1DA0">
        <w:t xml:space="preserve">atch” . Selanjutnya, server menulis hasil klasifikasi pada </w:t>
      </w:r>
      <w:r w:rsidR="00FE1DA0">
        <w:rPr>
          <w:i/>
        </w:rPr>
        <w:t>file log</w:t>
      </w:r>
      <w:r w:rsidR="00FE1DA0">
        <w:t xml:space="preserve"> sesuai dengan format pada perancangan untuk dihitung akurasi kesalahan pada langkah selanjutnya.</w:t>
      </w:r>
    </w:p>
    <w:p w14:paraId="558E7CE1" w14:textId="1C47C70D" w:rsidR="00D909D8" w:rsidRDefault="00D909D8" w:rsidP="009E205A">
      <w:pPr>
        <w:pStyle w:val="Heading3"/>
      </w:pPr>
      <w:bookmarkStart w:id="84" w:name="_Toc37430202"/>
      <w:r>
        <w:t xml:space="preserve">Perhitungan Akurasi </w:t>
      </w:r>
      <w:r w:rsidR="009E205A">
        <w:t>Kesalahan Sistem</w:t>
      </w:r>
      <w:bookmarkEnd w:id="84"/>
    </w:p>
    <w:p w14:paraId="379DF464" w14:textId="72373ADD" w:rsidR="009E205A" w:rsidRDefault="009E205A" w:rsidP="009E205A">
      <w:pPr>
        <w:pStyle w:val="BodyText"/>
        <w:ind w:firstLine="426"/>
      </w:pPr>
      <w:r>
        <w:t xml:space="preserve">Tahap selanjutnya setelah memperoleh data hasil klasifikasi adalah menghitung akurasi kesalahan dari sistem. Perhitungan </w:t>
      </w:r>
      <w:r w:rsidR="00111769">
        <w:t xml:space="preserve">akurasi kesalahan sistem menggunakan persamaan 3.1 yang dituangkan pada sebuah </w:t>
      </w:r>
      <w:r w:rsidR="00111769">
        <w:rPr>
          <w:i/>
        </w:rPr>
        <w:t>script</w:t>
      </w:r>
      <w:r w:rsidR="00111769">
        <w:t xml:space="preserve">. </w:t>
      </w:r>
      <w:r w:rsidR="00111769">
        <w:rPr>
          <w:i/>
        </w:rPr>
        <w:t xml:space="preserve">Script </w:t>
      </w:r>
      <w:r w:rsidR="00111769">
        <w:t xml:space="preserve">ini bekerja dengan menginput </w:t>
      </w:r>
      <w:r w:rsidR="00111769" w:rsidRPr="00111769">
        <w:rPr>
          <w:i/>
        </w:rPr>
        <w:t>file log</w:t>
      </w:r>
      <w:r w:rsidR="00111769">
        <w:t xml:space="preserve"> dari hasil klasifikasi diatas, kemudian </w:t>
      </w:r>
      <w:r w:rsidR="00111769">
        <w:rPr>
          <w:i/>
        </w:rPr>
        <w:t xml:space="preserve">script </w:t>
      </w:r>
      <w:r w:rsidR="00111769">
        <w:t xml:space="preserve">akan melakukan perhitungan dan memberikan nilai output dari akurasi kesalahan sistem berupa angka dalam persen. Pada </w:t>
      </w:r>
      <w:r w:rsidR="00111769" w:rsidRPr="00111769">
        <w:rPr>
          <w:i/>
        </w:rPr>
        <w:t>pseudocode</w:t>
      </w:r>
      <w:r w:rsidR="00111769">
        <w:t xml:space="preserve"> dibawah ini akan dijelaskan mengenai mekanisme kerja untuk menghitung akurasi kesalahan sistem.</w:t>
      </w:r>
    </w:p>
    <w:p w14:paraId="7E2AFFD8" w14:textId="70FCECE4" w:rsidR="003045D9" w:rsidRDefault="003045D9" w:rsidP="003045D9">
      <w:pPr>
        <w:pStyle w:val="Caption"/>
      </w:pPr>
      <w:bookmarkStart w:id="85" w:name="_Toc37430245"/>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7</w:t>
      </w:r>
      <w:r w:rsidR="00DB4C21">
        <w:fldChar w:fldCharType="end"/>
      </w:r>
      <w:r>
        <w:t xml:space="preserve"> </w:t>
      </w:r>
      <w:r w:rsidRPr="003045D9">
        <w:rPr>
          <w:i/>
        </w:rPr>
        <w:t>Pseudocode</w:t>
      </w:r>
      <w:r>
        <w:t xml:space="preserve"> server menghitung akurasi kesalahan sistem</w:t>
      </w:r>
      <w:bookmarkEnd w:id="85"/>
    </w:p>
    <w:tbl>
      <w:tblPr>
        <w:tblStyle w:val="TableGrid"/>
        <w:tblW w:w="0" w:type="auto"/>
        <w:tblInd w:w="421" w:type="dxa"/>
        <w:tblLook w:val="04A0" w:firstRow="1" w:lastRow="0" w:firstColumn="1" w:lastColumn="0" w:noHBand="0" w:noVBand="1"/>
      </w:tblPr>
      <w:tblGrid>
        <w:gridCol w:w="7223"/>
      </w:tblGrid>
      <w:tr w:rsidR="003045D9" w14:paraId="090244A2" w14:textId="77777777" w:rsidTr="00A0193E">
        <w:trPr>
          <w:trHeight w:val="710"/>
        </w:trPr>
        <w:tc>
          <w:tcPr>
            <w:tcW w:w="7223" w:type="dxa"/>
          </w:tcPr>
          <w:p w14:paraId="5BCF875B" w14:textId="48736102" w:rsidR="003045D9" w:rsidRDefault="003045D9" w:rsidP="00A0193E">
            <w:pPr>
              <w:pStyle w:val="BodyText"/>
              <w:spacing w:after="0"/>
              <w:jc w:val="left"/>
            </w:pPr>
            <w:r>
              <w:t>KAMUS DATA</w:t>
            </w:r>
          </w:p>
          <w:p w14:paraId="7CF5E47F" w14:textId="4E922EFF" w:rsidR="003045D9" w:rsidRDefault="003045D9" w:rsidP="00A0193E">
            <w:pPr>
              <w:pStyle w:val="BodyText"/>
              <w:spacing w:after="0"/>
              <w:jc w:val="left"/>
            </w:pPr>
            <w:r>
              <w:t>data : array                    // untuk menyimpan data pengujian yang telah</w:t>
            </w:r>
          </w:p>
          <w:p w14:paraId="351D8DC8" w14:textId="0DCD55BD" w:rsidR="003045D9" w:rsidRDefault="003045D9" w:rsidP="00A0193E">
            <w:pPr>
              <w:pStyle w:val="BodyText"/>
              <w:spacing w:after="0"/>
              <w:jc w:val="left"/>
            </w:pPr>
            <w:r>
              <w:t xml:space="preserve">                                         </w:t>
            </w:r>
            <w:r w:rsidR="00551155">
              <w:t xml:space="preserve">    </w:t>
            </w:r>
            <w:r>
              <w:t>dikumpulkan sebelumnya</w:t>
            </w:r>
          </w:p>
          <w:p w14:paraId="2345B512" w14:textId="587F8202" w:rsidR="003045D9" w:rsidRDefault="003045D9" w:rsidP="003045D9">
            <w:pPr>
              <w:pStyle w:val="BodyText"/>
              <w:spacing w:after="0"/>
              <w:jc w:val="left"/>
            </w:pPr>
            <w:r>
              <w:t xml:space="preserve">mismatch : </w:t>
            </w:r>
            <w:r w:rsidR="001C7294">
              <w:t xml:space="preserve">integer      </w:t>
            </w:r>
            <w:r>
              <w:t xml:space="preserve">// untuk menyimpan jumlah kesalahan klasifikasi </w:t>
            </w:r>
          </w:p>
          <w:p w14:paraId="6E5B87BD" w14:textId="77777777" w:rsidR="00551155" w:rsidRDefault="00551155" w:rsidP="00551155">
            <w:pPr>
              <w:pStyle w:val="BodyText"/>
              <w:spacing w:after="0"/>
              <w:jc w:val="left"/>
            </w:pPr>
            <w:r>
              <w:t>percent : float              // untuk menyimpan hasil perhitungan akurasi</w:t>
            </w:r>
          </w:p>
          <w:p w14:paraId="71273AA8" w14:textId="0D5D739B" w:rsidR="003045D9" w:rsidRPr="00551155" w:rsidRDefault="00551155" w:rsidP="00551155">
            <w:pPr>
              <w:pStyle w:val="BodyText"/>
              <w:spacing w:after="0"/>
              <w:jc w:val="left"/>
            </w:pPr>
            <w:r>
              <w:t xml:space="preserve">                                            kesalahan dalam persen</w:t>
            </w:r>
          </w:p>
        </w:tc>
      </w:tr>
      <w:tr w:rsidR="003045D9" w14:paraId="48E313B8" w14:textId="77777777" w:rsidTr="00A0193E">
        <w:trPr>
          <w:trHeight w:val="1272"/>
        </w:trPr>
        <w:tc>
          <w:tcPr>
            <w:tcW w:w="7223" w:type="dxa"/>
          </w:tcPr>
          <w:p w14:paraId="370FA93C" w14:textId="42A9C2D1" w:rsidR="003045D9" w:rsidRDefault="003045D9" w:rsidP="00A0193E">
            <w:pPr>
              <w:spacing w:after="0"/>
            </w:pPr>
            <w:r>
              <w:t>BEGIN</w:t>
            </w:r>
          </w:p>
          <w:p w14:paraId="697F2EC3" w14:textId="2448A656" w:rsidR="003045D9" w:rsidRDefault="003045D9" w:rsidP="00A0193E">
            <w:pPr>
              <w:spacing w:after="0"/>
            </w:pPr>
            <w:r>
              <w:t xml:space="preserve">  data ← data_pengujian_1.csv</w:t>
            </w:r>
          </w:p>
          <w:p w14:paraId="1AEF3710" w14:textId="1221E552" w:rsidR="003045D9" w:rsidRDefault="003045D9" w:rsidP="00A0193E">
            <w:pPr>
              <w:spacing w:after="0"/>
            </w:pPr>
            <w:r>
              <w:rPr>
                <w:rFonts w:cs="Calibri"/>
              </w:rPr>
              <w:t xml:space="preserve">  mismatch </w:t>
            </w:r>
            <w:r>
              <w:t>← 0</w:t>
            </w:r>
          </w:p>
          <w:p w14:paraId="053C34DA" w14:textId="3967377B" w:rsidR="003045D9" w:rsidRDefault="003045D9" w:rsidP="00A0193E">
            <w:pPr>
              <w:spacing w:after="0"/>
            </w:pPr>
            <w:r>
              <w:t xml:space="preserve">  FOR (i in range length of data)</w:t>
            </w:r>
          </w:p>
          <w:p w14:paraId="2C9CF696" w14:textId="2D10025A" w:rsidR="003045D9" w:rsidRDefault="003045D9" w:rsidP="00A0193E">
            <w:pPr>
              <w:spacing w:after="0"/>
            </w:pPr>
            <w:r>
              <w:t xml:space="preserve">    IF data</w:t>
            </w:r>
            <w:r w:rsidR="00551155">
              <w:t>[i][2] == “Mismatch”</w:t>
            </w:r>
          </w:p>
          <w:p w14:paraId="5A36F3E9" w14:textId="087AA20B" w:rsidR="00551155" w:rsidRDefault="00551155" w:rsidP="00A0193E">
            <w:pPr>
              <w:spacing w:after="0"/>
            </w:pPr>
            <w:r>
              <w:t xml:space="preserve">      mismatch ← mismatch + 1</w:t>
            </w:r>
          </w:p>
          <w:p w14:paraId="63A72D8D" w14:textId="195EDB73" w:rsidR="00551155" w:rsidRDefault="00551155" w:rsidP="00A0193E">
            <w:pPr>
              <w:spacing w:after="0"/>
            </w:pPr>
            <w:r>
              <w:t xml:space="preserve">  END FOR</w:t>
            </w:r>
          </w:p>
          <w:p w14:paraId="67158F8F" w14:textId="50FA4B1A" w:rsidR="00551155" w:rsidRDefault="00551155" w:rsidP="00A0193E">
            <w:pPr>
              <w:spacing w:after="0"/>
            </w:pPr>
            <w:r>
              <w:t xml:space="preserve">  percent ← mismatch / length of data * 100</w:t>
            </w:r>
          </w:p>
          <w:p w14:paraId="2D2013F1" w14:textId="5D1B545C" w:rsidR="00551155" w:rsidRDefault="00551155" w:rsidP="00A0193E">
            <w:pPr>
              <w:spacing w:after="0"/>
              <w:rPr>
                <w:rFonts w:cs="Calibri"/>
              </w:rPr>
            </w:pPr>
            <w:r>
              <w:t xml:space="preserve">  print “Akurasi kesalahan sistem = ”, percent, “%”</w:t>
            </w:r>
          </w:p>
          <w:p w14:paraId="4F31E9CC" w14:textId="77777777" w:rsidR="003045D9" w:rsidRPr="000169FD" w:rsidRDefault="003045D9" w:rsidP="00A0193E">
            <w:pPr>
              <w:spacing w:after="0"/>
            </w:pPr>
            <w:r>
              <w:rPr>
                <w:rFonts w:cs="Calibri"/>
              </w:rPr>
              <w:t>END</w:t>
            </w:r>
          </w:p>
        </w:tc>
      </w:tr>
    </w:tbl>
    <w:p w14:paraId="4457AA90" w14:textId="77777777" w:rsidR="00111769" w:rsidRDefault="00111769" w:rsidP="009E205A">
      <w:pPr>
        <w:pStyle w:val="BodyText"/>
        <w:ind w:firstLine="426"/>
      </w:pPr>
    </w:p>
    <w:p w14:paraId="17763B02" w14:textId="1B76FC6B" w:rsidR="00111769" w:rsidRPr="001C7294" w:rsidRDefault="001C7294" w:rsidP="009E205A">
      <w:pPr>
        <w:pStyle w:val="BodyText"/>
        <w:ind w:firstLine="426"/>
      </w:pPr>
      <w:r>
        <w:t xml:space="preserve">Penjelasan </w:t>
      </w:r>
      <w:r>
        <w:rPr>
          <w:i/>
        </w:rPr>
        <w:t>pseudocode</w:t>
      </w:r>
      <w:r>
        <w:t xml:space="preserve"> di atas adalah pertama inisialisasi variabel array ‘data[]’ yang berfungsi untuk menyimpan data pengujian yang telah dikumpulkan sebelumnya. Selanjutnya inisialisasi variabel ‘mismatch[]’ yang berfungsi untuk menyimpan jumlah kesalahan klasifikasi. Kemudian inisialisasi variabel ‘percent’ untuk menyimpan hasil perhitungan akurasi kesalahan. Langkah selanjutnya adalah memasukkan data pengujian pada variabel ‘data[]’, lalu menghitung </w:t>
      </w:r>
      <w:r>
        <w:lastRenderedPageBreak/>
        <w:t xml:space="preserve">jumlah kesalahan klasifikasi dengan perulangan. Apabila nilai dalam variabel ‘data[i][2]’ adalah “Mismatch”, maka nilai variabel ‘mismatch’ bertambah 1. Proses ini berulang </w:t>
      </w:r>
      <w:r w:rsidR="00845BA2">
        <w:t>sebanyak jumlah data pada data pengujian.</w:t>
      </w:r>
      <w:r w:rsidR="00F931E2">
        <w:t xml:space="preserve"> Selanjutnya, variabel ‘percent’ diberi nilai dengan hasil dari variabel ‘mismatch’ dibagi dengan total jumlah data dikali dengan 100. Terakhir, ditampilkan pada layar hasil perhitungan dengan tulisan “Akuras kesalahan sistem = “, percent, “%”</w:t>
      </w:r>
    </w:p>
    <w:p w14:paraId="7D846C20" w14:textId="19069973" w:rsidR="006A17CF" w:rsidRDefault="006A17CF" w:rsidP="00684243">
      <w:pPr>
        <w:pStyle w:val="Heading2"/>
        <w:ind w:left="426" w:hanging="426"/>
        <w:jc w:val="both"/>
      </w:pPr>
      <w:bookmarkStart w:id="86" w:name="_Toc37430203"/>
      <w:r>
        <w:t>Implementasi Pengujian Akurasi Kesalahan</w:t>
      </w:r>
      <w:r w:rsidR="00E760C1">
        <w:t xml:space="preserve"> Sistem Pada</w:t>
      </w:r>
      <w:r>
        <w:t xml:space="preserve"> Tiap Sub Lokasi</w:t>
      </w:r>
      <w:bookmarkEnd w:id="86"/>
    </w:p>
    <w:p w14:paraId="169155F3" w14:textId="5B4A56F5" w:rsidR="006A17CF" w:rsidRDefault="006A17CF" w:rsidP="006A17CF">
      <w:pPr>
        <w:pStyle w:val="BodyText"/>
        <w:ind w:firstLine="426"/>
      </w:pPr>
      <w:r>
        <w:t>Tahap terakhir adalah melakukan pengujian untuk mengukur akurasi kesalahan pada tiap sub-lokasi. Pengujian ini bertujuan untuk memetakan sub-lokasi mana yang memiliki tingkat akurasi kesalahan yang paling tinggi.</w:t>
      </w:r>
      <w:r w:rsidR="00257729">
        <w:t xml:space="preserve"> Langkah pertama adalah mengambil data hasil klasifikasi pada tiap sub lokasi masing-masing ruangan. Data hasil klasifikasi akan ditulis pada </w:t>
      </w:r>
      <w:r w:rsidR="00257729">
        <w:rPr>
          <w:i/>
        </w:rPr>
        <w:t>file log</w:t>
      </w:r>
      <w:r w:rsidR="00257729">
        <w:t xml:space="preserve"> untuk selanjutnya akan dilakukan perhitungan akurasi kesalahannya. Pada </w:t>
      </w:r>
      <w:r w:rsidR="00257729" w:rsidRPr="00257729">
        <w:rPr>
          <w:i/>
        </w:rPr>
        <w:t>pseudocode</w:t>
      </w:r>
      <w:r w:rsidR="00257729">
        <w:t xml:space="preserve"> di bawah ini akan menjelaskan mekanisme server dalam melakukan klasifikasi dan menyimpan datanya dalam </w:t>
      </w:r>
      <w:r w:rsidR="00257729">
        <w:rPr>
          <w:i/>
        </w:rPr>
        <w:t>file log</w:t>
      </w:r>
      <w:r w:rsidR="00257729">
        <w:t>.</w:t>
      </w:r>
    </w:p>
    <w:p w14:paraId="25B77F42" w14:textId="3226DAAA" w:rsidR="00A0193E" w:rsidRDefault="00A0193E" w:rsidP="00A0193E">
      <w:pPr>
        <w:pStyle w:val="Caption"/>
      </w:pPr>
      <w:bookmarkStart w:id="87" w:name="_Toc37430246"/>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8</w:t>
      </w:r>
      <w:r w:rsidR="00DB4C21">
        <w:fldChar w:fldCharType="end"/>
      </w:r>
      <w:r>
        <w:t xml:space="preserve"> Pseudocode server mengumpulkan data klasifikasi</w:t>
      </w:r>
      <w:bookmarkEnd w:id="87"/>
    </w:p>
    <w:tbl>
      <w:tblPr>
        <w:tblStyle w:val="TableGrid"/>
        <w:tblW w:w="0" w:type="auto"/>
        <w:tblInd w:w="421" w:type="dxa"/>
        <w:tblLook w:val="04A0" w:firstRow="1" w:lastRow="0" w:firstColumn="1" w:lastColumn="0" w:noHBand="0" w:noVBand="1"/>
      </w:tblPr>
      <w:tblGrid>
        <w:gridCol w:w="7371"/>
      </w:tblGrid>
      <w:tr w:rsidR="00833760" w14:paraId="74F9764B" w14:textId="77777777" w:rsidTr="00833760">
        <w:trPr>
          <w:trHeight w:val="710"/>
        </w:trPr>
        <w:tc>
          <w:tcPr>
            <w:tcW w:w="7371" w:type="dxa"/>
          </w:tcPr>
          <w:p w14:paraId="593B98E6" w14:textId="77777777" w:rsidR="00833760" w:rsidRDefault="00833760" w:rsidP="00833760">
            <w:pPr>
              <w:pStyle w:val="BodyText"/>
              <w:spacing w:after="0"/>
              <w:jc w:val="left"/>
            </w:pPr>
            <w:r>
              <w:t>KAMUS DATA</w:t>
            </w:r>
          </w:p>
          <w:p w14:paraId="5E65A856" w14:textId="77777777" w:rsidR="00833760" w:rsidRDefault="00833760" w:rsidP="00833760">
            <w:pPr>
              <w:pStyle w:val="BodyText"/>
              <w:spacing w:after="0"/>
              <w:jc w:val="left"/>
              <w:rPr>
                <w:i/>
              </w:rPr>
            </w:pPr>
            <w:r>
              <w:t xml:space="preserve">mac : array             // Kumpulan MAC </w:t>
            </w:r>
            <w:r w:rsidRPr="000169FD">
              <w:rPr>
                <w:i/>
              </w:rPr>
              <w:t xml:space="preserve">address </w:t>
            </w:r>
            <w:r>
              <w:rPr>
                <w:i/>
              </w:rPr>
              <w:t>reference point</w:t>
            </w:r>
          </w:p>
          <w:p w14:paraId="7CF7E3F3" w14:textId="77777777" w:rsidR="00833760" w:rsidRDefault="00833760" w:rsidP="00833760">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4CF0D305" w14:textId="77777777" w:rsidR="00833760" w:rsidRDefault="00833760" w:rsidP="00833760">
            <w:pPr>
              <w:pStyle w:val="BodyText"/>
              <w:spacing w:after="0"/>
              <w:jc w:val="left"/>
              <w:rPr>
                <w:i/>
              </w:rPr>
            </w:pPr>
            <w:r>
              <w:t xml:space="preserve">                                     dari masing-masing </w:t>
            </w:r>
            <w:r w:rsidRPr="00C16C3B">
              <w:rPr>
                <w:i/>
              </w:rPr>
              <w:t>reference</w:t>
            </w:r>
            <w:r>
              <w:t xml:space="preserve"> </w:t>
            </w:r>
            <w:r w:rsidRPr="00C16C3B">
              <w:rPr>
                <w:i/>
              </w:rPr>
              <w:t>point</w:t>
            </w:r>
          </w:p>
          <w:p w14:paraId="4DDC3677" w14:textId="77777777" w:rsidR="00833760" w:rsidRDefault="00833760" w:rsidP="00833760">
            <w:pPr>
              <w:pStyle w:val="BodyText"/>
              <w:spacing w:after="0"/>
              <w:jc w:val="left"/>
              <w:rPr>
                <w:i/>
              </w:rPr>
            </w:pPr>
            <w:r>
              <w:t xml:space="preserve">data : JSON           // Untuk menyimpan data yang dikirim </w:t>
            </w:r>
            <w:r>
              <w:rPr>
                <w:i/>
              </w:rPr>
              <w:t>reference</w:t>
            </w:r>
          </w:p>
          <w:p w14:paraId="1422504B" w14:textId="77777777" w:rsidR="00833760" w:rsidRDefault="00833760" w:rsidP="00833760">
            <w:pPr>
              <w:pStyle w:val="BodyText"/>
              <w:spacing w:after="0"/>
              <w:jc w:val="left"/>
              <w:rPr>
                <w:i/>
              </w:rPr>
            </w:pPr>
            <w:r>
              <w:rPr>
                <w:i/>
              </w:rPr>
              <w:t xml:space="preserve">                                     point</w:t>
            </w:r>
          </w:p>
          <w:p w14:paraId="036F17A7" w14:textId="77777777" w:rsidR="00833760" w:rsidRDefault="00833760" w:rsidP="00833760">
            <w:pPr>
              <w:pStyle w:val="BodyText"/>
              <w:spacing w:after="0"/>
              <w:jc w:val="left"/>
            </w:pPr>
            <w:r>
              <w:t>waktu : time         // Mewakili waktu saat server melakukan klasifikasi</w:t>
            </w:r>
          </w:p>
          <w:p w14:paraId="57EB234E" w14:textId="10AB75B6" w:rsidR="00833760" w:rsidRDefault="0083532A" w:rsidP="00833760">
            <w:pPr>
              <w:pStyle w:val="BodyText"/>
              <w:spacing w:after="0"/>
              <w:jc w:val="left"/>
            </w:pPr>
            <w:r>
              <w:t>x_</w:t>
            </w:r>
            <w:r w:rsidR="00833760">
              <w:t>ds : a</w:t>
            </w:r>
            <w:r>
              <w:t xml:space="preserve">rray                        </w:t>
            </w:r>
            <w:r w:rsidR="00833760">
              <w:t>// Untuk menyimpan kumpulan nilai rssi yang</w:t>
            </w:r>
          </w:p>
          <w:p w14:paraId="72B645AB" w14:textId="77777777" w:rsidR="00833760" w:rsidRDefault="00833760" w:rsidP="00833760">
            <w:pPr>
              <w:pStyle w:val="BodyText"/>
              <w:spacing w:after="0"/>
              <w:jc w:val="left"/>
            </w:pPr>
            <w:r>
              <w:t xml:space="preserve">                                                 akan diklasifikasikan</w:t>
            </w:r>
          </w:p>
          <w:p w14:paraId="559BA542" w14:textId="3752970A" w:rsidR="00833760" w:rsidRDefault="0083532A" w:rsidP="00833760">
            <w:pPr>
              <w:pStyle w:val="BodyText"/>
              <w:spacing w:after="0"/>
              <w:jc w:val="left"/>
            </w:pPr>
            <w:r>
              <w:t>data_training</w:t>
            </w:r>
            <w:r w:rsidR="00833760">
              <w:t xml:space="preserve"> : arr</w:t>
            </w:r>
            <w:r>
              <w:t xml:space="preserve">ay        </w:t>
            </w:r>
            <w:r w:rsidR="00833760">
              <w:t>// Untuk menyimpan nilai data training</w:t>
            </w:r>
          </w:p>
          <w:p w14:paraId="4F1FC3CB" w14:textId="77777777" w:rsidR="00833760" w:rsidRDefault="00833760" w:rsidP="00833760">
            <w:pPr>
              <w:pStyle w:val="BodyText"/>
              <w:spacing w:after="0"/>
              <w:jc w:val="left"/>
            </w:pPr>
            <w:r>
              <w:t>true_loc : String               // Untuk menyimpan data dari nama lokasi</w:t>
            </w:r>
          </w:p>
          <w:p w14:paraId="10A73564" w14:textId="77777777" w:rsidR="00833760" w:rsidRDefault="00833760" w:rsidP="00833760">
            <w:pPr>
              <w:pStyle w:val="BodyText"/>
              <w:spacing w:after="0"/>
              <w:jc w:val="left"/>
            </w:pPr>
            <w:r>
              <w:t xml:space="preserve">                                                sebenarnya</w:t>
            </w:r>
          </w:p>
          <w:p w14:paraId="497586FD" w14:textId="1041F5EA" w:rsidR="00833760" w:rsidRDefault="00833760" w:rsidP="00833760">
            <w:pPr>
              <w:pStyle w:val="BodyText"/>
              <w:spacing w:after="0"/>
              <w:jc w:val="left"/>
            </w:pPr>
            <w:r>
              <w:t>sub_loc : String                // Untuk menyimpan nama sub lokasi</w:t>
            </w:r>
          </w:p>
          <w:p w14:paraId="79B7ED5B" w14:textId="77777777" w:rsidR="00833760" w:rsidRDefault="00833760" w:rsidP="00833760">
            <w:pPr>
              <w:pStyle w:val="BodyText"/>
              <w:spacing w:after="0"/>
              <w:jc w:val="left"/>
            </w:pPr>
            <w:r>
              <w:t>predictions : String         // Untuk menyimpan hasil prediksi/klasifikasi</w:t>
            </w:r>
          </w:p>
          <w:p w14:paraId="2019A676" w14:textId="77777777" w:rsidR="00833760" w:rsidRDefault="00833760" w:rsidP="00833760">
            <w:pPr>
              <w:pStyle w:val="BodyText"/>
              <w:spacing w:after="0"/>
              <w:jc w:val="left"/>
            </w:pPr>
            <w:r>
              <w:t>compatibility : String     // Untuk menyimpan nilai kecocokan antara hasil</w:t>
            </w:r>
          </w:p>
          <w:p w14:paraId="1313ADA6" w14:textId="77777777" w:rsidR="00833760" w:rsidRPr="00B67967" w:rsidRDefault="00833760" w:rsidP="00833760">
            <w:pPr>
              <w:pStyle w:val="BodyText"/>
              <w:spacing w:after="0"/>
              <w:jc w:val="left"/>
            </w:pPr>
            <w:r>
              <w:t xml:space="preserve">                                               klasifikasi dengan nama lokasi sebenarnya</w:t>
            </w:r>
          </w:p>
        </w:tc>
      </w:tr>
      <w:tr w:rsidR="00833760" w14:paraId="4A7D716F" w14:textId="77777777" w:rsidTr="00833760">
        <w:trPr>
          <w:trHeight w:val="561"/>
        </w:trPr>
        <w:tc>
          <w:tcPr>
            <w:tcW w:w="7371" w:type="dxa"/>
          </w:tcPr>
          <w:p w14:paraId="213C15E8" w14:textId="77777777" w:rsidR="00833760" w:rsidRDefault="00833760" w:rsidP="00833760">
            <w:pPr>
              <w:spacing w:after="0"/>
            </w:pPr>
            <w:r>
              <w:t>BEGIN</w:t>
            </w:r>
          </w:p>
          <w:p w14:paraId="19212619" w14:textId="77777777" w:rsidR="00833760" w:rsidRDefault="00833760" w:rsidP="00833760">
            <w:pPr>
              <w:spacing w:after="0"/>
            </w:pPr>
            <w:r>
              <w:t xml:space="preserve">WHILE (incoming_connection) DO     </w:t>
            </w:r>
          </w:p>
          <w:p w14:paraId="27BF4521" w14:textId="77777777" w:rsidR="00833760" w:rsidRDefault="00833760" w:rsidP="00833760">
            <w:pPr>
              <w:spacing w:after="0"/>
            </w:pPr>
            <w:r>
              <w:t xml:space="preserve">  FOR (i in range LENGTH(mac))</w:t>
            </w:r>
          </w:p>
          <w:p w14:paraId="6FCBD7BB" w14:textId="77777777" w:rsidR="00833760" w:rsidRDefault="00833760" w:rsidP="00833760">
            <w:pPr>
              <w:spacing w:after="0"/>
            </w:pPr>
            <w:r>
              <w:t xml:space="preserve">    IF data[‘mac’] == “locator”</w:t>
            </w:r>
          </w:p>
          <w:p w14:paraId="7A200B7A" w14:textId="77777777" w:rsidR="00833760" w:rsidRDefault="00833760" w:rsidP="00833760">
            <w:pPr>
              <w:spacing w:after="0"/>
            </w:pPr>
            <w:r>
              <w:t xml:space="preserve">      true_loc ← data[‘true_loc’]</w:t>
            </w:r>
          </w:p>
          <w:p w14:paraId="7679349E" w14:textId="3F899082" w:rsidR="0083532A" w:rsidRDefault="0083532A" w:rsidP="00833760">
            <w:pPr>
              <w:spacing w:after="0"/>
            </w:pPr>
            <w:r>
              <w:t xml:space="preserve">      sub_loc ← data[‘sub_loc’]</w:t>
            </w:r>
          </w:p>
          <w:p w14:paraId="3A6552EA" w14:textId="77777777" w:rsidR="00833760" w:rsidRDefault="00833760" w:rsidP="00833760">
            <w:pPr>
              <w:spacing w:after="0"/>
            </w:pPr>
            <w:r>
              <w:t xml:space="preserve">      BREAK</w:t>
            </w:r>
          </w:p>
          <w:p w14:paraId="5C2A9DC4" w14:textId="77777777" w:rsidR="00833760" w:rsidRDefault="00833760" w:rsidP="00833760">
            <w:pPr>
              <w:spacing w:after="0"/>
            </w:pPr>
            <w:r>
              <w:t xml:space="preserve">    ELSE IF data[‘mac’] == mac[i]</w:t>
            </w:r>
          </w:p>
          <w:p w14:paraId="69F36256" w14:textId="77777777" w:rsidR="00833760" w:rsidRDefault="00833760" w:rsidP="00833760">
            <w:pPr>
              <w:spacing w:after="0"/>
            </w:pPr>
            <w:r>
              <w:t xml:space="preserve">      rssi[i] ← data[‘rssi’]</w:t>
            </w:r>
          </w:p>
          <w:p w14:paraId="391059EE" w14:textId="77777777" w:rsidR="00833760" w:rsidRDefault="00833760" w:rsidP="00833760">
            <w:pPr>
              <w:spacing w:after="0"/>
            </w:pPr>
            <w:r>
              <w:t xml:space="preserve">      BREAK</w:t>
            </w:r>
          </w:p>
          <w:p w14:paraId="4356CD63" w14:textId="77777777" w:rsidR="00833760" w:rsidRDefault="00833760" w:rsidP="00833760">
            <w:pPr>
              <w:spacing w:after="0"/>
              <w:rPr>
                <w:rFonts w:cs="Calibri"/>
              </w:rPr>
            </w:pPr>
            <w:r>
              <w:lastRenderedPageBreak/>
              <w:t xml:space="preserve">  END FOR</w:t>
            </w:r>
          </w:p>
          <w:p w14:paraId="74122534" w14:textId="77777777" w:rsidR="00833760" w:rsidRDefault="00833760" w:rsidP="00833760">
            <w:pPr>
              <w:spacing w:after="0"/>
              <w:rPr>
                <w:rFonts w:cs="Calibri"/>
              </w:rPr>
            </w:pPr>
            <w:r>
              <w:rPr>
                <w:rFonts w:cs="Calibri"/>
              </w:rPr>
              <w:t xml:space="preserve">  IF there is no ‘None’ in rssi</w:t>
            </w:r>
          </w:p>
          <w:p w14:paraId="772A3EB6" w14:textId="77777777" w:rsidR="00833760" w:rsidRDefault="00833760" w:rsidP="00833760">
            <w:pPr>
              <w:spacing w:after="0"/>
              <w:rPr>
                <w:rFonts w:cs="Calibri"/>
              </w:rPr>
            </w:pPr>
            <w:r>
              <w:rPr>
                <w:rFonts w:cs="Calibri"/>
              </w:rPr>
              <w:t xml:space="preserve">    IF all value in ‘rssi’ == -120</w:t>
            </w:r>
          </w:p>
          <w:p w14:paraId="2AB4D204" w14:textId="77777777" w:rsidR="00833760" w:rsidRDefault="00833760" w:rsidP="00833760">
            <w:pPr>
              <w:spacing w:after="0"/>
              <w:rPr>
                <w:rFonts w:cs="Calibri"/>
              </w:rPr>
            </w:pPr>
            <w:r>
              <w:rPr>
                <w:rFonts w:cs="Calibri"/>
              </w:rPr>
              <w:t xml:space="preserve">      PRINT “Beacon tidak terdeteksi”</w:t>
            </w:r>
          </w:p>
          <w:p w14:paraId="75E9ADB4" w14:textId="77777777" w:rsidR="00833760" w:rsidRDefault="00833760" w:rsidP="00833760">
            <w:pPr>
              <w:spacing w:after="0"/>
              <w:rPr>
                <w:rFonts w:cs="Calibri"/>
              </w:rPr>
            </w:pPr>
            <w:r>
              <w:rPr>
                <w:rFonts w:cs="Calibri"/>
              </w:rPr>
              <w:t xml:space="preserve">    ELSE</w:t>
            </w:r>
          </w:p>
          <w:p w14:paraId="20B9D2D2" w14:textId="235EF974" w:rsidR="00833760" w:rsidRDefault="00833760" w:rsidP="00833760">
            <w:pPr>
              <w:spacing w:after="0"/>
              <w:rPr>
                <w:rFonts w:cs="Calibri"/>
              </w:rPr>
            </w:pPr>
            <w:r>
              <w:rPr>
                <w:rFonts w:cs="Calibri"/>
              </w:rPr>
              <w:t xml:space="preserve">      </w:t>
            </w:r>
            <w:r w:rsidR="0083532A">
              <w:rPr>
                <w:rFonts w:cs="Calibri"/>
              </w:rPr>
              <w:t>x_</w:t>
            </w:r>
            <w:r>
              <w:rPr>
                <w:rFonts w:cs="Calibri"/>
              </w:rPr>
              <w:t>ds ← rssi</w:t>
            </w:r>
          </w:p>
          <w:p w14:paraId="13D982A8" w14:textId="61BCC040" w:rsidR="00833760" w:rsidRDefault="00833760" w:rsidP="00833760">
            <w:pPr>
              <w:spacing w:after="0" w:line="276" w:lineRule="auto"/>
              <w:rPr>
                <w:rFonts w:cs="Calibri"/>
              </w:rPr>
            </w:pPr>
            <w:r>
              <w:rPr>
                <w:rFonts w:cs="Calibri"/>
              </w:rPr>
              <w:t xml:space="preserve">      </w:t>
            </w:r>
            <w:r w:rsidR="0083532A">
              <w:rPr>
                <w:rFonts w:cs="Calibri"/>
              </w:rPr>
              <w:t>data_training</w:t>
            </w:r>
            <w:r>
              <w:rPr>
                <w:rFonts w:cs="Calibri"/>
              </w:rPr>
              <w:t xml:space="preserve"> ← rssi_collected.csv</w:t>
            </w:r>
          </w:p>
          <w:p w14:paraId="1A761BA2" w14:textId="77777777" w:rsidR="00833760" w:rsidRDefault="00833760" w:rsidP="00833760">
            <w:pPr>
              <w:spacing w:after="0"/>
              <w:rPr>
                <w:rFonts w:cs="Calibri"/>
              </w:rPr>
            </w:pPr>
            <w:r>
              <w:rPr>
                <w:rFonts w:cs="Calibri"/>
              </w:rPr>
              <w:t xml:space="preserve">      predictions ← PREDICT(ds,dt)</w:t>
            </w:r>
          </w:p>
          <w:p w14:paraId="400EDCF5" w14:textId="77777777" w:rsidR="00833760" w:rsidRDefault="00833760" w:rsidP="00833760">
            <w:pPr>
              <w:spacing w:after="0"/>
              <w:rPr>
                <w:rFonts w:cs="Calibri"/>
              </w:rPr>
            </w:pPr>
            <w:r>
              <w:rPr>
                <w:rFonts w:cs="Calibri"/>
              </w:rPr>
              <w:t xml:space="preserve">      IF true_loc == predictions</w:t>
            </w:r>
          </w:p>
          <w:p w14:paraId="153F8B4F" w14:textId="77777777" w:rsidR="00833760" w:rsidRDefault="00833760" w:rsidP="00833760">
            <w:pPr>
              <w:spacing w:after="0"/>
            </w:pPr>
            <w:r>
              <w:rPr>
                <w:rFonts w:cs="Calibri"/>
              </w:rPr>
              <w:t xml:space="preserve">        compatibility </w:t>
            </w:r>
            <w:r>
              <w:t>← “Match”</w:t>
            </w:r>
          </w:p>
          <w:p w14:paraId="41D0032E" w14:textId="77777777" w:rsidR="00833760" w:rsidRDefault="00833760" w:rsidP="00833760">
            <w:pPr>
              <w:spacing w:after="0"/>
            </w:pPr>
            <w:r>
              <w:t xml:space="preserve">      ELSE</w:t>
            </w:r>
          </w:p>
          <w:p w14:paraId="6416DF5D" w14:textId="77777777" w:rsidR="00833760" w:rsidRDefault="00833760" w:rsidP="00833760">
            <w:pPr>
              <w:spacing w:after="0"/>
              <w:rPr>
                <w:rFonts w:cs="Calibri"/>
              </w:rPr>
            </w:pPr>
            <w:r>
              <w:t xml:space="preserve">        compatiblity ← “Mismatch”</w:t>
            </w:r>
          </w:p>
          <w:p w14:paraId="5C83E2F4" w14:textId="77777777" w:rsidR="00833760" w:rsidRDefault="00833760" w:rsidP="00833760">
            <w:pPr>
              <w:spacing w:after="0"/>
              <w:rPr>
                <w:rFonts w:cs="Calibri"/>
              </w:rPr>
            </w:pPr>
            <w:r>
              <w:rPr>
                <w:rFonts w:cs="Calibri"/>
              </w:rPr>
              <w:t xml:space="preserve">      PRINT “Pada Jam ”, waktu, “ Beacon berada di ”, predictions</w:t>
            </w:r>
          </w:p>
          <w:p w14:paraId="5D0FB72D" w14:textId="77777777" w:rsidR="0083532A" w:rsidRDefault="00833760" w:rsidP="00833760">
            <w:pPr>
              <w:spacing w:after="0"/>
              <w:rPr>
                <w:rFonts w:cs="Calibri"/>
              </w:rPr>
            </w:pPr>
            <w:r>
              <w:rPr>
                <w:rFonts w:cs="Calibri"/>
              </w:rPr>
              <w:t xml:space="preserve">      Writ</w:t>
            </w:r>
            <w:r w:rsidR="0083532A">
              <w:rPr>
                <w:rFonts w:cs="Calibri"/>
              </w:rPr>
              <w:t>e in file data_pengujian_2</w:t>
            </w:r>
            <w:r>
              <w:rPr>
                <w:rFonts w:cs="Calibri"/>
              </w:rPr>
              <w:t>.csv → predictions, waktu, true_loc,</w:t>
            </w:r>
          </w:p>
          <w:p w14:paraId="70B999EA" w14:textId="7A0FBDE8" w:rsidR="00833760" w:rsidRDefault="0083532A" w:rsidP="00833760">
            <w:pPr>
              <w:spacing w:after="0"/>
              <w:rPr>
                <w:rFonts w:cs="Calibri"/>
              </w:rPr>
            </w:pPr>
            <w:r>
              <w:rPr>
                <w:rFonts w:cs="Calibri"/>
              </w:rPr>
              <w:t xml:space="preserve">      sub_loc, </w:t>
            </w:r>
            <w:r w:rsidR="00833760">
              <w:rPr>
                <w:rFonts w:cs="Calibri"/>
              </w:rPr>
              <w:t>compatibility</w:t>
            </w:r>
          </w:p>
          <w:p w14:paraId="1B529727" w14:textId="77777777" w:rsidR="00833760" w:rsidRPr="000169FD" w:rsidRDefault="00833760" w:rsidP="00833760">
            <w:pPr>
              <w:spacing w:after="0"/>
            </w:pPr>
            <w:r>
              <w:rPr>
                <w:rFonts w:cs="Calibri"/>
              </w:rPr>
              <w:t>END</w:t>
            </w:r>
          </w:p>
        </w:tc>
      </w:tr>
    </w:tbl>
    <w:p w14:paraId="0F80CD22" w14:textId="77777777" w:rsidR="00257729" w:rsidRDefault="00257729" w:rsidP="006A17CF">
      <w:pPr>
        <w:pStyle w:val="BodyText"/>
        <w:ind w:firstLine="426"/>
      </w:pPr>
    </w:p>
    <w:p w14:paraId="2C092E85" w14:textId="5C1EEA5A" w:rsidR="00257729" w:rsidRDefault="00257729" w:rsidP="00257729">
      <w:pPr>
        <w:pStyle w:val="BodyText"/>
        <w:ind w:firstLine="426"/>
      </w:pPr>
      <w:r>
        <w:t xml:space="preserve">Penjelasan pada </w:t>
      </w:r>
      <w:r>
        <w:rPr>
          <w:i/>
        </w:rPr>
        <w:t xml:space="preserve">pseudocode </w:t>
      </w:r>
      <w:r>
        <w:t xml:space="preserve">di atas adalah pertama, inisialisasi variabel array ‘mac’, </w:t>
      </w:r>
      <w:r w:rsidR="005A44C2">
        <w:t xml:space="preserve">‘rssi’, </w:t>
      </w:r>
      <w:r>
        <w:t xml:space="preserve">variabel dengan nama ‘true_loc’ dan ‘sub_loc’. Variabel ‘true_loc’ digunakan untuk menyimpan nama lokasi sebenarnya, </w:t>
      </w:r>
      <w:r w:rsidR="002B795A">
        <w:t>dan</w:t>
      </w:r>
      <w:r>
        <w:t xml:space="preserve"> variabel ‘sub_loc’ digunakan untuk </w:t>
      </w:r>
      <w:r w:rsidR="002B795A">
        <w:t>menyimpan data sub lokasi</w:t>
      </w:r>
      <w:r>
        <w:t>. Variabel ‘true_loc’</w:t>
      </w:r>
      <w:r w:rsidR="002B795A">
        <w:t xml:space="preserve"> dan ‘sub_loc’</w:t>
      </w:r>
      <w:r>
        <w:t xml:space="preserve"> ini nantinya akan diberi nilai oleh entitas lain selain </w:t>
      </w:r>
      <w:r>
        <w:rPr>
          <w:i/>
        </w:rPr>
        <w:t>reference point</w:t>
      </w:r>
      <w:r>
        <w:t>. Penulis menggunakan perangkat lunak Postman untuk mengirim data lokasi sebenarnya</w:t>
      </w:r>
      <w:r w:rsidR="002B795A">
        <w:t xml:space="preserve"> dan data sub lokasi</w:t>
      </w:r>
      <w:r>
        <w:t xml:space="preserve"> yang nantinya akan disimpan pada variabel ‘true_loc’</w:t>
      </w:r>
      <w:r w:rsidR="002B795A">
        <w:t xml:space="preserve"> dan ‘sub_loc’</w:t>
      </w:r>
      <w:r>
        <w:t>. Selanjutnya, server menerima data JSON dan disimpan pada variabel ‘data’. Apabila nilai dari ‘</w:t>
      </w:r>
      <w:r w:rsidR="002B795A">
        <w:t>data[‘mac’]</w:t>
      </w:r>
      <w:r>
        <w:t>’ adalah “locator” maka nilai dari ‘data</w:t>
      </w:r>
      <w:r w:rsidR="002B795A">
        <w:t>[‘true_loc’]</w:t>
      </w:r>
      <w:r>
        <w:t>’ akan disimpan pada variabel ‘true_loc’ sebagai data dari lokasi sebenarnya</w:t>
      </w:r>
      <w:r w:rsidR="002B795A">
        <w:t xml:space="preserve"> dan nilai dari ‘data[‘sub_loc’]’ akan disimpan pada variabel ‘sub_loc’</w:t>
      </w:r>
      <w:r>
        <w:t>. Apabila nilai dari ‘</w:t>
      </w:r>
      <w:r w:rsidR="002B795A">
        <w:t>data[‘mac’]</w:t>
      </w:r>
      <w:r>
        <w:t xml:space="preserve">’ adalah data MAC </w:t>
      </w:r>
      <w:r>
        <w:rPr>
          <w:i/>
        </w:rPr>
        <w:t>address</w:t>
      </w:r>
      <w:r>
        <w:t xml:space="preserve"> dari </w:t>
      </w:r>
      <w:r>
        <w:rPr>
          <w:i/>
        </w:rPr>
        <w:t>reference point</w:t>
      </w:r>
      <w:r>
        <w:t xml:space="preserve"> maka nilai pada ‘</w:t>
      </w:r>
      <w:r w:rsidR="002B795A">
        <w:t>data[‘rssi’]</w:t>
      </w:r>
      <w:r>
        <w:t>’ akan disimpan pada variabel array ‘</w:t>
      </w:r>
      <w:r w:rsidR="005A44C2">
        <w:t>rssi</w:t>
      </w:r>
      <w:r>
        <w:t xml:space="preserve">’. Urutan penulisan pada anggota variabel array ‘rssi’ sesuai dengan urutan anggota pada variabel array ‘mac’. </w:t>
      </w:r>
    </w:p>
    <w:p w14:paraId="4191BB2F" w14:textId="0B8F6DF6" w:rsidR="00257729" w:rsidRDefault="00257729" w:rsidP="00257729">
      <w:pPr>
        <w:pStyle w:val="BodyText"/>
        <w:ind w:firstLine="426"/>
      </w:pPr>
      <w:r>
        <w:t xml:space="preserve">Setelah variabel ‘rssi’ tidak ada yang bernilai ‘None’, maka server akan </w:t>
      </w:r>
      <w:r w:rsidR="00F94078">
        <w:t xml:space="preserve">mengecek apakah semua anggota variabel array ‘rssi[]’ bernilai -120, jika iya maka server menampilkan tulisan “Beacon tidak terdeteksi”. Namun, jika tidak maka server akan </w:t>
      </w:r>
      <w:r>
        <w:t>melakukan klasifikasi nama lokasi berdasarkan pola sinyal yang tersimpan pada variabel array ‘rssi</w:t>
      </w:r>
      <w:r w:rsidR="00F94078">
        <w:t>[]</w:t>
      </w:r>
      <w:r>
        <w:t>’. Apabila hasil klasifikasi sama dengan nama lokasi sebenarnya, maka inisialisasi variabel ‘compatibility’ dengan nilai “</w:t>
      </w:r>
      <w:r w:rsidR="00F94078">
        <w:t>M</w:t>
      </w:r>
      <w:r>
        <w:t xml:space="preserve">atch”. Sebaliknya, jika hasil klasifikasi </w:t>
      </w:r>
      <w:r w:rsidR="00F94078">
        <w:t xml:space="preserve">tidak </w:t>
      </w:r>
      <w:r>
        <w:t>sama dengan nama lokasi sebenarnya, maka inisialisasi variabel ‘compatibility’ dengan nilai “M</w:t>
      </w:r>
      <w:r w:rsidR="00F94078">
        <w:t>ism</w:t>
      </w:r>
      <w:r>
        <w:t xml:space="preserve">atch” . Selanjutnya, server menulis hasil klasifikasi pada </w:t>
      </w:r>
      <w:r>
        <w:rPr>
          <w:i/>
        </w:rPr>
        <w:t>file log</w:t>
      </w:r>
      <w:r>
        <w:t xml:space="preserve"> sesuai dengan format pada perancangan untuk dihitung akurasi kesalahan</w:t>
      </w:r>
      <w:r w:rsidR="005A44C2">
        <w:t xml:space="preserve"> tiap sub lokasi</w:t>
      </w:r>
      <w:r>
        <w:t xml:space="preserve"> pada langkah selanjutnya.  </w:t>
      </w:r>
    </w:p>
    <w:p w14:paraId="10B8AAA2" w14:textId="1776B30A" w:rsidR="00E760C1" w:rsidRDefault="00E760C1" w:rsidP="00E760C1">
      <w:pPr>
        <w:pStyle w:val="Heading3"/>
      </w:pPr>
      <w:bookmarkStart w:id="88" w:name="_Toc37430205"/>
      <w:r>
        <w:lastRenderedPageBreak/>
        <w:t>Perhitungan Akurasi Kesalahan Sistem Pada Tiap Sub Lokasi</w:t>
      </w:r>
      <w:bookmarkEnd w:id="88"/>
    </w:p>
    <w:p w14:paraId="6CA18985" w14:textId="6FA5D4DA" w:rsidR="00E760C1" w:rsidRDefault="001840C8" w:rsidP="001840C8">
      <w:pPr>
        <w:pStyle w:val="BodyText"/>
        <w:ind w:firstLine="426"/>
      </w:pPr>
      <w:r>
        <w:t xml:space="preserve">Langkah selanjutnya pada pengujian kedua ini adalah menghitung akurasi kesalahan pada tiap sub lokasi. Perhitungan akurasi dilakukan menggunakan </w:t>
      </w:r>
      <w:r>
        <w:rPr>
          <w:i/>
        </w:rPr>
        <w:t>script</w:t>
      </w:r>
      <w:r>
        <w:t xml:space="preserve"> khusus yang dapat menghitung dan menampilkan hasil perhitungan dari tiap sub lokasi dalam bilangan persen. Pada </w:t>
      </w:r>
      <w:r>
        <w:rPr>
          <w:i/>
        </w:rPr>
        <w:t xml:space="preserve">pseudocode </w:t>
      </w:r>
      <w:r>
        <w:t>di bawah ini akan dijelaskan mengenai mekanisme kerja untuk menghitung akurasi kesalahan tiap lokasi.</w:t>
      </w:r>
    </w:p>
    <w:p w14:paraId="00E60667" w14:textId="1827EDC1" w:rsidR="0059687C" w:rsidRDefault="0059687C" w:rsidP="0059687C">
      <w:pPr>
        <w:pStyle w:val="Caption"/>
      </w:pPr>
      <w:bookmarkStart w:id="89" w:name="_Toc37430248"/>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9</w:t>
      </w:r>
      <w:r w:rsidR="00DB4C21">
        <w:fldChar w:fldCharType="end"/>
      </w:r>
      <w:r>
        <w:t xml:space="preserve"> Perhitungan akurasi kesalahan tiap sub lokasi</w:t>
      </w:r>
      <w:bookmarkEnd w:id="89"/>
    </w:p>
    <w:tbl>
      <w:tblPr>
        <w:tblStyle w:val="TableGrid"/>
        <w:tblW w:w="0" w:type="auto"/>
        <w:tblInd w:w="421" w:type="dxa"/>
        <w:tblLook w:val="04A0" w:firstRow="1" w:lastRow="0" w:firstColumn="1" w:lastColumn="0" w:noHBand="0" w:noVBand="1"/>
      </w:tblPr>
      <w:tblGrid>
        <w:gridCol w:w="7223"/>
      </w:tblGrid>
      <w:tr w:rsidR="0059687C" w14:paraId="587B417B" w14:textId="77777777" w:rsidTr="00A470D1">
        <w:trPr>
          <w:trHeight w:val="710"/>
        </w:trPr>
        <w:tc>
          <w:tcPr>
            <w:tcW w:w="7223" w:type="dxa"/>
          </w:tcPr>
          <w:p w14:paraId="1C3D3FF0" w14:textId="42468891" w:rsidR="0059687C" w:rsidRDefault="0059687C" w:rsidP="00A470D1">
            <w:pPr>
              <w:pStyle w:val="BodyText"/>
              <w:spacing w:after="0"/>
              <w:jc w:val="left"/>
            </w:pPr>
            <w:r>
              <w:t>KAMUS DATA</w:t>
            </w:r>
          </w:p>
          <w:p w14:paraId="74CAA5F0" w14:textId="77777777" w:rsidR="0059687C" w:rsidRDefault="0059687C" w:rsidP="00A470D1">
            <w:pPr>
              <w:pStyle w:val="BodyText"/>
              <w:spacing w:after="0"/>
              <w:jc w:val="left"/>
            </w:pPr>
            <w:r>
              <w:t>data : array                    // untuk menyimpan data pengujian yang telah</w:t>
            </w:r>
          </w:p>
          <w:p w14:paraId="1D4CDA88" w14:textId="77777777" w:rsidR="0059687C" w:rsidRDefault="0059687C" w:rsidP="00A470D1">
            <w:pPr>
              <w:pStyle w:val="BodyText"/>
              <w:spacing w:after="0"/>
              <w:jc w:val="left"/>
            </w:pPr>
            <w:r>
              <w:t xml:space="preserve">                                             dikumpulkan sebelumnya</w:t>
            </w:r>
          </w:p>
          <w:p w14:paraId="44A78E38" w14:textId="05B06171" w:rsidR="009359C3" w:rsidRDefault="009359C3" w:rsidP="00A470D1">
            <w:pPr>
              <w:pStyle w:val="BodyText"/>
              <w:spacing w:after="0"/>
              <w:jc w:val="left"/>
            </w:pPr>
            <w:r>
              <w:t>sub_loc : array              // untuk menyimpan nama sub lokasi</w:t>
            </w:r>
          </w:p>
          <w:p w14:paraId="059BBA4B" w14:textId="77777777" w:rsidR="009359C3" w:rsidRDefault="009359C3" w:rsidP="00A470D1">
            <w:pPr>
              <w:pStyle w:val="BodyText"/>
              <w:spacing w:after="0"/>
              <w:jc w:val="left"/>
            </w:pPr>
            <w:r>
              <w:t>data_sub_loc_ruang1 : array    // untuk menyimpan data klasifikasi</w:t>
            </w:r>
          </w:p>
          <w:p w14:paraId="5A96CD78" w14:textId="26F1FACB" w:rsidR="009359C3" w:rsidRDefault="009359C3" w:rsidP="00A470D1">
            <w:pPr>
              <w:pStyle w:val="BodyText"/>
              <w:spacing w:after="0"/>
              <w:jc w:val="left"/>
            </w:pPr>
            <w:r>
              <w:t xml:space="preserve">                                                            pada ruang 1</w:t>
            </w:r>
          </w:p>
          <w:p w14:paraId="628938FA" w14:textId="4D5829D6" w:rsidR="009359C3" w:rsidRDefault="009359C3" w:rsidP="009359C3">
            <w:pPr>
              <w:pStyle w:val="BodyText"/>
              <w:spacing w:after="0"/>
              <w:jc w:val="left"/>
            </w:pPr>
            <w:r>
              <w:t>data_sub_loc_ruang2 : array    // untuk menyimpan data klasifikasi</w:t>
            </w:r>
          </w:p>
          <w:p w14:paraId="2B1F1584" w14:textId="0CC27695" w:rsidR="009359C3" w:rsidRDefault="009359C3" w:rsidP="009359C3">
            <w:pPr>
              <w:pStyle w:val="BodyText"/>
              <w:spacing w:after="0"/>
              <w:jc w:val="left"/>
            </w:pPr>
            <w:r>
              <w:t xml:space="preserve">                                                            pada ruang 2</w:t>
            </w:r>
          </w:p>
          <w:p w14:paraId="604E1700" w14:textId="40BFE982" w:rsidR="009359C3" w:rsidRDefault="009359C3" w:rsidP="009359C3">
            <w:pPr>
              <w:pStyle w:val="BodyText"/>
              <w:spacing w:after="0"/>
              <w:jc w:val="left"/>
            </w:pPr>
            <w:r>
              <w:t>data_sub_loc_lorong : array    // untuk menyimpan data klasifikasi</w:t>
            </w:r>
          </w:p>
          <w:p w14:paraId="6856AD95" w14:textId="6B144758" w:rsidR="009359C3" w:rsidRDefault="009359C3" w:rsidP="009359C3">
            <w:pPr>
              <w:pStyle w:val="BodyText"/>
              <w:spacing w:after="0"/>
              <w:jc w:val="left"/>
            </w:pPr>
            <w:r>
              <w:t xml:space="preserve">                                                            pada lorong</w:t>
            </w:r>
          </w:p>
          <w:p w14:paraId="28684E14" w14:textId="77777777" w:rsidR="0059687C" w:rsidRDefault="0059687C" w:rsidP="00A470D1">
            <w:pPr>
              <w:pStyle w:val="BodyText"/>
              <w:spacing w:after="0"/>
              <w:jc w:val="left"/>
            </w:pPr>
            <w:r>
              <w:t xml:space="preserve">mismatch : integer      // untuk menyimpan jumlah kesalahan klasifikasi </w:t>
            </w:r>
          </w:p>
          <w:p w14:paraId="4488115C" w14:textId="77777777" w:rsidR="0059687C" w:rsidRDefault="0059687C" w:rsidP="00A470D1">
            <w:pPr>
              <w:pStyle w:val="BodyText"/>
              <w:spacing w:after="0"/>
              <w:jc w:val="left"/>
            </w:pPr>
            <w:r>
              <w:t>percent : float              // untuk menyimpan hasil perhitungan akurasi</w:t>
            </w:r>
          </w:p>
          <w:p w14:paraId="330EC3D3" w14:textId="77777777" w:rsidR="0059687C" w:rsidRPr="00551155" w:rsidRDefault="0059687C" w:rsidP="00A470D1">
            <w:pPr>
              <w:pStyle w:val="BodyText"/>
              <w:spacing w:after="0"/>
              <w:jc w:val="left"/>
            </w:pPr>
            <w:r>
              <w:t xml:space="preserve">                                            kesalahan dalam persen</w:t>
            </w:r>
          </w:p>
        </w:tc>
      </w:tr>
      <w:tr w:rsidR="0059687C" w14:paraId="6C4052F8" w14:textId="77777777" w:rsidTr="00A470D1">
        <w:trPr>
          <w:trHeight w:val="1272"/>
        </w:trPr>
        <w:tc>
          <w:tcPr>
            <w:tcW w:w="7223" w:type="dxa"/>
          </w:tcPr>
          <w:p w14:paraId="0B8BDEA2" w14:textId="1EF53C89" w:rsidR="0059687C" w:rsidRDefault="0059687C" w:rsidP="00A470D1">
            <w:pPr>
              <w:spacing w:after="0"/>
            </w:pPr>
            <w:r>
              <w:t>BEGIN</w:t>
            </w:r>
          </w:p>
          <w:p w14:paraId="0FE8A341" w14:textId="562B30E9" w:rsidR="0059687C" w:rsidRDefault="009359C3" w:rsidP="00A470D1">
            <w:pPr>
              <w:spacing w:after="0"/>
            </w:pPr>
            <w:r>
              <w:t xml:space="preserve">  data ← data_pengujian_2</w:t>
            </w:r>
            <w:r w:rsidR="0059687C">
              <w:t>.csv</w:t>
            </w:r>
          </w:p>
          <w:p w14:paraId="6ACBA324" w14:textId="77777777" w:rsidR="0059687C" w:rsidRDefault="0059687C" w:rsidP="00A470D1">
            <w:pPr>
              <w:spacing w:after="0"/>
            </w:pPr>
            <w:r>
              <w:rPr>
                <w:rFonts w:cs="Calibri"/>
              </w:rPr>
              <w:t xml:space="preserve">  mismatch </w:t>
            </w:r>
            <w:r>
              <w:t>← 0</w:t>
            </w:r>
          </w:p>
          <w:p w14:paraId="213E9491" w14:textId="65CA1C6F" w:rsidR="009359C3" w:rsidRDefault="0059687C" w:rsidP="009359C3">
            <w:pPr>
              <w:spacing w:after="0"/>
            </w:pPr>
            <w:r>
              <w:t xml:space="preserve">  </w:t>
            </w:r>
            <w:r w:rsidR="009359C3">
              <w:t>FOR i in range of data</w:t>
            </w:r>
          </w:p>
          <w:p w14:paraId="15B1CC5B" w14:textId="09339F30" w:rsidR="009359C3" w:rsidRDefault="009359C3" w:rsidP="009359C3">
            <w:pPr>
              <w:spacing w:after="0"/>
            </w:pPr>
            <w:r>
              <w:t xml:space="preserve">    IF data[i][1] == “Ruang 1”</w:t>
            </w:r>
          </w:p>
          <w:p w14:paraId="1C6EBA7F" w14:textId="4BBBB467" w:rsidR="009359C3" w:rsidRDefault="009359C3" w:rsidP="009359C3">
            <w:pPr>
              <w:spacing w:after="0"/>
            </w:pPr>
            <w:r>
              <w:t xml:space="preserve">      FOR j in range(4)</w:t>
            </w:r>
          </w:p>
          <w:p w14:paraId="7B04AE87" w14:textId="43381337" w:rsidR="009359C3" w:rsidRDefault="009359C3" w:rsidP="009359C3">
            <w:pPr>
              <w:spacing w:after="0"/>
              <w:rPr>
                <w:rFonts w:cs="Calibri"/>
              </w:rPr>
            </w:pPr>
            <w:r>
              <w:t xml:space="preserve">        IF data[i][2] == sub_loc[ j ]</w:t>
            </w:r>
          </w:p>
          <w:p w14:paraId="3D167497" w14:textId="77777777" w:rsidR="004930F4" w:rsidRDefault="009359C3" w:rsidP="00A470D1">
            <w:pPr>
              <w:spacing w:after="0"/>
              <w:rPr>
                <w:rFonts w:cs="Calibri"/>
              </w:rPr>
            </w:pPr>
            <w:r>
              <w:rPr>
                <w:rFonts w:cs="Calibri"/>
              </w:rPr>
              <w:t xml:space="preserve">          APPEND(data_sub_loc_ruang1[ j ],data[i]</w:t>
            </w:r>
            <w:r w:rsidR="004930F4">
              <w:rPr>
                <w:rFonts w:cs="Calibri"/>
              </w:rPr>
              <w:t>)</w:t>
            </w:r>
          </w:p>
          <w:p w14:paraId="4FAED078" w14:textId="77777777" w:rsidR="004930F4" w:rsidRDefault="004930F4" w:rsidP="00A470D1">
            <w:pPr>
              <w:spacing w:after="0"/>
              <w:rPr>
                <w:rFonts w:cs="Calibri"/>
              </w:rPr>
            </w:pPr>
            <w:r>
              <w:rPr>
                <w:rFonts w:cs="Calibri"/>
              </w:rPr>
              <w:t xml:space="preserve">        ELSE IF data[i][1] == “Ruang 2”</w:t>
            </w:r>
          </w:p>
          <w:p w14:paraId="7E3F521C" w14:textId="77777777" w:rsidR="004930F4" w:rsidRDefault="004930F4" w:rsidP="00A470D1">
            <w:pPr>
              <w:spacing w:after="0"/>
              <w:rPr>
                <w:rFonts w:cs="Calibri"/>
              </w:rPr>
            </w:pPr>
            <w:r>
              <w:rPr>
                <w:rFonts w:cs="Calibri"/>
              </w:rPr>
              <w:t xml:space="preserve">          APPEND(data_sub_loc_ruang2[ j ],data[i])</w:t>
            </w:r>
          </w:p>
          <w:p w14:paraId="48E91828" w14:textId="77777777" w:rsidR="004930F4" w:rsidRDefault="004930F4" w:rsidP="00A470D1">
            <w:pPr>
              <w:spacing w:after="0"/>
              <w:rPr>
                <w:rFonts w:cs="Calibri"/>
              </w:rPr>
            </w:pPr>
            <w:r>
              <w:rPr>
                <w:rFonts w:cs="Calibri"/>
              </w:rPr>
              <w:t xml:space="preserve">        ELSE</w:t>
            </w:r>
          </w:p>
          <w:p w14:paraId="5B6F6C14" w14:textId="6D10B08F" w:rsidR="0059687C" w:rsidRDefault="004930F4" w:rsidP="00A470D1">
            <w:pPr>
              <w:spacing w:after="0"/>
              <w:rPr>
                <w:rFonts w:cs="Calibri"/>
              </w:rPr>
            </w:pPr>
            <w:r>
              <w:rPr>
                <w:rFonts w:cs="Calibri"/>
              </w:rPr>
              <w:t xml:space="preserve">          APPEND(data_sub_loc_lorong[ j ],data[i])</w:t>
            </w:r>
            <w:r w:rsidR="009359C3">
              <w:rPr>
                <w:rFonts w:cs="Calibri"/>
              </w:rPr>
              <w:t xml:space="preserve"> </w:t>
            </w:r>
          </w:p>
          <w:p w14:paraId="3EAA7C8E" w14:textId="05442DE8" w:rsidR="004930F4" w:rsidRDefault="001A28D1" w:rsidP="00A470D1">
            <w:pPr>
              <w:spacing w:after="0"/>
              <w:rPr>
                <w:rFonts w:cs="Calibri"/>
              </w:rPr>
            </w:pPr>
            <w:r>
              <w:rPr>
                <w:rFonts w:cs="Calibri"/>
              </w:rPr>
              <w:t xml:space="preserve">      END FOR</w:t>
            </w:r>
          </w:p>
          <w:p w14:paraId="23A1E25E" w14:textId="11537ECC" w:rsidR="001A28D1" w:rsidRDefault="001A28D1" w:rsidP="00A470D1">
            <w:pPr>
              <w:spacing w:after="0"/>
              <w:rPr>
                <w:rFonts w:cs="Calibri"/>
              </w:rPr>
            </w:pPr>
            <w:r>
              <w:rPr>
                <w:rFonts w:cs="Calibri"/>
              </w:rPr>
              <w:t xml:space="preserve">  END FOR</w:t>
            </w:r>
          </w:p>
          <w:p w14:paraId="34525323" w14:textId="4B341B9F" w:rsidR="004930F4" w:rsidRDefault="001A28D1" w:rsidP="00A470D1">
            <w:pPr>
              <w:spacing w:after="0"/>
              <w:rPr>
                <w:rFonts w:cs="Calibri"/>
              </w:rPr>
            </w:pPr>
            <w:r>
              <w:rPr>
                <w:rFonts w:cs="Calibri"/>
              </w:rPr>
              <w:t xml:space="preserve">  </w:t>
            </w:r>
            <w:r w:rsidR="004930F4">
              <w:rPr>
                <w:rFonts w:cs="Calibri"/>
              </w:rPr>
              <w:t>FUNCTION mismatch_calc(array)</w:t>
            </w:r>
          </w:p>
          <w:p w14:paraId="62F40BD5" w14:textId="29146F7D" w:rsidR="004930F4" w:rsidRDefault="004930F4" w:rsidP="00A470D1">
            <w:pPr>
              <w:spacing w:after="0"/>
              <w:rPr>
                <w:rFonts w:cs="Calibri"/>
              </w:rPr>
            </w:pPr>
            <w:r>
              <w:rPr>
                <w:rFonts w:cs="Calibri"/>
              </w:rPr>
              <w:t xml:space="preserve">  </w:t>
            </w:r>
            <w:r w:rsidR="001A28D1">
              <w:rPr>
                <w:rFonts w:cs="Calibri"/>
              </w:rPr>
              <w:t xml:space="preserve">  </w:t>
            </w:r>
            <w:r>
              <w:rPr>
                <w:rFonts w:cs="Calibri"/>
              </w:rPr>
              <w:t>mismatch ← [0,0,0,0]</w:t>
            </w:r>
          </w:p>
          <w:p w14:paraId="69AD7691" w14:textId="1005E841" w:rsidR="004930F4" w:rsidRDefault="004930F4" w:rsidP="00A470D1">
            <w:pPr>
              <w:spacing w:after="0"/>
              <w:rPr>
                <w:rFonts w:cs="Calibri"/>
              </w:rPr>
            </w:pPr>
            <w:r>
              <w:rPr>
                <w:rFonts w:cs="Calibri"/>
              </w:rPr>
              <w:t xml:space="preserve">  </w:t>
            </w:r>
            <w:r w:rsidR="001A28D1">
              <w:rPr>
                <w:rFonts w:cs="Calibri"/>
              </w:rPr>
              <w:t xml:space="preserve">  </w:t>
            </w:r>
            <w:r>
              <w:rPr>
                <w:rFonts w:cs="Calibri"/>
              </w:rPr>
              <w:t>FOR i in range array</w:t>
            </w:r>
          </w:p>
          <w:p w14:paraId="79D5CF32" w14:textId="4DABB0EC" w:rsidR="004930F4" w:rsidRDefault="004930F4" w:rsidP="00A470D1">
            <w:pPr>
              <w:spacing w:after="0"/>
              <w:rPr>
                <w:rFonts w:cs="Calibri"/>
              </w:rPr>
            </w:pPr>
            <w:r>
              <w:rPr>
                <w:rFonts w:cs="Calibri"/>
              </w:rPr>
              <w:t xml:space="preserve">    </w:t>
            </w:r>
            <w:r w:rsidR="001A28D1">
              <w:rPr>
                <w:rFonts w:cs="Calibri"/>
              </w:rPr>
              <w:t xml:space="preserve">  </w:t>
            </w:r>
            <w:r>
              <w:rPr>
                <w:rFonts w:cs="Calibri"/>
              </w:rPr>
              <w:t>FOR j in range array[i]</w:t>
            </w:r>
          </w:p>
          <w:p w14:paraId="3D3DFF60" w14:textId="4EAF2720" w:rsidR="004930F4" w:rsidRDefault="004930F4" w:rsidP="00A470D1">
            <w:pPr>
              <w:spacing w:after="0"/>
              <w:rPr>
                <w:rFonts w:cs="Calibri"/>
              </w:rPr>
            </w:pPr>
            <w:r>
              <w:rPr>
                <w:rFonts w:cs="Calibri"/>
              </w:rPr>
              <w:t xml:space="preserve">      </w:t>
            </w:r>
            <w:r w:rsidR="001A28D1">
              <w:rPr>
                <w:rFonts w:cs="Calibri"/>
              </w:rPr>
              <w:t xml:space="preserve">  </w:t>
            </w:r>
            <w:r>
              <w:rPr>
                <w:rFonts w:cs="Calibri"/>
              </w:rPr>
              <w:t>IF array[i][ j ][3] == “Mismatch”</w:t>
            </w:r>
          </w:p>
          <w:p w14:paraId="01446B74" w14:textId="307CC4DA" w:rsidR="001A28D1" w:rsidRDefault="001A28D1" w:rsidP="00A470D1">
            <w:pPr>
              <w:spacing w:after="0"/>
              <w:rPr>
                <w:rFonts w:cs="Calibri"/>
              </w:rPr>
            </w:pPr>
            <w:r>
              <w:rPr>
                <w:rFonts w:cs="Calibri"/>
              </w:rPr>
              <w:t xml:space="preserve">          mismatch[i] ← mismatch[i] + 1</w:t>
            </w:r>
          </w:p>
          <w:p w14:paraId="24E2F842" w14:textId="6DA6BBEC" w:rsidR="001A28D1" w:rsidRDefault="001A28D1" w:rsidP="00A470D1">
            <w:pPr>
              <w:spacing w:after="0"/>
              <w:rPr>
                <w:rFonts w:cs="Calibri"/>
              </w:rPr>
            </w:pPr>
            <w:r>
              <w:rPr>
                <w:rFonts w:cs="Calibri"/>
              </w:rPr>
              <w:t xml:space="preserve">      END FOR</w:t>
            </w:r>
          </w:p>
          <w:p w14:paraId="30844D3D" w14:textId="4A25E6FD" w:rsidR="001A28D1" w:rsidRDefault="001A28D1" w:rsidP="00A470D1">
            <w:pPr>
              <w:spacing w:after="0"/>
              <w:rPr>
                <w:rFonts w:cs="Calibri"/>
              </w:rPr>
            </w:pPr>
            <w:r>
              <w:rPr>
                <w:rFonts w:cs="Calibri"/>
              </w:rPr>
              <w:t xml:space="preserve">    END FOR</w:t>
            </w:r>
          </w:p>
          <w:p w14:paraId="2B1B5C51" w14:textId="54AACF35" w:rsidR="001A28D1" w:rsidRDefault="001A28D1" w:rsidP="00A470D1">
            <w:pPr>
              <w:spacing w:after="0"/>
              <w:rPr>
                <w:rFonts w:cs="Calibri"/>
              </w:rPr>
            </w:pPr>
            <w:r>
              <w:rPr>
                <w:rFonts w:cs="Calibri"/>
              </w:rPr>
              <w:t xml:space="preserve">    FOR</w:t>
            </w:r>
            <w:r w:rsidR="001D0392">
              <w:rPr>
                <w:rFonts w:cs="Calibri"/>
              </w:rPr>
              <w:t xml:space="preserve"> i in range array</w:t>
            </w:r>
          </w:p>
          <w:p w14:paraId="2FD032E1" w14:textId="121B7639" w:rsidR="001D0392" w:rsidRDefault="001D0392" w:rsidP="00A470D1">
            <w:pPr>
              <w:spacing w:after="0"/>
              <w:rPr>
                <w:rFonts w:cs="Calibri"/>
              </w:rPr>
            </w:pPr>
            <w:r>
              <w:rPr>
                <w:rFonts w:cs="Calibri"/>
              </w:rPr>
              <w:t xml:space="preserve">      Percent ← mismatch[i] / length of array * 100</w:t>
            </w:r>
          </w:p>
          <w:p w14:paraId="429310B8" w14:textId="718CD3AB" w:rsidR="001D0392" w:rsidRDefault="001D0392" w:rsidP="00A470D1">
            <w:pPr>
              <w:spacing w:after="0"/>
              <w:rPr>
                <w:rFonts w:cs="Calibri"/>
              </w:rPr>
            </w:pPr>
            <w:r>
              <w:rPr>
                <w:rFonts w:cs="Calibri"/>
              </w:rPr>
              <w:lastRenderedPageBreak/>
              <w:t xml:space="preserve">      PRINT “Sub Lokasi “,array[i][0][2], “%”</w:t>
            </w:r>
          </w:p>
          <w:p w14:paraId="42A1308C" w14:textId="0967834E" w:rsidR="001D0392" w:rsidRDefault="001D0392" w:rsidP="00A470D1">
            <w:pPr>
              <w:spacing w:after="0"/>
              <w:rPr>
                <w:rFonts w:cs="Calibri"/>
              </w:rPr>
            </w:pPr>
            <w:r>
              <w:rPr>
                <w:rFonts w:cs="Calibri"/>
              </w:rPr>
              <w:t xml:space="preserve">    END FOR</w:t>
            </w:r>
          </w:p>
          <w:p w14:paraId="36821473" w14:textId="5D9C0C29" w:rsidR="001A28D1" w:rsidRDefault="001D0392" w:rsidP="00A470D1">
            <w:pPr>
              <w:spacing w:after="0"/>
              <w:rPr>
                <w:rFonts w:cs="Calibri"/>
              </w:rPr>
            </w:pPr>
            <w:r>
              <w:rPr>
                <w:rFonts w:cs="Calibri"/>
              </w:rPr>
              <w:t xml:space="preserve">  </w:t>
            </w:r>
            <w:r w:rsidR="001A28D1">
              <w:rPr>
                <w:rFonts w:cs="Calibri"/>
              </w:rPr>
              <w:t>END FUNCTION</w:t>
            </w:r>
          </w:p>
          <w:p w14:paraId="287B3832" w14:textId="77777777" w:rsidR="001D0392" w:rsidRDefault="001D0392" w:rsidP="001D0392">
            <w:pPr>
              <w:spacing w:after="0"/>
              <w:rPr>
                <w:rFonts w:cs="Calibri"/>
              </w:rPr>
            </w:pPr>
            <w:r>
              <w:rPr>
                <w:rFonts w:cs="Calibri"/>
              </w:rPr>
              <w:t xml:space="preserve">  PRINT “Kesalahan Predeiksi Pada Ruang 1 adalah :”</w:t>
            </w:r>
          </w:p>
          <w:p w14:paraId="1A278FA3" w14:textId="77777777" w:rsidR="001D0392" w:rsidRDefault="001D0392" w:rsidP="001D0392">
            <w:pPr>
              <w:spacing w:after="0"/>
              <w:rPr>
                <w:rFonts w:cs="Calibri"/>
              </w:rPr>
            </w:pPr>
            <w:r>
              <w:rPr>
                <w:rFonts w:cs="Calibri"/>
              </w:rPr>
              <w:t xml:space="preserve">  mismatch_calc(data_sub_loc_ruang1)</w:t>
            </w:r>
          </w:p>
          <w:p w14:paraId="7ABE1FE7" w14:textId="77777777" w:rsidR="001D0392" w:rsidRDefault="001D0392" w:rsidP="001D0392">
            <w:pPr>
              <w:spacing w:after="0"/>
              <w:rPr>
                <w:rFonts w:cs="Calibri"/>
              </w:rPr>
            </w:pPr>
            <w:r>
              <w:rPr>
                <w:rFonts w:cs="Calibri"/>
              </w:rPr>
              <w:t xml:space="preserve">  PRINT “Kesalahan Predeiksi Pada Ruang 2 adalah :”</w:t>
            </w:r>
          </w:p>
          <w:p w14:paraId="6ADAC9E4" w14:textId="77777777" w:rsidR="001D0392" w:rsidRDefault="001D0392" w:rsidP="001D0392">
            <w:pPr>
              <w:spacing w:after="0"/>
              <w:rPr>
                <w:rFonts w:cs="Calibri"/>
              </w:rPr>
            </w:pPr>
            <w:r>
              <w:rPr>
                <w:rFonts w:cs="Calibri"/>
              </w:rPr>
              <w:t xml:space="preserve">  mismatch_calc(data_sub_loc_ruang2)</w:t>
            </w:r>
          </w:p>
          <w:p w14:paraId="66801C19" w14:textId="77777777" w:rsidR="001D0392" w:rsidRDefault="001D0392" w:rsidP="001D0392">
            <w:pPr>
              <w:spacing w:after="0"/>
              <w:rPr>
                <w:rFonts w:cs="Calibri"/>
              </w:rPr>
            </w:pPr>
            <w:r>
              <w:rPr>
                <w:rFonts w:cs="Calibri"/>
              </w:rPr>
              <w:t xml:space="preserve">  PRINT “Kesalahan Predeiksi Pada Lorong adalah :”</w:t>
            </w:r>
          </w:p>
          <w:p w14:paraId="468B65E6" w14:textId="5BC2D70D" w:rsidR="001D0392" w:rsidRDefault="001D0392" w:rsidP="001D0392">
            <w:pPr>
              <w:spacing w:after="0"/>
              <w:rPr>
                <w:rFonts w:cs="Calibri"/>
              </w:rPr>
            </w:pPr>
            <w:r>
              <w:rPr>
                <w:rFonts w:cs="Calibri"/>
              </w:rPr>
              <w:t xml:space="preserve">  mismatch_calc(data_sub_loc_lorong)</w:t>
            </w:r>
          </w:p>
          <w:p w14:paraId="5C921BC6" w14:textId="77777777" w:rsidR="0059687C" w:rsidRPr="000169FD" w:rsidRDefault="0059687C" w:rsidP="00A470D1">
            <w:pPr>
              <w:spacing w:after="0"/>
            </w:pPr>
            <w:r>
              <w:rPr>
                <w:rFonts w:cs="Calibri"/>
              </w:rPr>
              <w:t>END</w:t>
            </w:r>
          </w:p>
        </w:tc>
      </w:tr>
    </w:tbl>
    <w:p w14:paraId="6ED1548F" w14:textId="77777777" w:rsidR="001840C8" w:rsidRDefault="001840C8" w:rsidP="001840C8">
      <w:pPr>
        <w:pStyle w:val="BodyText"/>
        <w:ind w:firstLine="426"/>
      </w:pPr>
    </w:p>
    <w:p w14:paraId="21D93B06" w14:textId="5FDD32B5" w:rsidR="001840C8" w:rsidRDefault="001840C8" w:rsidP="001840C8">
      <w:pPr>
        <w:pStyle w:val="BodyText"/>
        <w:ind w:firstLine="426"/>
      </w:pPr>
      <w:r>
        <w:t xml:space="preserve">Pertama, kita simpan data hasil klasifikasi pada variabel ‘data’. Kemudian, kita inisialisasi variabel array ‘sub_loc’. Variabel array ‘sub_loc’ berfungsi untuk </w:t>
      </w:r>
      <w:r w:rsidR="00857143">
        <w:t>menyimpan data dari nama sub lokasi. Selanjutnya inisialisai variabel array ‘data_sub_loc_ruang1’, ‘data_sub_loc_ruang2’, dan ‘data_sub_loc_lorong’. Ketiga variabel array tersebut berfungsi untuk menyimpan hasil klasifikasi dari masing-masing sub lokasi pada masing-masing ruangan. Selanjutnya adalah memberi nilai pada variabel array ‘data_sub_loc_ruang1’, ‘data_sub_loc_ruang2’, dan ‘data_sub_loc_lorong’ menggunakan fungsi perulangan sehingga semua data hasil klasifikasi berhasil masuk pada masing-masing variabel array sesuai dengan nama lokasinya. Langkah selanjutnya adalah membuat fungsi untuk menghitung akurasi kesalahan. Fungsi ini dibuat berdasarkan pada persamaan 3.1 untuk menghitung akurasi kesalahan dan diberi nama ‘mismatch_calc’. Langkah terakhir adalah menampilkan hasil dari perhitungan dengan memanggil fungsi ‘mismatch_calc’ dengan parameter adalah variabel array dari masing-masing lokasi. Hasil yang ditampilkan adalah akurasi kesalahan pada tiap sub lokasi pada masing-masing ruangan.</w:t>
      </w:r>
    </w:p>
    <w:p w14:paraId="54E1E53D" w14:textId="3F7DA0A8" w:rsidR="00E43E43" w:rsidRDefault="007273FD" w:rsidP="00692B49">
      <w:pPr>
        <w:pStyle w:val="Heading1"/>
        <w:rPr>
          <w:lang w:val="en-US"/>
        </w:rPr>
      </w:pPr>
      <w:bookmarkStart w:id="90" w:name="_Toc37430206"/>
      <w:r>
        <w:rPr>
          <w:caps w:val="0"/>
        </w:rPr>
        <w:lastRenderedPageBreak/>
        <w:t xml:space="preserve">HASIL DAN </w:t>
      </w:r>
      <w:r w:rsidR="00E43E43">
        <w:rPr>
          <w:lang w:val="en-US"/>
        </w:rPr>
        <w:t>PEMBAHASAN</w:t>
      </w:r>
      <w:bookmarkEnd w:id="90"/>
    </w:p>
    <w:bookmarkEnd w:id="29"/>
    <w:p w14:paraId="29AB6AB1" w14:textId="15F0BE43" w:rsidR="00C5331A" w:rsidRDefault="00C5331A" w:rsidP="005664E2">
      <w:pPr>
        <w:pStyle w:val="BodyTextFirstIndent"/>
      </w:pPr>
      <w:r>
        <w:t>Pada bab ini akan dibahas mengenai hasil implementasi dan pengujian yang telah dilakukan pada bab 4. B</w:t>
      </w:r>
      <w:r w:rsidR="007273FD">
        <w:t>ab ini akan dibagi menjadi 4</w:t>
      </w:r>
      <w:r>
        <w:t xml:space="preserve"> bagian, bagian pertama akan membahas hasil implementasi tahap </w:t>
      </w:r>
      <w:r w:rsidRPr="007273FD">
        <w:t>offline</w:t>
      </w:r>
      <w:r w:rsidR="007273FD">
        <w:t xml:space="preserve">, bagian kedua akan membahas hasil implementasi </w:t>
      </w:r>
      <w:r w:rsidR="003423DB">
        <w:t xml:space="preserve">tahap </w:t>
      </w:r>
      <w:r w:rsidR="003423DB">
        <w:rPr>
          <w:i/>
        </w:rPr>
        <w:t>online</w:t>
      </w:r>
      <w:r w:rsidR="003423DB">
        <w:t xml:space="preserve">, bagian </w:t>
      </w:r>
      <w:r w:rsidR="007273FD">
        <w:t>ketiga</w:t>
      </w:r>
      <w:r w:rsidR="003423DB">
        <w:t xml:space="preserve"> akan membahas hasil implementasi pengujian akurasi kesalahan sistem dan bagian </w:t>
      </w:r>
      <w:r w:rsidR="007273FD">
        <w:t>keempat</w:t>
      </w:r>
      <w:r w:rsidR="003423DB">
        <w:t xml:space="preserve"> akan membahas hasil implementasi pengujian akurasi kesalahan sistem pada tiap sub lokasi.</w:t>
      </w:r>
    </w:p>
    <w:p w14:paraId="613D5904" w14:textId="70ED4E6D" w:rsidR="003423DB" w:rsidRDefault="007273FD" w:rsidP="003423DB">
      <w:pPr>
        <w:pStyle w:val="Heading2"/>
      </w:pPr>
      <w:r>
        <w:t xml:space="preserve">Hasil </w:t>
      </w:r>
      <w:r w:rsidR="003423DB">
        <w:t xml:space="preserve">Implementasi Tahap </w:t>
      </w:r>
      <w:r w:rsidR="003423DB">
        <w:rPr>
          <w:i/>
        </w:rPr>
        <w:t xml:space="preserve">Offline </w:t>
      </w:r>
    </w:p>
    <w:p w14:paraId="2915108E" w14:textId="77777777" w:rsidR="007273FD" w:rsidRDefault="007273FD" w:rsidP="007273FD">
      <w:pPr>
        <w:pStyle w:val="PTIIKBodyTextFirstIndent"/>
        <w:ind w:firstLine="426"/>
        <w:rPr>
          <w:i/>
          <w:lang w:val="id-ID"/>
        </w:rPr>
      </w:pPr>
      <w:r>
        <w:rPr>
          <w:lang w:val="id-ID"/>
        </w:rPr>
        <w:t xml:space="preserve">Hasil dari implementasi tahap </w:t>
      </w:r>
      <w:r>
        <w:rPr>
          <w:i/>
          <w:lang w:val="id-ID"/>
        </w:rPr>
        <w:t xml:space="preserve">offline </w:t>
      </w:r>
      <w:r>
        <w:rPr>
          <w:lang w:val="id-ID"/>
        </w:rPr>
        <w:t xml:space="preserve">adalah sebuah file </w:t>
      </w:r>
      <w:r>
        <w:rPr>
          <w:i/>
          <w:lang w:val="id-ID"/>
        </w:rPr>
        <w:t>data training</w:t>
      </w:r>
      <w:r>
        <w:rPr>
          <w:lang w:val="id-ID"/>
        </w:rPr>
        <w:t xml:space="preserve"> dengan format csv yang berisi data nama lokasi beserta pola sinyal dari masing-masing lokasi tersebut. Pada tabel berikut ini akan ditampilkan isi dari file </w:t>
      </w:r>
      <w:r>
        <w:rPr>
          <w:i/>
          <w:lang w:val="id-ID"/>
        </w:rPr>
        <w:t xml:space="preserve">data training </w:t>
      </w:r>
      <w:r>
        <w:rPr>
          <w:lang w:val="id-ID"/>
        </w:rPr>
        <w:t xml:space="preserve">hasil implementasi pada tahap </w:t>
      </w:r>
      <w:r>
        <w:rPr>
          <w:i/>
          <w:lang w:val="id-ID"/>
        </w:rPr>
        <w:t>offline.</w:t>
      </w:r>
    </w:p>
    <w:p w14:paraId="66576EEC" w14:textId="459CF5B3" w:rsidR="007273FD" w:rsidRDefault="007273FD" w:rsidP="007273FD">
      <w:pPr>
        <w:pStyle w:val="Caption"/>
      </w:pPr>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w:t>
      </w:r>
      <w:bookmarkStart w:id="91" w:name="_Toc37430239"/>
      <w:r>
        <w:t xml:space="preserve">Hasil Implementasi Tahap </w:t>
      </w:r>
      <w:r>
        <w:rPr>
          <w:i/>
        </w:rPr>
        <w:t>Offline</w:t>
      </w:r>
      <w:bookmarkEnd w:id="91"/>
    </w:p>
    <w:tbl>
      <w:tblPr>
        <w:tblStyle w:val="TableGrid"/>
        <w:tblW w:w="0" w:type="auto"/>
        <w:tblLook w:val="04A0" w:firstRow="1" w:lastRow="0" w:firstColumn="1" w:lastColumn="0" w:noHBand="0" w:noVBand="1"/>
      </w:tblPr>
      <w:tblGrid>
        <w:gridCol w:w="7927"/>
      </w:tblGrid>
      <w:tr w:rsidR="007273FD" w14:paraId="335D4336" w14:textId="77777777" w:rsidTr="002B72CF">
        <w:tc>
          <w:tcPr>
            <w:tcW w:w="7927" w:type="dxa"/>
          </w:tcPr>
          <w:p w14:paraId="44754345" w14:textId="77777777" w:rsidR="007273FD" w:rsidRPr="00BF21EF" w:rsidRDefault="007273FD" w:rsidP="002B72CF">
            <w:pPr>
              <w:pStyle w:val="PTIIKBodyTextFirstIndent"/>
              <w:spacing w:after="0"/>
              <w:ind w:firstLine="29"/>
              <w:rPr>
                <w:lang w:val="id-ID"/>
              </w:rPr>
            </w:pPr>
            <w:r w:rsidRPr="00BF21EF">
              <w:rPr>
                <w:lang w:val="id-ID"/>
              </w:rPr>
              <w:t>Ruang 1,13:26:56,-75,-120,-120,-120,-120</w:t>
            </w:r>
          </w:p>
          <w:p w14:paraId="61A29923" w14:textId="77777777" w:rsidR="007273FD" w:rsidRPr="00BF21EF" w:rsidRDefault="007273FD" w:rsidP="002B72CF">
            <w:pPr>
              <w:pStyle w:val="PTIIKBodyTextFirstIndent"/>
              <w:spacing w:after="0"/>
              <w:ind w:firstLine="29"/>
              <w:rPr>
                <w:lang w:val="id-ID"/>
              </w:rPr>
            </w:pPr>
            <w:r w:rsidRPr="00BF21EF">
              <w:rPr>
                <w:lang w:val="id-ID"/>
              </w:rPr>
              <w:t>Ruang 1,13:26:57,-83,-94,-120,-95,-120</w:t>
            </w:r>
          </w:p>
          <w:p w14:paraId="35D9C336" w14:textId="77777777" w:rsidR="007273FD" w:rsidRPr="00BF21EF" w:rsidRDefault="007273FD" w:rsidP="002B72CF">
            <w:pPr>
              <w:pStyle w:val="PTIIKBodyTextFirstIndent"/>
              <w:spacing w:after="0"/>
              <w:ind w:firstLine="29"/>
              <w:rPr>
                <w:lang w:val="id-ID"/>
              </w:rPr>
            </w:pPr>
            <w:r w:rsidRPr="00BF21EF">
              <w:rPr>
                <w:lang w:val="id-ID"/>
              </w:rPr>
              <w:t>Ruang 1,13:26:58,-90,-89,-120,-120,-120</w:t>
            </w:r>
          </w:p>
          <w:p w14:paraId="7E22ACE1" w14:textId="77777777" w:rsidR="007273FD" w:rsidRPr="00BF21EF" w:rsidRDefault="007273FD" w:rsidP="002B72CF">
            <w:pPr>
              <w:pStyle w:val="PTIIKBodyTextFirstIndent"/>
              <w:spacing w:after="0"/>
              <w:ind w:firstLine="29"/>
              <w:rPr>
                <w:lang w:val="id-ID"/>
              </w:rPr>
            </w:pPr>
            <w:r w:rsidRPr="00BF21EF">
              <w:rPr>
                <w:lang w:val="id-ID"/>
              </w:rPr>
              <w:t>Ruang 1,13:26:58,-90,-91,-120,-120,-120</w:t>
            </w:r>
          </w:p>
          <w:p w14:paraId="134F31C5" w14:textId="77777777" w:rsidR="007273FD" w:rsidRPr="00BF21EF" w:rsidRDefault="007273FD" w:rsidP="002B72CF">
            <w:pPr>
              <w:pStyle w:val="PTIIKBodyTextFirstIndent"/>
              <w:spacing w:after="0"/>
              <w:ind w:firstLine="29"/>
              <w:rPr>
                <w:lang w:val="id-ID"/>
              </w:rPr>
            </w:pPr>
            <w:r w:rsidRPr="00BF21EF">
              <w:rPr>
                <w:lang w:val="id-ID"/>
              </w:rPr>
              <w:t>Ruang 1,13:26:59,-72,-92,-120,-120,-120</w:t>
            </w:r>
          </w:p>
          <w:p w14:paraId="60351A1F" w14:textId="77777777" w:rsidR="007273FD" w:rsidRPr="00BF21EF" w:rsidRDefault="007273FD" w:rsidP="002B72CF">
            <w:pPr>
              <w:pStyle w:val="PTIIKBodyTextFirstIndent"/>
              <w:spacing w:after="0"/>
              <w:ind w:firstLine="29"/>
              <w:rPr>
                <w:lang w:val="id-ID"/>
              </w:rPr>
            </w:pPr>
            <w:r w:rsidRPr="00BF21EF">
              <w:rPr>
                <w:lang w:val="id-ID"/>
              </w:rPr>
              <w:t>Ruang 1,13:27:00,-73,-92,-120,-120,-120</w:t>
            </w:r>
          </w:p>
          <w:p w14:paraId="70380302" w14:textId="77777777" w:rsidR="007273FD" w:rsidRPr="00BF21EF" w:rsidRDefault="007273FD" w:rsidP="002B72CF">
            <w:pPr>
              <w:pStyle w:val="PTIIKBodyTextFirstIndent"/>
              <w:spacing w:after="0"/>
              <w:ind w:firstLine="29"/>
              <w:rPr>
                <w:lang w:val="id-ID"/>
              </w:rPr>
            </w:pPr>
            <w:r w:rsidRPr="00BF21EF">
              <w:rPr>
                <w:lang w:val="id-ID"/>
              </w:rPr>
              <w:t>Ruang 1,13:27:01,-81,-120,-120,-92,-120</w:t>
            </w:r>
          </w:p>
          <w:p w14:paraId="2FD84536" w14:textId="77777777" w:rsidR="007273FD" w:rsidRPr="00BF21EF" w:rsidRDefault="007273FD" w:rsidP="002B72CF">
            <w:pPr>
              <w:pStyle w:val="PTIIKBodyTextFirstIndent"/>
              <w:spacing w:after="0"/>
              <w:ind w:firstLine="29"/>
              <w:rPr>
                <w:lang w:val="id-ID"/>
              </w:rPr>
            </w:pPr>
            <w:r w:rsidRPr="00BF21EF">
              <w:rPr>
                <w:lang w:val="id-ID"/>
              </w:rPr>
              <w:t>Ruang 1,13:27:02,-76,-90,-120,-93,-120</w:t>
            </w:r>
          </w:p>
          <w:p w14:paraId="16E3E83C" w14:textId="77777777" w:rsidR="007273FD" w:rsidRPr="00BF21EF" w:rsidRDefault="007273FD" w:rsidP="002B72CF">
            <w:pPr>
              <w:pStyle w:val="PTIIKBodyTextFirstIndent"/>
              <w:spacing w:after="0"/>
              <w:ind w:firstLine="29"/>
              <w:rPr>
                <w:lang w:val="id-ID"/>
              </w:rPr>
            </w:pPr>
            <w:r w:rsidRPr="00BF21EF">
              <w:rPr>
                <w:lang w:val="id-ID"/>
              </w:rPr>
              <w:t>Ruang 1,13:27:04,-120,-87,-120,-120,-120</w:t>
            </w:r>
          </w:p>
          <w:p w14:paraId="40510171" w14:textId="77777777" w:rsidR="007273FD" w:rsidRPr="00BF21EF" w:rsidRDefault="007273FD" w:rsidP="002B72CF">
            <w:pPr>
              <w:pStyle w:val="PTIIKBodyTextFirstIndent"/>
              <w:spacing w:after="0"/>
              <w:ind w:firstLine="29"/>
              <w:rPr>
                <w:lang w:val="id-ID"/>
              </w:rPr>
            </w:pPr>
            <w:r w:rsidRPr="00BF21EF">
              <w:rPr>
                <w:lang w:val="id-ID"/>
              </w:rPr>
              <w:t>Ruang 1,13:27:05,-91,-90,-120,-120,-120</w:t>
            </w:r>
          </w:p>
          <w:p w14:paraId="7EB11600" w14:textId="77777777" w:rsidR="007273FD" w:rsidRPr="00BF21EF" w:rsidRDefault="007273FD" w:rsidP="002B72CF">
            <w:pPr>
              <w:pStyle w:val="PTIIKBodyTextFirstIndent"/>
              <w:spacing w:after="0"/>
              <w:ind w:firstLine="29"/>
              <w:rPr>
                <w:lang w:val="id-ID"/>
              </w:rPr>
            </w:pPr>
            <w:r w:rsidRPr="00BF21EF">
              <w:rPr>
                <w:lang w:val="id-ID"/>
              </w:rPr>
              <w:t>Ruang 1,13:27:06,-77,-88,-120,-120,-120</w:t>
            </w:r>
          </w:p>
          <w:p w14:paraId="6AA608EA" w14:textId="77777777" w:rsidR="007273FD" w:rsidRPr="00BF21EF" w:rsidRDefault="007273FD" w:rsidP="002B72CF">
            <w:pPr>
              <w:pStyle w:val="PTIIKBodyTextFirstIndent"/>
              <w:spacing w:after="0"/>
              <w:ind w:firstLine="29"/>
              <w:rPr>
                <w:lang w:val="id-ID"/>
              </w:rPr>
            </w:pPr>
            <w:r w:rsidRPr="00BF21EF">
              <w:rPr>
                <w:lang w:val="id-ID"/>
              </w:rPr>
              <w:t>Ruang 1,13:27:07,-88,-120,-120,-120,-120</w:t>
            </w:r>
          </w:p>
          <w:p w14:paraId="7EB0F037" w14:textId="77777777" w:rsidR="007273FD" w:rsidRPr="00BF21EF" w:rsidRDefault="007273FD" w:rsidP="002B72CF">
            <w:pPr>
              <w:pStyle w:val="PTIIKBodyTextFirstIndent"/>
              <w:spacing w:after="0"/>
              <w:ind w:firstLine="29"/>
              <w:rPr>
                <w:lang w:val="id-ID"/>
              </w:rPr>
            </w:pPr>
            <w:r w:rsidRPr="00BF21EF">
              <w:rPr>
                <w:lang w:val="id-ID"/>
              </w:rPr>
              <w:t>Ruang 1,13:27:08,-88,-86,-120,-120,-120</w:t>
            </w:r>
          </w:p>
          <w:p w14:paraId="64FC6DCE" w14:textId="77777777" w:rsidR="007273FD" w:rsidRPr="00BF21EF" w:rsidRDefault="007273FD" w:rsidP="002B72CF">
            <w:pPr>
              <w:pStyle w:val="PTIIKBodyTextFirstIndent"/>
              <w:spacing w:after="0"/>
              <w:ind w:firstLine="29"/>
              <w:rPr>
                <w:lang w:val="id-ID"/>
              </w:rPr>
            </w:pPr>
            <w:r w:rsidRPr="00BF21EF">
              <w:rPr>
                <w:lang w:val="id-ID"/>
              </w:rPr>
              <w:t>Ruang 1,13:27:09,-84,-83,-92,-120,-120</w:t>
            </w:r>
          </w:p>
          <w:p w14:paraId="430D738B" w14:textId="77777777" w:rsidR="007273FD" w:rsidRPr="00BF21EF" w:rsidRDefault="007273FD" w:rsidP="002B72CF">
            <w:pPr>
              <w:pStyle w:val="PTIIKBodyTextFirstIndent"/>
              <w:spacing w:after="0"/>
              <w:ind w:firstLine="29"/>
              <w:rPr>
                <w:lang w:val="id-ID"/>
              </w:rPr>
            </w:pPr>
            <w:r w:rsidRPr="00BF21EF">
              <w:rPr>
                <w:lang w:val="id-ID"/>
              </w:rPr>
              <w:t>Ruang 1,13:27:10,-84,-92,-92,-120,-96</w:t>
            </w:r>
          </w:p>
          <w:p w14:paraId="76167110" w14:textId="77777777" w:rsidR="007273FD" w:rsidRPr="00BF21EF" w:rsidRDefault="007273FD" w:rsidP="002B72CF">
            <w:pPr>
              <w:pStyle w:val="PTIIKBodyTextFirstIndent"/>
              <w:spacing w:after="0"/>
              <w:ind w:firstLine="29"/>
              <w:rPr>
                <w:lang w:val="id-ID"/>
              </w:rPr>
            </w:pPr>
            <w:r w:rsidRPr="00BF21EF">
              <w:rPr>
                <w:lang w:val="id-ID"/>
              </w:rPr>
              <w:t>Ruang 1,13:27:12,-76,-83,-95,-93,-120</w:t>
            </w:r>
          </w:p>
          <w:p w14:paraId="55FC5D49" w14:textId="77777777" w:rsidR="007273FD" w:rsidRPr="00BF21EF" w:rsidRDefault="007273FD" w:rsidP="002B72CF">
            <w:pPr>
              <w:pStyle w:val="PTIIKBodyTextFirstIndent"/>
              <w:spacing w:after="0"/>
              <w:ind w:firstLine="29"/>
              <w:rPr>
                <w:lang w:val="id-ID"/>
              </w:rPr>
            </w:pPr>
            <w:r w:rsidRPr="00BF21EF">
              <w:rPr>
                <w:lang w:val="id-ID"/>
              </w:rPr>
              <w:t>Ruang 1,13:27:13,-79,-85,-120,-120,-120</w:t>
            </w:r>
          </w:p>
          <w:p w14:paraId="4D9397B4" w14:textId="77777777" w:rsidR="007273FD" w:rsidRPr="00BF21EF" w:rsidRDefault="007273FD" w:rsidP="002B72CF">
            <w:pPr>
              <w:pStyle w:val="PTIIKBodyTextFirstIndent"/>
              <w:spacing w:after="0"/>
              <w:ind w:firstLine="29"/>
              <w:rPr>
                <w:lang w:val="id-ID"/>
              </w:rPr>
            </w:pPr>
            <w:r w:rsidRPr="00BF21EF">
              <w:rPr>
                <w:lang w:val="id-ID"/>
              </w:rPr>
              <w:t>Ruang 1,13:27:14,-87,-81,-87,-86,-120</w:t>
            </w:r>
          </w:p>
          <w:p w14:paraId="322FBA98" w14:textId="77777777" w:rsidR="007273FD" w:rsidRPr="00BF21EF" w:rsidRDefault="007273FD" w:rsidP="002B72CF">
            <w:pPr>
              <w:pStyle w:val="PTIIKBodyTextFirstIndent"/>
              <w:spacing w:after="0"/>
              <w:ind w:firstLine="29"/>
              <w:rPr>
                <w:lang w:val="id-ID"/>
              </w:rPr>
            </w:pPr>
            <w:r w:rsidRPr="00BF21EF">
              <w:rPr>
                <w:lang w:val="id-ID"/>
              </w:rPr>
              <w:t>Ruang 1,13:27:14,-83,-91,-89,-89,-92</w:t>
            </w:r>
          </w:p>
          <w:p w14:paraId="6C1629C4" w14:textId="77777777" w:rsidR="007273FD" w:rsidRPr="00BF21EF" w:rsidRDefault="007273FD" w:rsidP="002B72CF">
            <w:pPr>
              <w:pStyle w:val="PTIIKBodyTextFirstIndent"/>
              <w:spacing w:after="0"/>
              <w:ind w:firstLine="29"/>
              <w:rPr>
                <w:lang w:val="id-ID"/>
              </w:rPr>
            </w:pPr>
            <w:r w:rsidRPr="00BF21EF">
              <w:rPr>
                <w:lang w:val="id-ID"/>
              </w:rPr>
              <w:t>Ruang 1,13:27:15,-80,-80,-89,-86,-96</w:t>
            </w:r>
          </w:p>
          <w:p w14:paraId="294D2829" w14:textId="77777777" w:rsidR="007273FD" w:rsidRPr="00BF21EF" w:rsidRDefault="007273FD" w:rsidP="002B72CF">
            <w:pPr>
              <w:pStyle w:val="PTIIKBodyTextFirstIndent"/>
              <w:spacing w:after="0"/>
              <w:ind w:firstLine="29"/>
              <w:rPr>
                <w:lang w:val="id-ID"/>
              </w:rPr>
            </w:pPr>
            <w:r w:rsidRPr="00BF21EF">
              <w:rPr>
                <w:lang w:val="id-ID"/>
              </w:rPr>
              <w:t>Ruang 1,13:27:16,-93,-66,-90,-93,-120</w:t>
            </w:r>
          </w:p>
          <w:p w14:paraId="100A6C5D" w14:textId="77777777" w:rsidR="007273FD" w:rsidRPr="00BF21EF" w:rsidRDefault="007273FD" w:rsidP="002B72CF">
            <w:pPr>
              <w:pStyle w:val="PTIIKBodyTextFirstIndent"/>
              <w:spacing w:after="0"/>
              <w:ind w:firstLine="29"/>
              <w:rPr>
                <w:lang w:val="id-ID"/>
              </w:rPr>
            </w:pPr>
            <w:r w:rsidRPr="00BF21EF">
              <w:rPr>
                <w:lang w:val="id-ID"/>
              </w:rPr>
              <w:t>Ruang 1,13:27:17,-93,-63,-91,-92,-120</w:t>
            </w:r>
          </w:p>
          <w:p w14:paraId="7AEBD97D" w14:textId="77777777" w:rsidR="007273FD" w:rsidRPr="00BF21EF" w:rsidRDefault="007273FD" w:rsidP="002B72CF">
            <w:pPr>
              <w:pStyle w:val="PTIIKBodyTextFirstIndent"/>
              <w:spacing w:after="0"/>
              <w:ind w:firstLine="29"/>
              <w:rPr>
                <w:lang w:val="id-ID"/>
              </w:rPr>
            </w:pPr>
            <w:r w:rsidRPr="00BF21EF">
              <w:rPr>
                <w:lang w:val="id-ID"/>
              </w:rPr>
              <w:t>Ruang 1,13:27:18,-85,-77,-90,-120,-120</w:t>
            </w:r>
          </w:p>
          <w:p w14:paraId="450388F8" w14:textId="77777777" w:rsidR="007273FD" w:rsidRPr="00BF21EF" w:rsidRDefault="007273FD" w:rsidP="002B72CF">
            <w:pPr>
              <w:pStyle w:val="PTIIKBodyTextFirstIndent"/>
              <w:spacing w:after="0"/>
              <w:ind w:firstLine="29"/>
              <w:rPr>
                <w:lang w:val="id-ID"/>
              </w:rPr>
            </w:pPr>
            <w:r w:rsidRPr="00BF21EF">
              <w:rPr>
                <w:lang w:val="id-ID"/>
              </w:rPr>
              <w:t>Ruang 1,13:27:19,-85,-84,-87,-120,-120</w:t>
            </w:r>
          </w:p>
          <w:p w14:paraId="33AA75F9" w14:textId="77777777" w:rsidR="007273FD" w:rsidRPr="00BF21EF" w:rsidRDefault="007273FD" w:rsidP="002B72CF">
            <w:pPr>
              <w:pStyle w:val="PTIIKBodyTextFirstIndent"/>
              <w:spacing w:after="0"/>
              <w:ind w:firstLine="29"/>
              <w:rPr>
                <w:lang w:val="id-ID"/>
              </w:rPr>
            </w:pPr>
            <w:r w:rsidRPr="00BF21EF">
              <w:rPr>
                <w:lang w:val="id-ID"/>
              </w:rPr>
              <w:t>Ruang 1,13:27:19,-89,-84,-87,-120,-120</w:t>
            </w:r>
          </w:p>
          <w:p w14:paraId="2D7CB02B" w14:textId="77777777" w:rsidR="007273FD" w:rsidRPr="00BF21EF" w:rsidRDefault="007273FD" w:rsidP="002B72CF">
            <w:pPr>
              <w:pStyle w:val="PTIIKBodyTextFirstIndent"/>
              <w:spacing w:after="0"/>
              <w:ind w:firstLine="29"/>
              <w:rPr>
                <w:lang w:val="id-ID"/>
              </w:rPr>
            </w:pPr>
            <w:r w:rsidRPr="00BF21EF">
              <w:rPr>
                <w:lang w:val="id-ID"/>
              </w:rPr>
              <w:t>Ruang 1,13:27:20,-87,-90,-92,-120,-93</w:t>
            </w:r>
          </w:p>
          <w:p w14:paraId="237F2BE1" w14:textId="77777777" w:rsidR="007273FD" w:rsidRPr="00BF21EF" w:rsidRDefault="007273FD" w:rsidP="002B72CF">
            <w:pPr>
              <w:pStyle w:val="PTIIKBodyTextFirstIndent"/>
              <w:spacing w:after="0"/>
              <w:ind w:firstLine="29"/>
              <w:rPr>
                <w:lang w:val="id-ID"/>
              </w:rPr>
            </w:pPr>
            <w:r w:rsidRPr="00BF21EF">
              <w:rPr>
                <w:lang w:val="id-ID"/>
              </w:rPr>
              <w:t>Ruang 1,13:27:21,-92,-85,-95,-90,-120</w:t>
            </w:r>
          </w:p>
          <w:p w14:paraId="60C30A70" w14:textId="77777777" w:rsidR="007273FD" w:rsidRPr="00BF21EF" w:rsidRDefault="007273FD" w:rsidP="002B72CF">
            <w:pPr>
              <w:pStyle w:val="PTIIKBodyTextFirstIndent"/>
              <w:spacing w:after="0"/>
              <w:ind w:firstLine="29"/>
              <w:rPr>
                <w:lang w:val="id-ID"/>
              </w:rPr>
            </w:pPr>
            <w:r w:rsidRPr="00BF21EF">
              <w:rPr>
                <w:lang w:val="id-ID"/>
              </w:rPr>
              <w:t>Ruang 1,13:27:22,-92,-86,-92,-120,-91</w:t>
            </w:r>
          </w:p>
          <w:p w14:paraId="35745144" w14:textId="77777777" w:rsidR="007273FD" w:rsidRPr="00BF21EF" w:rsidRDefault="007273FD" w:rsidP="002B72CF">
            <w:pPr>
              <w:pStyle w:val="PTIIKBodyTextFirstIndent"/>
              <w:spacing w:after="0"/>
              <w:ind w:firstLine="29"/>
              <w:rPr>
                <w:lang w:val="id-ID"/>
              </w:rPr>
            </w:pPr>
            <w:r w:rsidRPr="00BF21EF">
              <w:rPr>
                <w:lang w:val="id-ID"/>
              </w:rPr>
              <w:t>Ruang 1,13:27:22,-86,-86,-92,-120,-91</w:t>
            </w:r>
          </w:p>
          <w:p w14:paraId="4A5E6ABB" w14:textId="77777777" w:rsidR="007273FD" w:rsidRPr="00BF21EF" w:rsidRDefault="007273FD" w:rsidP="002B72CF">
            <w:pPr>
              <w:pStyle w:val="PTIIKBodyTextFirstIndent"/>
              <w:spacing w:after="0"/>
              <w:ind w:firstLine="29"/>
              <w:rPr>
                <w:lang w:val="id-ID"/>
              </w:rPr>
            </w:pPr>
            <w:r w:rsidRPr="00BF21EF">
              <w:rPr>
                <w:lang w:val="id-ID"/>
              </w:rPr>
              <w:lastRenderedPageBreak/>
              <w:t>Ruang 1,13:27:23,-89,-75,-88,-120,-120</w:t>
            </w:r>
          </w:p>
          <w:p w14:paraId="23315749" w14:textId="77777777" w:rsidR="007273FD" w:rsidRPr="00BF21EF" w:rsidRDefault="007273FD" w:rsidP="002B72CF">
            <w:pPr>
              <w:pStyle w:val="PTIIKBodyTextFirstIndent"/>
              <w:spacing w:after="0"/>
              <w:ind w:firstLine="29"/>
              <w:rPr>
                <w:lang w:val="id-ID"/>
              </w:rPr>
            </w:pPr>
            <w:r w:rsidRPr="00BF21EF">
              <w:rPr>
                <w:lang w:val="id-ID"/>
              </w:rPr>
              <w:t>Ruang 1,13:27:24,-91,-84,-91,-120,-120</w:t>
            </w:r>
          </w:p>
          <w:p w14:paraId="36EE4CB5" w14:textId="77777777" w:rsidR="007273FD" w:rsidRPr="00BF21EF" w:rsidRDefault="007273FD" w:rsidP="002B72CF">
            <w:pPr>
              <w:pStyle w:val="PTIIKBodyTextFirstIndent"/>
              <w:spacing w:after="0"/>
              <w:ind w:firstLine="29"/>
              <w:rPr>
                <w:lang w:val="id-ID"/>
              </w:rPr>
            </w:pPr>
            <w:r w:rsidRPr="00BF21EF">
              <w:rPr>
                <w:lang w:val="id-ID"/>
              </w:rPr>
              <w:t>....</w:t>
            </w:r>
          </w:p>
          <w:p w14:paraId="6F0196A4" w14:textId="77777777" w:rsidR="007273FD" w:rsidRPr="00BF21EF" w:rsidRDefault="007273FD" w:rsidP="002B72CF">
            <w:pPr>
              <w:pStyle w:val="PTIIKBodyTextFirstIndent"/>
              <w:spacing w:after="0"/>
              <w:ind w:firstLine="29"/>
              <w:rPr>
                <w:lang w:val="id-ID"/>
              </w:rPr>
            </w:pPr>
            <w:r w:rsidRPr="00BF21EF">
              <w:rPr>
                <w:lang w:val="id-ID"/>
              </w:rPr>
              <w:t>....</w:t>
            </w:r>
          </w:p>
          <w:p w14:paraId="2AFCF815" w14:textId="77777777" w:rsidR="007273FD" w:rsidRPr="00BF21EF" w:rsidRDefault="007273FD" w:rsidP="002B72CF">
            <w:pPr>
              <w:pStyle w:val="PTIIKBodyTextFirstIndent"/>
              <w:spacing w:after="0"/>
              <w:ind w:firstLine="29"/>
              <w:rPr>
                <w:lang w:val="id-ID"/>
              </w:rPr>
            </w:pPr>
            <w:r w:rsidRPr="00BF21EF">
              <w:rPr>
                <w:lang w:val="id-ID"/>
              </w:rPr>
              <w:t>Lorong,13:35:50,-120,-120,-120,-120,-89</w:t>
            </w:r>
          </w:p>
          <w:p w14:paraId="45C603B0" w14:textId="77777777" w:rsidR="007273FD" w:rsidRPr="00BF21EF" w:rsidRDefault="007273FD" w:rsidP="002B72CF">
            <w:pPr>
              <w:pStyle w:val="PTIIKBodyTextFirstIndent"/>
              <w:spacing w:after="0"/>
              <w:ind w:firstLine="29"/>
              <w:rPr>
                <w:lang w:val="id-ID"/>
              </w:rPr>
            </w:pPr>
            <w:r w:rsidRPr="00BF21EF">
              <w:rPr>
                <w:lang w:val="id-ID"/>
              </w:rPr>
              <w:t>Lorong,13:35:50,-120,-87,-91,-120,-81</w:t>
            </w:r>
          </w:p>
          <w:p w14:paraId="58884A68" w14:textId="77777777" w:rsidR="007273FD" w:rsidRPr="00BF21EF" w:rsidRDefault="007273FD" w:rsidP="002B72CF">
            <w:pPr>
              <w:pStyle w:val="PTIIKBodyTextFirstIndent"/>
              <w:spacing w:after="0"/>
              <w:ind w:firstLine="29"/>
              <w:rPr>
                <w:lang w:val="id-ID"/>
              </w:rPr>
            </w:pPr>
            <w:r w:rsidRPr="00BF21EF">
              <w:rPr>
                <w:lang w:val="id-ID"/>
              </w:rPr>
              <w:t>Lorong,13:35:52,-120,-86,-120,-120,-89</w:t>
            </w:r>
          </w:p>
          <w:p w14:paraId="7F9B5EF4" w14:textId="77777777" w:rsidR="007273FD" w:rsidRPr="00BF21EF" w:rsidRDefault="007273FD" w:rsidP="002B72CF">
            <w:pPr>
              <w:pStyle w:val="PTIIKBodyTextFirstIndent"/>
              <w:spacing w:after="0"/>
              <w:ind w:firstLine="29"/>
              <w:rPr>
                <w:lang w:val="id-ID"/>
              </w:rPr>
            </w:pPr>
            <w:r w:rsidRPr="00BF21EF">
              <w:rPr>
                <w:lang w:val="id-ID"/>
              </w:rPr>
              <w:t>Lorong,13:35:52,-120,-86,-120,-120,-88</w:t>
            </w:r>
          </w:p>
          <w:p w14:paraId="0696BB6B" w14:textId="77777777" w:rsidR="007273FD" w:rsidRPr="00BF21EF" w:rsidRDefault="007273FD" w:rsidP="002B72CF">
            <w:pPr>
              <w:pStyle w:val="PTIIKBodyTextFirstIndent"/>
              <w:spacing w:after="0"/>
              <w:ind w:firstLine="29"/>
              <w:rPr>
                <w:lang w:val="id-ID"/>
              </w:rPr>
            </w:pPr>
            <w:r w:rsidRPr="00BF21EF">
              <w:rPr>
                <w:lang w:val="id-ID"/>
              </w:rPr>
              <w:t>Lorong,13:35:53,-120,-84,-120,-120,-92</w:t>
            </w:r>
          </w:p>
          <w:p w14:paraId="5FA0A640" w14:textId="77777777" w:rsidR="007273FD" w:rsidRPr="00BF21EF" w:rsidRDefault="007273FD" w:rsidP="002B72CF">
            <w:pPr>
              <w:pStyle w:val="PTIIKBodyTextFirstIndent"/>
              <w:spacing w:after="0"/>
              <w:ind w:firstLine="29"/>
              <w:rPr>
                <w:lang w:val="id-ID"/>
              </w:rPr>
            </w:pPr>
            <w:r w:rsidRPr="00BF21EF">
              <w:rPr>
                <w:lang w:val="id-ID"/>
              </w:rPr>
              <w:t>Lorong,13:35:54,-120,-92,-96,-120,-95</w:t>
            </w:r>
          </w:p>
          <w:p w14:paraId="3116CFCD" w14:textId="77777777" w:rsidR="007273FD" w:rsidRPr="00BF21EF" w:rsidRDefault="007273FD" w:rsidP="002B72CF">
            <w:pPr>
              <w:pStyle w:val="PTIIKBodyTextFirstIndent"/>
              <w:spacing w:after="0"/>
              <w:ind w:firstLine="29"/>
              <w:rPr>
                <w:lang w:val="id-ID"/>
              </w:rPr>
            </w:pPr>
            <w:r w:rsidRPr="00BF21EF">
              <w:rPr>
                <w:lang w:val="id-ID"/>
              </w:rPr>
              <w:t>Lorong,13:35:55,-120,-91,-120,-87,-83</w:t>
            </w:r>
          </w:p>
          <w:p w14:paraId="532EAA30" w14:textId="77777777" w:rsidR="007273FD" w:rsidRPr="00BF21EF" w:rsidRDefault="007273FD" w:rsidP="002B72CF">
            <w:pPr>
              <w:pStyle w:val="PTIIKBodyTextFirstIndent"/>
              <w:spacing w:after="0"/>
              <w:ind w:firstLine="29"/>
              <w:rPr>
                <w:lang w:val="id-ID"/>
              </w:rPr>
            </w:pPr>
            <w:r w:rsidRPr="00BF21EF">
              <w:rPr>
                <w:lang w:val="id-ID"/>
              </w:rPr>
              <w:t>Lorong,13:35:56,-120,-92,-91,-120,-85</w:t>
            </w:r>
          </w:p>
          <w:p w14:paraId="4043CE8D" w14:textId="77777777" w:rsidR="007273FD" w:rsidRPr="00BF21EF" w:rsidRDefault="007273FD" w:rsidP="002B72CF">
            <w:pPr>
              <w:pStyle w:val="PTIIKBodyTextFirstIndent"/>
              <w:spacing w:after="0"/>
              <w:ind w:firstLine="29"/>
              <w:rPr>
                <w:lang w:val="id-ID"/>
              </w:rPr>
            </w:pPr>
            <w:r w:rsidRPr="00BF21EF">
              <w:rPr>
                <w:lang w:val="id-ID"/>
              </w:rPr>
              <w:t>Lorong,13:35:56,-120,-92,-92,-120,-85</w:t>
            </w:r>
          </w:p>
          <w:p w14:paraId="0457CC45" w14:textId="77777777" w:rsidR="007273FD" w:rsidRPr="00BF21EF" w:rsidRDefault="007273FD" w:rsidP="002B72CF">
            <w:pPr>
              <w:pStyle w:val="PTIIKBodyTextFirstIndent"/>
              <w:spacing w:after="0"/>
              <w:ind w:firstLine="29"/>
              <w:rPr>
                <w:lang w:val="id-ID"/>
              </w:rPr>
            </w:pPr>
            <w:r w:rsidRPr="00BF21EF">
              <w:rPr>
                <w:lang w:val="id-ID"/>
              </w:rPr>
              <w:t>Lorong,13:35:57,-120,-95,-120,-120,-75</w:t>
            </w:r>
          </w:p>
          <w:p w14:paraId="37442CC3" w14:textId="77777777" w:rsidR="007273FD" w:rsidRPr="00BF21EF" w:rsidRDefault="007273FD" w:rsidP="002B72CF">
            <w:pPr>
              <w:pStyle w:val="PTIIKBodyTextFirstIndent"/>
              <w:spacing w:after="0"/>
              <w:ind w:firstLine="29"/>
              <w:rPr>
                <w:lang w:val="id-ID"/>
              </w:rPr>
            </w:pPr>
            <w:r w:rsidRPr="00BF21EF">
              <w:rPr>
                <w:lang w:val="id-ID"/>
              </w:rPr>
              <w:t>Lorong,13:35:58,-120,-91,-95,-88,-91</w:t>
            </w:r>
          </w:p>
          <w:p w14:paraId="4D76096F" w14:textId="77777777" w:rsidR="007273FD" w:rsidRPr="00BF21EF" w:rsidRDefault="007273FD" w:rsidP="002B72CF">
            <w:pPr>
              <w:pStyle w:val="PTIIKBodyTextFirstIndent"/>
              <w:spacing w:after="0"/>
              <w:ind w:firstLine="29"/>
              <w:rPr>
                <w:lang w:val="id-ID"/>
              </w:rPr>
            </w:pPr>
            <w:r w:rsidRPr="00BF21EF">
              <w:rPr>
                <w:lang w:val="id-ID"/>
              </w:rPr>
              <w:t>Lorong,13:35:58,-120,-120,-95,-88,-91</w:t>
            </w:r>
          </w:p>
          <w:p w14:paraId="4454C3F0" w14:textId="77777777" w:rsidR="007273FD" w:rsidRPr="00BF21EF" w:rsidRDefault="007273FD" w:rsidP="002B72CF">
            <w:pPr>
              <w:pStyle w:val="PTIIKBodyTextFirstIndent"/>
              <w:spacing w:after="0"/>
              <w:ind w:firstLine="29"/>
              <w:rPr>
                <w:lang w:val="id-ID"/>
              </w:rPr>
            </w:pPr>
            <w:r w:rsidRPr="00BF21EF">
              <w:rPr>
                <w:lang w:val="id-ID"/>
              </w:rPr>
              <w:t>Lorong,13:35:59,-120,-93,-92,-120,-84</w:t>
            </w:r>
          </w:p>
          <w:p w14:paraId="02ED9526" w14:textId="77777777" w:rsidR="007273FD" w:rsidRPr="00BF21EF" w:rsidRDefault="007273FD" w:rsidP="002B72CF">
            <w:pPr>
              <w:pStyle w:val="PTIIKBodyTextFirstIndent"/>
              <w:spacing w:after="0"/>
              <w:ind w:firstLine="29"/>
              <w:rPr>
                <w:lang w:val="id-ID"/>
              </w:rPr>
            </w:pPr>
            <w:r w:rsidRPr="00BF21EF">
              <w:rPr>
                <w:lang w:val="id-ID"/>
              </w:rPr>
              <w:t>Lorong,13:36:00,-120,-91,-120,-94,-94</w:t>
            </w:r>
          </w:p>
          <w:p w14:paraId="6F7F86CD" w14:textId="77777777" w:rsidR="007273FD" w:rsidRPr="00BF21EF" w:rsidRDefault="007273FD" w:rsidP="002B72CF">
            <w:pPr>
              <w:pStyle w:val="PTIIKBodyTextFirstIndent"/>
              <w:spacing w:after="0"/>
              <w:ind w:firstLine="29"/>
              <w:rPr>
                <w:lang w:val="id-ID"/>
              </w:rPr>
            </w:pPr>
            <w:r w:rsidRPr="00BF21EF">
              <w:rPr>
                <w:lang w:val="id-ID"/>
              </w:rPr>
              <w:t>Lorong,13:36:02,-120,-94,-91,-90,-93</w:t>
            </w:r>
          </w:p>
          <w:p w14:paraId="0A6368EE" w14:textId="77777777" w:rsidR="007273FD" w:rsidRPr="00BF21EF" w:rsidRDefault="007273FD" w:rsidP="002B72CF">
            <w:pPr>
              <w:pStyle w:val="PTIIKBodyTextFirstIndent"/>
              <w:spacing w:after="0"/>
              <w:ind w:firstLine="29"/>
              <w:rPr>
                <w:lang w:val="id-ID"/>
              </w:rPr>
            </w:pPr>
            <w:r w:rsidRPr="00BF21EF">
              <w:rPr>
                <w:lang w:val="id-ID"/>
              </w:rPr>
              <w:t>Lorong,13:36:03,-120,-90,-120,-120,-84</w:t>
            </w:r>
          </w:p>
          <w:p w14:paraId="22BD1FA5" w14:textId="77777777" w:rsidR="007273FD" w:rsidRPr="00BF21EF" w:rsidRDefault="007273FD" w:rsidP="002B72CF">
            <w:pPr>
              <w:pStyle w:val="PTIIKBodyTextFirstIndent"/>
              <w:spacing w:after="0"/>
              <w:ind w:firstLine="29"/>
              <w:rPr>
                <w:lang w:val="id-ID"/>
              </w:rPr>
            </w:pPr>
            <w:r w:rsidRPr="00BF21EF">
              <w:rPr>
                <w:lang w:val="id-ID"/>
              </w:rPr>
              <w:t>Lorong,13:36:04,-120,-89,-90,-90,-89</w:t>
            </w:r>
          </w:p>
          <w:p w14:paraId="4C73C4B9" w14:textId="77777777" w:rsidR="007273FD" w:rsidRPr="00BF21EF" w:rsidRDefault="007273FD" w:rsidP="002B72CF">
            <w:pPr>
              <w:pStyle w:val="PTIIKBodyTextFirstIndent"/>
              <w:spacing w:after="0"/>
              <w:ind w:firstLine="29"/>
              <w:rPr>
                <w:lang w:val="id-ID"/>
              </w:rPr>
            </w:pPr>
            <w:r w:rsidRPr="00BF21EF">
              <w:rPr>
                <w:lang w:val="id-ID"/>
              </w:rPr>
              <w:t>Lorong,13:36:05,-120,-120,-90,-120,-84</w:t>
            </w:r>
          </w:p>
          <w:p w14:paraId="104EC780" w14:textId="77777777" w:rsidR="007273FD" w:rsidRPr="00BF21EF" w:rsidRDefault="007273FD" w:rsidP="002B72CF">
            <w:pPr>
              <w:pStyle w:val="PTIIKBodyTextFirstIndent"/>
              <w:spacing w:after="0"/>
              <w:ind w:firstLine="29"/>
              <w:rPr>
                <w:lang w:val="id-ID"/>
              </w:rPr>
            </w:pPr>
            <w:r w:rsidRPr="00BF21EF">
              <w:rPr>
                <w:lang w:val="id-ID"/>
              </w:rPr>
              <w:t>Lorong,13:36:05,-120,-120,-90,-120,-80</w:t>
            </w:r>
          </w:p>
          <w:p w14:paraId="39482842" w14:textId="77777777" w:rsidR="007273FD" w:rsidRPr="00BF21EF" w:rsidRDefault="007273FD" w:rsidP="002B72CF">
            <w:pPr>
              <w:pStyle w:val="PTIIKBodyTextFirstIndent"/>
              <w:spacing w:after="0"/>
              <w:ind w:firstLine="29"/>
              <w:rPr>
                <w:lang w:val="id-ID"/>
              </w:rPr>
            </w:pPr>
            <w:r w:rsidRPr="00BF21EF">
              <w:rPr>
                <w:lang w:val="id-ID"/>
              </w:rPr>
              <w:t>Lorong,13:36:07,-120,-94,-95,-120,-87</w:t>
            </w:r>
          </w:p>
          <w:p w14:paraId="203D2CA4" w14:textId="77777777" w:rsidR="007273FD" w:rsidRPr="00BF21EF" w:rsidRDefault="007273FD" w:rsidP="002B72CF">
            <w:pPr>
              <w:pStyle w:val="PTIIKBodyTextFirstIndent"/>
              <w:spacing w:after="0"/>
              <w:ind w:firstLine="29"/>
              <w:rPr>
                <w:lang w:val="id-ID"/>
              </w:rPr>
            </w:pPr>
            <w:r w:rsidRPr="00BF21EF">
              <w:rPr>
                <w:lang w:val="id-ID"/>
              </w:rPr>
              <w:t>Lorong,13:36:08,-120,-90,-98,-96,-91</w:t>
            </w:r>
          </w:p>
          <w:p w14:paraId="65E6600D" w14:textId="77777777" w:rsidR="007273FD" w:rsidRPr="00BF21EF" w:rsidRDefault="007273FD" w:rsidP="002B72CF">
            <w:pPr>
              <w:pStyle w:val="PTIIKBodyTextFirstIndent"/>
              <w:spacing w:after="0"/>
              <w:ind w:firstLine="29"/>
              <w:rPr>
                <w:lang w:val="id-ID"/>
              </w:rPr>
            </w:pPr>
            <w:r w:rsidRPr="00BF21EF">
              <w:rPr>
                <w:lang w:val="id-ID"/>
              </w:rPr>
              <w:t>Lorong,13:36:09,-120,-90,-97,-120,-93</w:t>
            </w:r>
          </w:p>
          <w:p w14:paraId="51FFAFB5" w14:textId="77777777" w:rsidR="007273FD" w:rsidRPr="00BF21EF" w:rsidRDefault="007273FD" w:rsidP="002B72CF">
            <w:pPr>
              <w:pStyle w:val="PTIIKBodyTextFirstIndent"/>
              <w:spacing w:after="0"/>
              <w:ind w:firstLine="29"/>
              <w:rPr>
                <w:lang w:val="id-ID"/>
              </w:rPr>
            </w:pPr>
            <w:r w:rsidRPr="00BF21EF">
              <w:rPr>
                <w:lang w:val="id-ID"/>
              </w:rPr>
              <w:t>Lorong,13:36:10,-120,-92,-120,-120,-95</w:t>
            </w:r>
          </w:p>
          <w:p w14:paraId="59049C8D" w14:textId="77777777" w:rsidR="007273FD" w:rsidRPr="00BF21EF" w:rsidRDefault="007273FD" w:rsidP="002B72CF">
            <w:pPr>
              <w:pStyle w:val="PTIIKBodyTextFirstIndent"/>
              <w:spacing w:after="0"/>
              <w:ind w:firstLine="29"/>
              <w:rPr>
                <w:lang w:val="id-ID"/>
              </w:rPr>
            </w:pPr>
            <w:r w:rsidRPr="00BF21EF">
              <w:rPr>
                <w:lang w:val="id-ID"/>
              </w:rPr>
              <w:t>Lorong,13:36:11,-120,-120,-93,-120,-90</w:t>
            </w:r>
          </w:p>
          <w:p w14:paraId="20F6B959" w14:textId="77777777" w:rsidR="007273FD" w:rsidRPr="00BF21EF" w:rsidRDefault="007273FD" w:rsidP="002B72CF">
            <w:pPr>
              <w:pStyle w:val="PTIIKBodyTextFirstIndent"/>
              <w:spacing w:after="0"/>
              <w:ind w:firstLine="29"/>
              <w:rPr>
                <w:lang w:val="id-ID"/>
              </w:rPr>
            </w:pPr>
            <w:r w:rsidRPr="00BF21EF">
              <w:rPr>
                <w:lang w:val="id-ID"/>
              </w:rPr>
              <w:t>Lorong,13:36:12,-120,-90,-94,-120,-89</w:t>
            </w:r>
          </w:p>
          <w:p w14:paraId="343142EE" w14:textId="77777777" w:rsidR="007273FD" w:rsidRPr="00BF21EF" w:rsidRDefault="007273FD" w:rsidP="002B72CF">
            <w:pPr>
              <w:pStyle w:val="PTIIKBodyTextFirstIndent"/>
              <w:spacing w:after="0"/>
              <w:ind w:firstLine="29"/>
              <w:rPr>
                <w:lang w:val="id-ID"/>
              </w:rPr>
            </w:pPr>
            <w:r w:rsidRPr="00BF21EF">
              <w:rPr>
                <w:lang w:val="id-ID"/>
              </w:rPr>
              <w:t>Lorong,13:36:13,-120,-92,-92,-120,-86</w:t>
            </w:r>
          </w:p>
          <w:p w14:paraId="60E175C2" w14:textId="77777777" w:rsidR="007273FD" w:rsidRPr="00BF21EF" w:rsidRDefault="007273FD" w:rsidP="002B72CF">
            <w:pPr>
              <w:pStyle w:val="PTIIKBodyTextFirstIndent"/>
              <w:spacing w:after="0"/>
              <w:ind w:firstLine="29"/>
              <w:rPr>
                <w:lang w:val="id-ID"/>
              </w:rPr>
            </w:pPr>
            <w:r w:rsidRPr="00BF21EF">
              <w:rPr>
                <w:lang w:val="id-ID"/>
              </w:rPr>
              <w:t>Lorong,13:36:15,-120,-86,-92,-120,-93</w:t>
            </w:r>
          </w:p>
          <w:p w14:paraId="446F7063" w14:textId="77777777" w:rsidR="007273FD" w:rsidRPr="00BF21EF" w:rsidRDefault="007273FD" w:rsidP="002B72CF">
            <w:pPr>
              <w:pStyle w:val="PTIIKBodyTextFirstIndent"/>
              <w:spacing w:after="0"/>
              <w:ind w:firstLine="29"/>
              <w:rPr>
                <w:lang w:val="id-ID"/>
              </w:rPr>
            </w:pPr>
            <w:r w:rsidRPr="00BF21EF">
              <w:rPr>
                <w:lang w:val="id-ID"/>
              </w:rPr>
              <w:t>Lorong,13:36:15,-120,-84,-92,-120,-93</w:t>
            </w:r>
          </w:p>
          <w:p w14:paraId="023768CD" w14:textId="77777777" w:rsidR="007273FD" w:rsidRPr="00BF21EF" w:rsidRDefault="007273FD" w:rsidP="002B72CF">
            <w:pPr>
              <w:pStyle w:val="PTIIKBodyTextFirstIndent"/>
              <w:spacing w:after="0"/>
              <w:ind w:firstLine="29"/>
              <w:rPr>
                <w:lang w:val="id-ID"/>
              </w:rPr>
            </w:pPr>
            <w:r w:rsidRPr="00BF21EF">
              <w:rPr>
                <w:lang w:val="id-ID"/>
              </w:rPr>
              <w:t>Lorong,13:36:16,-120,-88,-92,-120,-89</w:t>
            </w:r>
          </w:p>
          <w:p w14:paraId="22BC23FE" w14:textId="77777777" w:rsidR="007273FD" w:rsidRPr="00BF21EF" w:rsidRDefault="007273FD" w:rsidP="002B72CF">
            <w:pPr>
              <w:pStyle w:val="PTIIKBodyTextFirstIndent"/>
              <w:spacing w:after="0"/>
              <w:ind w:firstLine="29"/>
              <w:rPr>
                <w:lang w:val="id-ID"/>
              </w:rPr>
            </w:pPr>
            <w:r w:rsidRPr="00BF21EF">
              <w:rPr>
                <w:lang w:val="id-ID"/>
              </w:rPr>
              <w:t>Lorong,13:36:17,-120,-95,-95,-120,-94</w:t>
            </w:r>
          </w:p>
          <w:p w14:paraId="26BD7E80" w14:textId="77777777" w:rsidR="007273FD" w:rsidRPr="00BF21EF" w:rsidRDefault="007273FD" w:rsidP="002B72CF">
            <w:pPr>
              <w:pStyle w:val="PTIIKBodyTextFirstIndent"/>
              <w:spacing w:after="0"/>
              <w:ind w:firstLine="29"/>
              <w:rPr>
                <w:lang w:val="id-ID"/>
              </w:rPr>
            </w:pPr>
            <w:r w:rsidRPr="00BF21EF">
              <w:rPr>
                <w:lang w:val="id-ID"/>
              </w:rPr>
              <w:t>Lorong,13:36:18,-120,-94,-120,-120,-90</w:t>
            </w:r>
          </w:p>
          <w:p w14:paraId="4EAAB9F5" w14:textId="77777777" w:rsidR="007273FD" w:rsidRPr="00BF21EF" w:rsidRDefault="007273FD" w:rsidP="002B72CF">
            <w:pPr>
              <w:pStyle w:val="PTIIKBodyTextFirstIndent"/>
              <w:spacing w:after="0"/>
              <w:ind w:firstLine="29"/>
              <w:rPr>
                <w:lang w:val="id-ID"/>
              </w:rPr>
            </w:pPr>
            <w:r w:rsidRPr="00BF21EF">
              <w:rPr>
                <w:lang w:val="id-ID"/>
              </w:rPr>
              <w:t>Lorong,13:36:19,-120,-90,-98,-120,-89</w:t>
            </w:r>
          </w:p>
          <w:p w14:paraId="06ACD475" w14:textId="77777777" w:rsidR="007273FD" w:rsidRPr="00BF21EF" w:rsidRDefault="007273FD" w:rsidP="002B72CF">
            <w:pPr>
              <w:pStyle w:val="PTIIKBodyTextFirstIndent"/>
              <w:spacing w:after="0"/>
              <w:ind w:firstLine="29"/>
              <w:rPr>
                <w:lang w:val="id-ID"/>
              </w:rPr>
            </w:pPr>
            <w:r w:rsidRPr="00BF21EF">
              <w:rPr>
                <w:lang w:val="id-ID"/>
              </w:rPr>
              <w:t>Lorong,13:36:21,-120,-90,-120,-120,-120</w:t>
            </w:r>
          </w:p>
          <w:p w14:paraId="2F5F47EC" w14:textId="77777777" w:rsidR="007273FD" w:rsidRPr="00BF21EF" w:rsidRDefault="007273FD" w:rsidP="002B72CF">
            <w:pPr>
              <w:pStyle w:val="PTIIKBodyTextFirstIndent"/>
              <w:spacing w:after="0"/>
              <w:ind w:firstLine="29"/>
              <w:rPr>
                <w:lang w:val="id-ID"/>
              </w:rPr>
            </w:pPr>
            <w:r w:rsidRPr="00BF21EF">
              <w:rPr>
                <w:lang w:val="id-ID"/>
              </w:rPr>
              <w:t>Lorong,13:36:21,-89,-94,-120,-120,-85</w:t>
            </w:r>
          </w:p>
          <w:p w14:paraId="75570425" w14:textId="77777777" w:rsidR="007273FD" w:rsidRPr="00BF21EF" w:rsidRDefault="007273FD" w:rsidP="002B72CF">
            <w:pPr>
              <w:pStyle w:val="PTIIKBodyTextFirstIndent"/>
              <w:spacing w:after="0"/>
              <w:ind w:firstLine="29"/>
              <w:rPr>
                <w:lang w:val="id-ID"/>
              </w:rPr>
            </w:pPr>
            <w:r w:rsidRPr="00BF21EF">
              <w:rPr>
                <w:lang w:val="id-ID"/>
              </w:rPr>
              <w:t>Lorong,13:36:22,-94,-92,-94,-92,-85</w:t>
            </w:r>
          </w:p>
          <w:p w14:paraId="2646F05C" w14:textId="77777777" w:rsidR="007273FD" w:rsidRPr="00BF21EF" w:rsidRDefault="007273FD" w:rsidP="002B72CF">
            <w:pPr>
              <w:pStyle w:val="PTIIKBodyTextFirstIndent"/>
              <w:spacing w:after="0"/>
              <w:ind w:firstLine="29"/>
              <w:rPr>
                <w:lang w:val="id-ID"/>
              </w:rPr>
            </w:pPr>
            <w:r w:rsidRPr="00BF21EF">
              <w:rPr>
                <w:lang w:val="id-ID"/>
              </w:rPr>
              <w:t>Lorong,13:36:23,-120,-120,-90,-89,-94</w:t>
            </w:r>
          </w:p>
          <w:p w14:paraId="0A7FC913" w14:textId="77777777" w:rsidR="007273FD" w:rsidRPr="00BF21EF" w:rsidRDefault="007273FD" w:rsidP="002B72CF">
            <w:pPr>
              <w:pStyle w:val="PTIIKBodyTextFirstIndent"/>
              <w:spacing w:after="0"/>
              <w:ind w:firstLine="29"/>
              <w:rPr>
                <w:lang w:val="id-ID"/>
              </w:rPr>
            </w:pPr>
            <w:r w:rsidRPr="00BF21EF">
              <w:rPr>
                <w:lang w:val="id-ID"/>
              </w:rPr>
              <w:t>Lorong,13:36:24,-120,-92,-120,-120,-89</w:t>
            </w:r>
          </w:p>
          <w:p w14:paraId="63519499" w14:textId="77777777" w:rsidR="007273FD" w:rsidRPr="00BF21EF" w:rsidRDefault="007273FD" w:rsidP="002B72CF">
            <w:pPr>
              <w:pStyle w:val="PTIIKBodyTextFirstIndent"/>
              <w:spacing w:after="0"/>
              <w:ind w:firstLine="29"/>
              <w:rPr>
                <w:lang w:val="id-ID"/>
              </w:rPr>
            </w:pPr>
            <w:r w:rsidRPr="00BF21EF">
              <w:rPr>
                <w:lang w:val="id-ID"/>
              </w:rPr>
              <w:t>Lorong,13:36:25,-120,-94,-90,-120,-82</w:t>
            </w:r>
          </w:p>
          <w:p w14:paraId="4BBEA259" w14:textId="77777777" w:rsidR="007273FD" w:rsidRPr="00BF21EF" w:rsidRDefault="007273FD" w:rsidP="002B72CF">
            <w:pPr>
              <w:pStyle w:val="PTIIKBodyTextFirstIndent"/>
              <w:spacing w:after="0"/>
              <w:ind w:firstLine="29"/>
              <w:rPr>
                <w:lang w:val="id-ID"/>
              </w:rPr>
            </w:pPr>
            <w:r w:rsidRPr="00BF21EF">
              <w:rPr>
                <w:lang w:val="id-ID"/>
              </w:rPr>
              <w:t>Lorong,13:36:26,-93,-90,-93,-120,-86</w:t>
            </w:r>
          </w:p>
          <w:p w14:paraId="6B671855" w14:textId="77777777" w:rsidR="007273FD" w:rsidRPr="00BF21EF" w:rsidRDefault="007273FD" w:rsidP="002B72CF">
            <w:pPr>
              <w:pStyle w:val="PTIIKBodyTextFirstIndent"/>
              <w:spacing w:after="0"/>
              <w:ind w:firstLine="29"/>
              <w:rPr>
                <w:lang w:val="id-ID"/>
              </w:rPr>
            </w:pPr>
            <w:r w:rsidRPr="00BF21EF">
              <w:rPr>
                <w:lang w:val="id-ID"/>
              </w:rPr>
              <w:t>Lorong,13:36:27,-120,-91,-90,-90,-80</w:t>
            </w:r>
          </w:p>
          <w:p w14:paraId="6D1D5336" w14:textId="77777777" w:rsidR="007273FD" w:rsidRPr="00BF21EF" w:rsidRDefault="007273FD" w:rsidP="002B72CF">
            <w:pPr>
              <w:pStyle w:val="PTIIKBodyTextFirstIndent"/>
              <w:spacing w:after="0"/>
              <w:ind w:firstLine="29"/>
              <w:rPr>
                <w:lang w:val="id-ID"/>
              </w:rPr>
            </w:pPr>
            <w:r w:rsidRPr="00BF21EF">
              <w:rPr>
                <w:lang w:val="id-ID"/>
              </w:rPr>
              <w:t>Lorong,13:36:27,-120,-91,-97,-90,-80</w:t>
            </w:r>
          </w:p>
          <w:p w14:paraId="190E32D5" w14:textId="77777777" w:rsidR="007273FD" w:rsidRPr="00BF21EF" w:rsidRDefault="007273FD" w:rsidP="002B72CF">
            <w:pPr>
              <w:pStyle w:val="PTIIKBodyTextFirstIndent"/>
              <w:spacing w:after="0"/>
              <w:ind w:firstLine="29"/>
              <w:rPr>
                <w:lang w:val="id-ID"/>
              </w:rPr>
            </w:pPr>
            <w:r w:rsidRPr="00BF21EF">
              <w:rPr>
                <w:lang w:val="id-ID"/>
              </w:rPr>
              <w:lastRenderedPageBreak/>
              <w:t>Lorong,13:36:27,-120,-91,-97,-87,-80</w:t>
            </w:r>
          </w:p>
          <w:p w14:paraId="50C0E4BA" w14:textId="77777777" w:rsidR="007273FD" w:rsidRPr="00BF21EF" w:rsidRDefault="007273FD" w:rsidP="002B72CF">
            <w:pPr>
              <w:pStyle w:val="PTIIKBodyTextFirstIndent"/>
              <w:spacing w:after="0"/>
              <w:ind w:firstLine="29"/>
              <w:rPr>
                <w:lang w:val="id-ID"/>
              </w:rPr>
            </w:pPr>
            <w:r w:rsidRPr="00BF21EF">
              <w:rPr>
                <w:lang w:val="id-ID"/>
              </w:rPr>
              <w:t>Lorong,13:36:28,-120,-90,-89,-90,-73</w:t>
            </w:r>
          </w:p>
          <w:p w14:paraId="13139B20" w14:textId="77777777" w:rsidR="007273FD" w:rsidRPr="00BF21EF" w:rsidRDefault="007273FD" w:rsidP="002B72CF">
            <w:pPr>
              <w:pStyle w:val="PTIIKBodyTextFirstIndent"/>
              <w:spacing w:after="0"/>
              <w:ind w:firstLine="29"/>
              <w:rPr>
                <w:lang w:val="id-ID"/>
              </w:rPr>
            </w:pPr>
            <w:r w:rsidRPr="00BF21EF">
              <w:rPr>
                <w:lang w:val="id-ID"/>
              </w:rPr>
              <w:t>Lorong,13:36:29,-120,-92,-93,-120,-77</w:t>
            </w:r>
          </w:p>
          <w:p w14:paraId="7232CF26" w14:textId="77777777" w:rsidR="007273FD" w:rsidRPr="00BF21EF" w:rsidRDefault="007273FD" w:rsidP="002B72CF">
            <w:pPr>
              <w:pStyle w:val="PTIIKBodyTextFirstIndent"/>
              <w:spacing w:after="0"/>
              <w:ind w:firstLine="29"/>
              <w:rPr>
                <w:lang w:val="id-ID"/>
              </w:rPr>
            </w:pPr>
            <w:r w:rsidRPr="00BF21EF">
              <w:rPr>
                <w:lang w:val="id-ID"/>
              </w:rPr>
              <w:t>Lorong,13:36:31,-120,-94,-120,-120,-82</w:t>
            </w:r>
          </w:p>
          <w:p w14:paraId="2241CB4F" w14:textId="77777777" w:rsidR="007273FD" w:rsidRPr="00BF21EF" w:rsidRDefault="007273FD" w:rsidP="002B72CF">
            <w:pPr>
              <w:pStyle w:val="PTIIKBodyTextFirstIndent"/>
              <w:spacing w:after="0"/>
              <w:ind w:firstLine="29"/>
              <w:rPr>
                <w:lang w:val="id-ID"/>
              </w:rPr>
            </w:pPr>
            <w:r w:rsidRPr="00BF21EF">
              <w:rPr>
                <w:lang w:val="id-ID"/>
              </w:rPr>
              <w:t>Lorong,13:36:32,-120,-90,-95,-95,-89</w:t>
            </w:r>
          </w:p>
          <w:p w14:paraId="51215BC2" w14:textId="77777777" w:rsidR="007273FD" w:rsidRPr="00BF21EF" w:rsidRDefault="007273FD" w:rsidP="002B72CF">
            <w:pPr>
              <w:pStyle w:val="PTIIKBodyTextFirstIndent"/>
              <w:spacing w:after="0"/>
              <w:ind w:firstLine="29"/>
              <w:rPr>
                <w:lang w:val="id-ID"/>
              </w:rPr>
            </w:pPr>
            <w:r w:rsidRPr="00BF21EF">
              <w:rPr>
                <w:lang w:val="id-ID"/>
              </w:rPr>
              <w:t>Lorong,13:36:32,-92,-89,-90,-120,-85</w:t>
            </w:r>
          </w:p>
          <w:p w14:paraId="07C9F4F3" w14:textId="77777777" w:rsidR="007273FD" w:rsidRPr="00BF21EF" w:rsidRDefault="007273FD" w:rsidP="002B72CF">
            <w:pPr>
              <w:pStyle w:val="PTIIKBodyTextFirstIndent"/>
              <w:spacing w:after="0"/>
              <w:ind w:firstLine="29"/>
              <w:rPr>
                <w:lang w:val="id-ID"/>
              </w:rPr>
            </w:pPr>
            <w:r w:rsidRPr="00BF21EF">
              <w:rPr>
                <w:lang w:val="id-ID"/>
              </w:rPr>
              <w:t>Lorong,13:36:34,-120,-94,-91,-120,-87</w:t>
            </w:r>
          </w:p>
          <w:p w14:paraId="69C6CF17" w14:textId="77777777" w:rsidR="007273FD" w:rsidRPr="00BF21EF" w:rsidRDefault="007273FD" w:rsidP="002B72CF">
            <w:pPr>
              <w:pStyle w:val="PTIIKBodyTextFirstIndent"/>
              <w:spacing w:after="0"/>
              <w:ind w:firstLine="29"/>
              <w:rPr>
                <w:lang w:val="id-ID"/>
              </w:rPr>
            </w:pPr>
            <w:r w:rsidRPr="00BF21EF">
              <w:rPr>
                <w:lang w:val="id-ID"/>
              </w:rPr>
              <w:t>Lorong,13:36:35,-96,-120,-91,-90,-91</w:t>
            </w:r>
          </w:p>
          <w:p w14:paraId="0B0383C5" w14:textId="77777777" w:rsidR="007273FD" w:rsidRPr="00BF21EF" w:rsidRDefault="007273FD" w:rsidP="002B72CF">
            <w:pPr>
              <w:pStyle w:val="PTIIKBodyTextFirstIndent"/>
              <w:spacing w:after="0"/>
              <w:ind w:firstLine="29"/>
              <w:rPr>
                <w:lang w:val="id-ID"/>
              </w:rPr>
            </w:pPr>
            <w:r w:rsidRPr="00BF21EF">
              <w:rPr>
                <w:lang w:val="id-ID"/>
              </w:rPr>
              <w:t>....</w:t>
            </w:r>
          </w:p>
          <w:p w14:paraId="20E2CAF3" w14:textId="77777777" w:rsidR="007273FD" w:rsidRPr="00BF21EF" w:rsidRDefault="007273FD" w:rsidP="002B72CF">
            <w:pPr>
              <w:pStyle w:val="PTIIKBodyTextFirstIndent"/>
              <w:spacing w:after="0"/>
              <w:ind w:firstLine="29"/>
              <w:rPr>
                <w:lang w:val="id-ID"/>
              </w:rPr>
            </w:pPr>
            <w:r w:rsidRPr="00BF21EF">
              <w:rPr>
                <w:lang w:val="id-ID"/>
              </w:rPr>
              <w:t>....</w:t>
            </w:r>
          </w:p>
          <w:p w14:paraId="37909077" w14:textId="77777777" w:rsidR="007273FD" w:rsidRPr="00BF21EF" w:rsidRDefault="007273FD" w:rsidP="002B72CF">
            <w:pPr>
              <w:pStyle w:val="PTIIKBodyTextFirstIndent"/>
              <w:spacing w:after="0"/>
              <w:ind w:firstLine="29"/>
              <w:rPr>
                <w:lang w:val="id-ID"/>
              </w:rPr>
            </w:pPr>
            <w:r w:rsidRPr="00BF21EF">
              <w:rPr>
                <w:lang w:val="id-ID"/>
              </w:rPr>
              <w:t>Ruang 2,13:40:03,-120,-120,-120,-120,-92</w:t>
            </w:r>
          </w:p>
          <w:p w14:paraId="4002E3F2" w14:textId="77777777" w:rsidR="007273FD" w:rsidRPr="00BF21EF" w:rsidRDefault="007273FD" w:rsidP="002B72CF">
            <w:pPr>
              <w:pStyle w:val="PTIIKBodyTextFirstIndent"/>
              <w:spacing w:after="0"/>
              <w:ind w:firstLine="29"/>
              <w:rPr>
                <w:lang w:val="id-ID"/>
              </w:rPr>
            </w:pPr>
            <w:r w:rsidRPr="00BF21EF">
              <w:rPr>
                <w:lang w:val="id-ID"/>
              </w:rPr>
              <w:t>Ruang 2,13:40:04,-120,-88,-93,-92,-91</w:t>
            </w:r>
          </w:p>
          <w:p w14:paraId="49EF9607" w14:textId="77777777" w:rsidR="007273FD" w:rsidRPr="00BF21EF" w:rsidRDefault="007273FD" w:rsidP="002B72CF">
            <w:pPr>
              <w:pStyle w:val="PTIIKBodyTextFirstIndent"/>
              <w:spacing w:after="0"/>
              <w:ind w:firstLine="29"/>
              <w:rPr>
                <w:lang w:val="id-ID"/>
              </w:rPr>
            </w:pPr>
            <w:r w:rsidRPr="00BF21EF">
              <w:rPr>
                <w:lang w:val="id-ID"/>
              </w:rPr>
              <w:t>Ruang 2,13:40:05,-92,-98,-84,-87,-120</w:t>
            </w:r>
          </w:p>
          <w:p w14:paraId="075B5F97" w14:textId="77777777" w:rsidR="007273FD" w:rsidRPr="00BF21EF" w:rsidRDefault="007273FD" w:rsidP="002B72CF">
            <w:pPr>
              <w:pStyle w:val="PTIIKBodyTextFirstIndent"/>
              <w:spacing w:after="0"/>
              <w:ind w:firstLine="29"/>
              <w:rPr>
                <w:lang w:val="id-ID"/>
              </w:rPr>
            </w:pPr>
            <w:r w:rsidRPr="00BF21EF">
              <w:rPr>
                <w:lang w:val="id-ID"/>
              </w:rPr>
              <w:t>Ruang 2,13:40:06,-120,-94,-90,-91,-96</w:t>
            </w:r>
          </w:p>
          <w:p w14:paraId="576EDD8D" w14:textId="77777777" w:rsidR="007273FD" w:rsidRPr="00BF21EF" w:rsidRDefault="007273FD" w:rsidP="002B72CF">
            <w:pPr>
              <w:pStyle w:val="PTIIKBodyTextFirstIndent"/>
              <w:spacing w:after="0"/>
              <w:ind w:firstLine="29"/>
              <w:rPr>
                <w:lang w:val="id-ID"/>
              </w:rPr>
            </w:pPr>
            <w:r w:rsidRPr="00BF21EF">
              <w:rPr>
                <w:lang w:val="id-ID"/>
              </w:rPr>
              <w:t>Ruang 2,13:40:06,-120,-96,-88,-93,-92</w:t>
            </w:r>
          </w:p>
          <w:p w14:paraId="53363ED1" w14:textId="77777777" w:rsidR="007273FD" w:rsidRPr="00BF21EF" w:rsidRDefault="007273FD" w:rsidP="002B72CF">
            <w:pPr>
              <w:pStyle w:val="PTIIKBodyTextFirstIndent"/>
              <w:spacing w:after="0"/>
              <w:ind w:firstLine="29"/>
              <w:rPr>
                <w:lang w:val="id-ID"/>
              </w:rPr>
            </w:pPr>
            <w:r w:rsidRPr="00BF21EF">
              <w:rPr>
                <w:lang w:val="id-ID"/>
              </w:rPr>
              <w:t>Ruang 2,13:40:08,-120,-92,-88,-91,-120</w:t>
            </w:r>
          </w:p>
          <w:p w14:paraId="6314B489" w14:textId="77777777" w:rsidR="007273FD" w:rsidRPr="00BF21EF" w:rsidRDefault="007273FD" w:rsidP="002B72CF">
            <w:pPr>
              <w:pStyle w:val="PTIIKBodyTextFirstIndent"/>
              <w:spacing w:after="0"/>
              <w:ind w:firstLine="29"/>
              <w:rPr>
                <w:lang w:val="id-ID"/>
              </w:rPr>
            </w:pPr>
            <w:r w:rsidRPr="00BF21EF">
              <w:rPr>
                <w:lang w:val="id-ID"/>
              </w:rPr>
              <w:t>Ruang 2,13:40:09,-120,-120,-90,-84,-120</w:t>
            </w:r>
          </w:p>
          <w:p w14:paraId="2C5ED917" w14:textId="77777777" w:rsidR="007273FD" w:rsidRPr="00BF21EF" w:rsidRDefault="007273FD" w:rsidP="002B72CF">
            <w:pPr>
              <w:pStyle w:val="PTIIKBodyTextFirstIndent"/>
              <w:spacing w:after="0"/>
              <w:ind w:firstLine="29"/>
              <w:rPr>
                <w:lang w:val="id-ID"/>
              </w:rPr>
            </w:pPr>
            <w:r w:rsidRPr="00BF21EF">
              <w:rPr>
                <w:lang w:val="id-ID"/>
              </w:rPr>
              <w:t>Ruang 2,13:40:10,-120,-93,-94,-87,-120</w:t>
            </w:r>
          </w:p>
          <w:p w14:paraId="4DBB21B8" w14:textId="77777777" w:rsidR="007273FD" w:rsidRPr="00BF21EF" w:rsidRDefault="007273FD" w:rsidP="002B72CF">
            <w:pPr>
              <w:pStyle w:val="PTIIKBodyTextFirstIndent"/>
              <w:spacing w:after="0"/>
              <w:ind w:firstLine="29"/>
              <w:rPr>
                <w:lang w:val="id-ID"/>
              </w:rPr>
            </w:pPr>
            <w:r w:rsidRPr="00BF21EF">
              <w:rPr>
                <w:lang w:val="id-ID"/>
              </w:rPr>
              <w:t>Ruang 2,13:40:11,-95,-90,-90,-88,-120</w:t>
            </w:r>
          </w:p>
          <w:p w14:paraId="1F096BEF" w14:textId="77777777" w:rsidR="007273FD" w:rsidRPr="00BF21EF" w:rsidRDefault="007273FD" w:rsidP="002B72CF">
            <w:pPr>
              <w:pStyle w:val="PTIIKBodyTextFirstIndent"/>
              <w:spacing w:after="0"/>
              <w:ind w:firstLine="29"/>
              <w:rPr>
                <w:lang w:val="id-ID"/>
              </w:rPr>
            </w:pPr>
            <w:r w:rsidRPr="00BF21EF">
              <w:rPr>
                <w:lang w:val="id-ID"/>
              </w:rPr>
              <w:t>Ruang 2,13:40:13,-90,-92,-91,-89,-120</w:t>
            </w:r>
          </w:p>
          <w:p w14:paraId="477E6C5E" w14:textId="77777777" w:rsidR="007273FD" w:rsidRPr="00BF21EF" w:rsidRDefault="007273FD" w:rsidP="002B72CF">
            <w:pPr>
              <w:pStyle w:val="PTIIKBodyTextFirstIndent"/>
              <w:spacing w:after="0"/>
              <w:ind w:firstLine="29"/>
              <w:rPr>
                <w:lang w:val="id-ID"/>
              </w:rPr>
            </w:pPr>
            <w:r w:rsidRPr="00BF21EF">
              <w:rPr>
                <w:lang w:val="id-ID"/>
              </w:rPr>
              <w:t>Ruang 2,13:40:14,-120,-120,-94,-92,-120</w:t>
            </w:r>
          </w:p>
          <w:p w14:paraId="581022FF" w14:textId="77777777" w:rsidR="007273FD" w:rsidRPr="00BF21EF" w:rsidRDefault="007273FD" w:rsidP="002B72CF">
            <w:pPr>
              <w:pStyle w:val="PTIIKBodyTextFirstIndent"/>
              <w:spacing w:after="0"/>
              <w:ind w:firstLine="29"/>
              <w:rPr>
                <w:lang w:val="id-ID"/>
              </w:rPr>
            </w:pPr>
            <w:r w:rsidRPr="00BF21EF">
              <w:rPr>
                <w:lang w:val="id-ID"/>
              </w:rPr>
              <w:t>Ruang 2,13:40:15,-120,-90,-80,-88,-120</w:t>
            </w:r>
          </w:p>
          <w:p w14:paraId="7E1B6A19" w14:textId="77777777" w:rsidR="007273FD" w:rsidRPr="00BF21EF" w:rsidRDefault="007273FD" w:rsidP="002B72CF">
            <w:pPr>
              <w:pStyle w:val="PTIIKBodyTextFirstIndent"/>
              <w:spacing w:after="0"/>
              <w:ind w:firstLine="29"/>
              <w:rPr>
                <w:lang w:val="id-ID"/>
              </w:rPr>
            </w:pPr>
            <w:r w:rsidRPr="00BF21EF">
              <w:rPr>
                <w:lang w:val="id-ID"/>
              </w:rPr>
              <w:t>Ruang 2,13:40:16,-120,-89,-86,-80,-120</w:t>
            </w:r>
          </w:p>
          <w:p w14:paraId="7CC23CA3" w14:textId="77777777" w:rsidR="007273FD" w:rsidRPr="00BF21EF" w:rsidRDefault="007273FD" w:rsidP="002B72CF">
            <w:pPr>
              <w:pStyle w:val="PTIIKBodyTextFirstIndent"/>
              <w:spacing w:after="0"/>
              <w:ind w:firstLine="29"/>
              <w:rPr>
                <w:lang w:val="id-ID"/>
              </w:rPr>
            </w:pPr>
            <w:r w:rsidRPr="00BF21EF">
              <w:rPr>
                <w:lang w:val="id-ID"/>
              </w:rPr>
              <w:t>Ruang 2,13:40:17,-120,-120,-85,-81,-120</w:t>
            </w:r>
          </w:p>
          <w:p w14:paraId="429D2749" w14:textId="77777777" w:rsidR="007273FD" w:rsidRPr="00BF21EF" w:rsidRDefault="007273FD" w:rsidP="002B72CF">
            <w:pPr>
              <w:pStyle w:val="PTIIKBodyTextFirstIndent"/>
              <w:spacing w:after="0"/>
              <w:ind w:firstLine="29"/>
              <w:rPr>
                <w:lang w:val="id-ID"/>
              </w:rPr>
            </w:pPr>
            <w:r w:rsidRPr="00BF21EF">
              <w:rPr>
                <w:lang w:val="id-ID"/>
              </w:rPr>
              <w:t>Ruang 2,13:40:18,-91,-120,-92,-81,-92</w:t>
            </w:r>
          </w:p>
          <w:p w14:paraId="21F8EEEB" w14:textId="77777777" w:rsidR="007273FD" w:rsidRPr="00BF21EF" w:rsidRDefault="007273FD" w:rsidP="002B72CF">
            <w:pPr>
              <w:pStyle w:val="PTIIKBodyTextFirstIndent"/>
              <w:spacing w:after="0"/>
              <w:ind w:firstLine="29"/>
              <w:rPr>
                <w:lang w:val="id-ID"/>
              </w:rPr>
            </w:pPr>
            <w:r w:rsidRPr="00BF21EF">
              <w:rPr>
                <w:lang w:val="id-ID"/>
              </w:rPr>
              <w:t>Ruang 2,13:40:18,-91,-120,-78,-81,-92</w:t>
            </w:r>
          </w:p>
          <w:p w14:paraId="65F26737" w14:textId="77777777" w:rsidR="007273FD" w:rsidRPr="00BF21EF" w:rsidRDefault="007273FD" w:rsidP="002B72CF">
            <w:pPr>
              <w:pStyle w:val="PTIIKBodyTextFirstIndent"/>
              <w:spacing w:after="0"/>
              <w:ind w:firstLine="29"/>
              <w:rPr>
                <w:lang w:val="id-ID"/>
              </w:rPr>
            </w:pPr>
            <w:r w:rsidRPr="00BF21EF">
              <w:rPr>
                <w:lang w:val="id-ID"/>
              </w:rPr>
              <w:t>Ruang 2,13:40:18,-91,-89,-78,-81,-92</w:t>
            </w:r>
          </w:p>
          <w:p w14:paraId="1F6E8B83" w14:textId="77777777" w:rsidR="007273FD" w:rsidRPr="00BF21EF" w:rsidRDefault="007273FD" w:rsidP="002B72CF">
            <w:pPr>
              <w:pStyle w:val="PTIIKBodyTextFirstIndent"/>
              <w:spacing w:after="0"/>
              <w:ind w:firstLine="29"/>
              <w:rPr>
                <w:lang w:val="id-ID"/>
              </w:rPr>
            </w:pPr>
            <w:r w:rsidRPr="00BF21EF">
              <w:rPr>
                <w:lang w:val="id-ID"/>
              </w:rPr>
              <w:t>Ruang 2,13:40:19,-120,-94,-83,-91,-120</w:t>
            </w:r>
          </w:p>
          <w:p w14:paraId="6EEAF4F5" w14:textId="77777777" w:rsidR="007273FD" w:rsidRPr="00BF21EF" w:rsidRDefault="007273FD" w:rsidP="002B72CF">
            <w:pPr>
              <w:pStyle w:val="PTIIKBodyTextFirstIndent"/>
              <w:spacing w:after="0"/>
              <w:ind w:firstLine="29"/>
              <w:rPr>
                <w:lang w:val="id-ID"/>
              </w:rPr>
            </w:pPr>
            <w:r w:rsidRPr="00BF21EF">
              <w:rPr>
                <w:lang w:val="id-ID"/>
              </w:rPr>
              <w:t>Ruang 2,13:40:19,-120,-94,-80,-91,-120</w:t>
            </w:r>
          </w:p>
          <w:p w14:paraId="46C44913" w14:textId="77777777" w:rsidR="007273FD" w:rsidRPr="00BF21EF" w:rsidRDefault="007273FD" w:rsidP="002B72CF">
            <w:pPr>
              <w:pStyle w:val="PTIIKBodyTextFirstIndent"/>
              <w:spacing w:after="0"/>
              <w:ind w:firstLine="29"/>
              <w:rPr>
                <w:lang w:val="id-ID"/>
              </w:rPr>
            </w:pPr>
            <w:r w:rsidRPr="00BF21EF">
              <w:rPr>
                <w:lang w:val="id-ID"/>
              </w:rPr>
              <w:t>Ruang 2,13:40:21,-94,-91,-88,-93,-120</w:t>
            </w:r>
          </w:p>
          <w:p w14:paraId="7334314B" w14:textId="77777777" w:rsidR="007273FD" w:rsidRPr="00BF21EF" w:rsidRDefault="007273FD" w:rsidP="002B72CF">
            <w:pPr>
              <w:pStyle w:val="PTIIKBodyTextFirstIndent"/>
              <w:spacing w:after="0"/>
              <w:ind w:firstLine="29"/>
              <w:rPr>
                <w:lang w:val="id-ID"/>
              </w:rPr>
            </w:pPr>
            <w:r w:rsidRPr="00BF21EF">
              <w:rPr>
                <w:lang w:val="id-ID"/>
              </w:rPr>
              <w:t>Ruang 2,13:40:22,-90,-89,-82,-87,-91</w:t>
            </w:r>
          </w:p>
          <w:p w14:paraId="345410D1" w14:textId="77777777" w:rsidR="007273FD" w:rsidRPr="00BF21EF" w:rsidRDefault="007273FD" w:rsidP="002B72CF">
            <w:pPr>
              <w:pStyle w:val="PTIIKBodyTextFirstIndent"/>
              <w:spacing w:after="0"/>
              <w:ind w:firstLine="29"/>
              <w:rPr>
                <w:lang w:val="id-ID"/>
              </w:rPr>
            </w:pPr>
            <w:r w:rsidRPr="00BF21EF">
              <w:rPr>
                <w:lang w:val="id-ID"/>
              </w:rPr>
              <w:t>Ruang 2,13:40:23,-120,-120,-90,-120,-120</w:t>
            </w:r>
          </w:p>
          <w:p w14:paraId="18160476" w14:textId="77777777" w:rsidR="007273FD" w:rsidRPr="00BF21EF" w:rsidRDefault="007273FD" w:rsidP="002B72CF">
            <w:pPr>
              <w:pStyle w:val="PTIIKBodyTextFirstIndent"/>
              <w:spacing w:after="0"/>
              <w:ind w:firstLine="29"/>
              <w:rPr>
                <w:lang w:val="id-ID"/>
              </w:rPr>
            </w:pPr>
            <w:r w:rsidRPr="00BF21EF">
              <w:rPr>
                <w:lang w:val="id-ID"/>
              </w:rPr>
              <w:t>Ruang 2,13:40:24,-120,-88,-120,-120,-120</w:t>
            </w:r>
          </w:p>
          <w:p w14:paraId="1FB5D0E0" w14:textId="77777777" w:rsidR="007273FD" w:rsidRPr="00BF21EF" w:rsidRDefault="007273FD" w:rsidP="002B72CF">
            <w:pPr>
              <w:pStyle w:val="PTIIKBodyTextFirstIndent"/>
              <w:spacing w:after="0"/>
              <w:ind w:firstLine="29"/>
              <w:rPr>
                <w:lang w:val="id-ID"/>
              </w:rPr>
            </w:pPr>
            <w:r w:rsidRPr="00BF21EF">
              <w:rPr>
                <w:lang w:val="id-ID"/>
              </w:rPr>
              <w:t>Ruang 2,13:40:25,-120,-87,-85,-120,-120</w:t>
            </w:r>
          </w:p>
          <w:p w14:paraId="1D1AE915" w14:textId="77777777" w:rsidR="007273FD" w:rsidRPr="00BF21EF" w:rsidRDefault="007273FD" w:rsidP="002B72CF">
            <w:pPr>
              <w:pStyle w:val="PTIIKBodyTextFirstIndent"/>
              <w:spacing w:after="0"/>
              <w:ind w:firstLine="29"/>
              <w:rPr>
                <w:lang w:val="id-ID"/>
              </w:rPr>
            </w:pPr>
            <w:r w:rsidRPr="00BF21EF">
              <w:rPr>
                <w:lang w:val="id-ID"/>
              </w:rPr>
              <w:t>Ruang 2,13:40:26,-120,-120,-75,-79,-120</w:t>
            </w:r>
          </w:p>
          <w:p w14:paraId="2C6C9DF3" w14:textId="77777777" w:rsidR="007273FD" w:rsidRPr="00BF21EF" w:rsidRDefault="007273FD" w:rsidP="002B72CF">
            <w:pPr>
              <w:pStyle w:val="PTIIKBodyTextFirstIndent"/>
              <w:spacing w:after="0"/>
              <w:ind w:firstLine="29"/>
              <w:rPr>
                <w:lang w:val="id-ID"/>
              </w:rPr>
            </w:pPr>
            <w:r w:rsidRPr="00BF21EF">
              <w:rPr>
                <w:lang w:val="id-ID"/>
              </w:rPr>
              <w:t>Ruang 2,13:40:27,-120,-120,-85,-80,-120</w:t>
            </w:r>
          </w:p>
          <w:p w14:paraId="5DF44C84" w14:textId="77777777" w:rsidR="007273FD" w:rsidRPr="00BF21EF" w:rsidRDefault="007273FD" w:rsidP="002B72CF">
            <w:pPr>
              <w:pStyle w:val="PTIIKBodyTextFirstIndent"/>
              <w:spacing w:after="0"/>
              <w:ind w:firstLine="29"/>
              <w:rPr>
                <w:lang w:val="id-ID"/>
              </w:rPr>
            </w:pPr>
            <w:r w:rsidRPr="00BF21EF">
              <w:rPr>
                <w:lang w:val="id-ID"/>
              </w:rPr>
              <w:t>Ruang 2,13:40:28,-120,-89,-87,-86,-120</w:t>
            </w:r>
          </w:p>
          <w:p w14:paraId="00284A9C" w14:textId="77777777" w:rsidR="007273FD" w:rsidRPr="00BF21EF" w:rsidRDefault="007273FD" w:rsidP="002B72CF">
            <w:pPr>
              <w:pStyle w:val="PTIIKBodyTextFirstIndent"/>
              <w:spacing w:after="0"/>
              <w:ind w:firstLine="29"/>
              <w:rPr>
                <w:lang w:val="id-ID"/>
              </w:rPr>
            </w:pPr>
            <w:r w:rsidRPr="00BF21EF">
              <w:rPr>
                <w:lang w:val="id-ID"/>
              </w:rPr>
              <w:t>Ruang 2,13:40:30,-93,-89,-78,-93,-120</w:t>
            </w:r>
          </w:p>
          <w:p w14:paraId="24C2F04E" w14:textId="77777777" w:rsidR="007273FD" w:rsidRPr="00BF21EF" w:rsidRDefault="007273FD" w:rsidP="002B72CF">
            <w:pPr>
              <w:pStyle w:val="PTIIKBodyTextFirstIndent"/>
              <w:spacing w:after="0"/>
              <w:ind w:firstLine="29"/>
              <w:rPr>
                <w:lang w:val="id-ID"/>
              </w:rPr>
            </w:pPr>
            <w:r w:rsidRPr="00BF21EF">
              <w:rPr>
                <w:lang w:val="id-ID"/>
              </w:rPr>
              <w:t>Ruang 2,13:40:31,-89,-91,-78,-79,-120</w:t>
            </w:r>
          </w:p>
          <w:p w14:paraId="6589AB90" w14:textId="77777777" w:rsidR="007273FD" w:rsidRPr="00BF21EF" w:rsidRDefault="007273FD" w:rsidP="002B72CF">
            <w:pPr>
              <w:pStyle w:val="PTIIKBodyTextFirstIndent"/>
              <w:spacing w:after="0"/>
              <w:ind w:firstLine="29"/>
              <w:rPr>
                <w:lang w:val="id-ID"/>
              </w:rPr>
            </w:pPr>
            <w:r w:rsidRPr="00BF21EF">
              <w:rPr>
                <w:lang w:val="id-ID"/>
              </w:rPr>
              <w:t>Ruang 2,13:40:31,-92,-93,-90,-86,-93</w:t>
            </w:r>
          </w:p>
          <w:p w14:paraId="6D87A99F" w14:textId="77777777" w:rsidR="007273FD" w:rsidRPr="00BF21EF" w:rsidRDefault="007273FD" w:rsidP="002B72CF">
            <w:pPr>
              <w:pStyle w:val="PTIIKBodyTextFirstIndent"/>
              <w:spacing w:after="0"/>
              <w:ind w:firstLine="29"/>
              <w:rPr>
                <w:lang w:val="id-ID"/>
              </w:rPr>
            </w:pPr>
            <w:r w:rsidRPr="00BF21EF">
              <w:rPr>
                <w:lang w:val="id-ID"/>
              </w:rPr>
              <w:t>Ruang 2,13:40:32,-120,-89,-81,-83,-91</w:t>
            </w:r>
          </w:p>
          <w:p w14:paraId="088331B3" w14:textId="77777777" w:rsidR="007273FD" w:rsidRPr="00BF21EF" w:rsidRDefault="007273FD" w:rsidP="002B72CF">
            <w:pPr>
              <w:pStyle w:val="PTIIKBodyTextFirstIndent"/>
              <w:spacing w:after="0"/>
              <w:ind w:firstLine="29"/>
              <w:rPr>
                <w:lang w:val="id-ID"/>
              </w:rPr>
            </w:pPr>
            <w:r w:rsidRPr="00BF21EF">
              <w:rPr>
                <w:lang w:val="id-ID"/>
              </w:rPr>
              <w:t>Ruang 2,13:40:33,-94,-89,-91,-91,-120</w:t>
            </w:r>
          </w:p>
          <w:p w14:paraId="2C165A19" w14:textId="77777777" w:rsidR="007273FD" w:rsidRPr="00BF21EF" w:rsidRDefault="007273FD" w:rsidP="002B72CF">
            <w:pPr>
              <w:pStyle w:val="PTIIKBodyTextFirstIndent"/>
              <w:spacing w:after="0"/>
              <w:ind w:firstLine="29"/>
              <w:rPr>
                <w:lang w:val="id-ID"/>
              </w:rPr>
            </w:pPr>
            <w:r w:rsidRPr="00BF21EF">
              <w:rPr>
                <w:lang w:val="id-ID"/>
              </w:rPr>
              <w:t>Ruang 2,13:40:34,-89,-90,-76,-78,-120</w:t>
            </w:r>
          </w:p>
          <w:p w14:paraId="708B4227" w14:textId="77777777" w:rsidR="007273FD" w:rsidRPr="00BF21EF" w:rsidRDefault="007273FD" w:rsidP="002B72CF">
            <w:pPr>
              <w:pStyle w:val="PTIIKBodyTextFirstIndent"/>
              <w:spacing w:after="0"/>
              <w:ind w:firstLine="29"/>
              <w:rPr>
                <w:lang w:val="id-ID"/>
              </w:rPr>
            </w:pPr>
            <w:r w:rsidRPr="00BF21EF">
              <w:rPr>
                <w:lang w:val="id-ID"/>
              </w:rPr>
              <w:t>Ruang 2,13:40:35,-120,-83,-80,-82,-120</w:t>
            </w:r>
          </w:p>
          <w:p w14:paraId="2975C08A" w14:textId="77777777" w:rsidR="007273FD" w:rsidRPr="00BF21EF" w:rsidRDefault="007273FD" w:rsidP="002B72CF">
            <w:pPr>
              <w:pStyle w:val="PTIIKBodyTextFirstIndent"/>
              <w:spacing w:after="0"/>
              <w:ind w:firstLine="29"/>
              <w:rPr>
                <w:lang w:val="id-ID"/>
              </w:rPr>
            </w:pPr>
            <w:r w:rsidRPr="00BF21EF">
              <w:rPr>
                <w:lang w:val="id-ID"/>
              </w:rPr>
              <w:t>Ruang 2,13:40:36,-90,-92,-81,-79,-120</w:t>
            </w:r>
          </w:p>
          <w:p w14:paraId="2568370A" w14:textId="77777777" w:rsidR="007273FD" w:rsidRPr="00BF21EF" w:rsidRDefault="007273FD" w:rsidP="002B72CF">
            <w:pPr>
              <w:pStyle w:val="PTIIKBodyTextFirstIndent"/>
              <w:spacing w:after="0"/>
              <w:ind w:firstLine="29"/>
              <w:rPr>
                <w:lang w:val="id-ID"/>
              </w:rPr>
            </w:pPr>
            <w:r w:rsidRPr="00BF21EF">
              <w:rPr>
                <w:lang w:val="id-ID"/>
              </w:rPr>
              <w:lastRenderedPageBreak/>
              <w:t>Ruang 2,13:40:37,-94,-87,-88,-80,-91</w:t>
            </w:r>
          </w:p>
          <w:p w14:paraId="2A144A5C" w14:textId="77777777" w:rsidR="007273FD" w:rsidRPr="00BF21EF" w:rsidRDefault="007273FD" w:rsidP="002B72CF">
            <w:pPr>
              <w:pStyle w:val="PTIIKBodyTextFirstIndent"/>
              <w:spacing w:after="0"/>
              <w:ind w:firstLine="29"/>
              <w:rPr>
                <w:lang w:val="id-ID"/>
              </w:rPr>
            </w:pPr>
            <w:r w:rsidRPr="00BF21EF">
              <w:rPr>
                <w:lang w:val="id-ID"/>
              </w:rPr>
              <w:t>Ruang 2,13:40:37,-94,-87,-80,-80,-91</w:t>
            </w:r>
          </w:p>
          <w:p w14:paraId="67756916" w14:textId="77777777" w:rsidR="007273FD" w:rsidRPr="00BF21EF" w:rsidRDefault="007273FD" w:rsidP="002B72CF">
            <w:pPr>
              <w:pStyle w:val="PTIIKBodyTextFirstIndent"/>
              <w:spacing w:after="0"/>
              <w:ind w:firstLine="29"/>
              <w:rPr>
                <w:lang w:val="id-ID"/>
              </w:rPr>
            </w:pPr>
            <w:r w:rsidRPr="00BF21EF">
              <w:rPr>
                <w:lang w:val="id-ID"/>
              </w:rPr>
              <w:t>Ruang 2,13:40:38,-89,-92,-80,-76,-120</w:t>
            </w:r>
          </w:p>
          <w:p w14:paraId="1E4D5DA4" w14:textId="77777777" w:rsidR="007273FD" w:rsidRPr="00BF21EF" w:rsidRDefault="007273FD" w:rsidP="002B72CF">
            <w:pPr>
              <w:pStyle w:val="PTIIKBodyTextFirstIndent"/>
              <w:spacing w:after="0"/>
              <w:ind w:firstLine="29"/>
              <w:rPr>
                <w:lang w:val="id-ID"/>
              </w:rPr>
            </w:pPr>
            <w:r w:rsidRPr="00BF21EF">
              <w:rPr>
                <w:lang w:val="id-ID"/>
              </w:rPr>
              <w:t>Ruang 2,13:40:39,-93,-95,-75,-79,-120</w:t>
            </w:r>
          </w:p>
          <w:p w14:paraId="190E1E98" w14:textId="77777777" w:rsidR="007273FD" w:rsidRPr="00BF21EF" w:rsidRDefault="007273FD" w:rsidP="002B72CF">
            <w:pPr>
              <w:pStyle w:val="PTIIKBodyTextFirstIndent"/>
              <w:spacing w:after="0"/>
              <w:ind w:firstLine="29"/>
              <w:rPr>
                <w:lang w:val="id-ID"/>
              </w:rPr>
            </w:pPr>
            <w:r w:rsidRPr="00BF21EF">
              <w:rPr>
                <w:lang w:val="id-ID"/>
              </w:rPr>
              <w:t>Ruang 2,13:40:40,-94,-94,-74,-87,-120</w:t>
            </w:r>
          </w:p>
          <w:p w14:paraId="4DB861AB" w14:textId="77777777" w:rsidR="007273FD" w:rsidRPr="00BF21EF" w:rsidRDefault="007273FD" w:rsidP="002B72CF">
            <w:pPr>
              <w:pStyle w:val="PTIIKBodyTextFirstIndent"/>
              <w:spacing w:after="0"/>
              <w:ind w:firstLine="29"/>
              <w:rPr>
                <w:lang w:val="id-ID"/>
              </w:rPr>
            </w:pPr>
            <w:r w:rsidRPr="00BF21EF">
              <w:rPr>
                <w:lang w:val="id-ID"/>
              </w:rPr>
              <w:t>Ruang 2,13:40:42,-120,-92,-75,-84,-120</w:t>
            </w:r>
          </w:p>
          <w:p w14:paraId="3587BCA8" w14:textId="77777777" w:rsidR="007273FD" w:rsidRDefault="007273FD" w:rsidP="002B72CF">
            <w:pPr>
              <w:pStyle w:val="PTIIKBodyTextFirstIndent"/>
              <w:spacing w:after="0"/>
              <w:ind w:firstLine="29"/>
              <w:rPr>
                <w:lang w:val="id-ID"/>
              </w:rPr>
            </w:pPr>
            <w:r w:rsidRPr="00BF21EF">
              <w:rPr>
                <w:lang w:val="id-ID"/>
              </w:rPr>
              <w:t>Ruang 2,13:40:42,-120,-120,-75,-84,-120</w:t>
            </w:r>
          </w:p>
        </w:tc>
      </w:tr>
    </w:tbl>
    <w:p w14:paraId="1BE841B7" w14:textId="77777777" w:rsidR="007273FD" w:rsidRDefault="007273FD" w:rsidP="007273FD">
      <w:pPr>
        <w:pStyle w:val="PTIIKBodyTextFirstIndent"/>
        <w:ind w:firstLine="426"/>
        <w:rPr>
          <w:lang w:val="id-ID"/>
        </w:rPr>
      </w:pPr>
    </w:p>
    <w:p w14:paraId="6248F6C7" w14:textId="382DCDD1" w:rsidR="003423DB" w:rsidRDefault="007273FD" w:rsidP="007273FD">
      <w:pPr>
        <w:pStyle w:val="BodyText"/>
        <w:ind w:firstLine="426"/>
      </w:pPr>
      <w:r>
        <w:t xml:space="preserve">Penulis membatasi data yang ditampilkan pada tabel di atas karena banyaknya baris data yang terdapat pada file </w:t>
      </w:r>
      <w:r>
        <w:rPr>
          <w:i/>
        </w:rPr>
        <w:t>data training</w:t>
      </w:r>
      <w:r>
        <w:t xml:space="preserve">. Penulis melakukan pengambilan data dengan durasi </w:t>
      </w:r>
      <w:r>
        <w:rPr>
          <w:rFonts w:cs="Calibri"/>
        </w:rPr>
        <w:t>±</w:t>
      </w:r>
      <w:r>
        <w:t xml:space="preserve"> 3 menit pada masing-masing lokasi. Pada tabel di atas dapat dilihat bahwa server menuliskan hasil pengambilan pola sinyal pada tiap baris dalam hitungan 1-2 detik. File ini kemudian akan dilatih untuk menjadi model dalam klasifikasi pada tahap </w:t>
      </w:r>
      <w:r w:rsidRPr="00AC48E8">
        <w:rPr>
          <w:i/>
        </w:rPr>
        <w:t>online</w:t>
      </w:r>
      <w:r>
        <w:t>.</w:t>
      </w:r>
    </w:p>
    <w:p w14:paraId="1096AF0F" w14:textId="6F620519" w:rsidR="00D520B1" w:rsidRPr="006E0E1C" w:rsidRDefault="006E0E1C" w:rsidP="007273FD">
      <w:pPr>
        <w:pStyle w:val="BodyText"/>
        <w:ind w:firstLine="426"/>
      </w:pPr>
      <w:r>
        <w:t xml:space="preserve">Pada data yang ditampilkan di atas, terlihat bahwa sistem dapat mengumpulkan pola sinyal dari </w:t>
      </w:r>
      <w:r>
        <w:rPr>
          <w:i/>
        </w:rPr>
        <w:t>passive tag</w:t>
      </w:r>
      <w:r>
        <w:t xml:space="preserve"> pada tiap-tiap lokasi. Pola sinyal yang diperoleh dicatat bersama dengan waktu pengambilan pola sinyal, kemudian diberi label sesuai dengan nama lokasi. Kumpulan pola sinyal yang diperoleh tersebut kemudian disimpan dengan format file .csv. Berdasarkan penjelasan di atas, hasil implementasi tahap </w:t>
      </w:r>
      <w:r>
        <w:rPr>
          <w:i/>
        </w:rPr>
        <w:t>offline</w:t>
      </w:r>
      <w:r>
        <w:t xml:space="preserve"> sudah sesuai dengan perancangan pada bab 3. Hasil implementasi tahap </w:t>
      </w:r>
      <w:r>
        <w:rPr>
          <w:i/>
        </w:rPr>
        <w:t>offline</w:t>
      </w:r>
      <w:r>
        <w:t xml:space="preserve"> ini akan digunakan pada tahap </w:t>
      </w:r>
      <w:r>
        <w:rPr>
          <w:i/>
        </w:rPr>
        <w:t>online</w:t>
      </w:r>
      <w:r>
        <w:t xml:space="preserve"> untuk menentukan lokasi.</w:t>
      </w:r>
    </w:p>
    <w:p w14:paraId="3028C2F9" w14:textId="57549E8D" w:rsidR="00C5331A" w:rsidRDefault="004A469D" w:rsidP="004A469D">
      <w:pPr>
        <w:pStyle w:val="Heading2"/>
      </w:pPr>
      <w:r>
        <w:t xml:space="preserve">Hasil Implementasi Tahap </w:t>
      </w:r>
      <w:r>
        <w:rPr>
          <w:i/>
        </w:rPr>
        <w:t>Online</w:t>
      </w:r>
    </w:p>
    <w:p w14:paraId="6003C6EA" w14:textId="77777777" w:rsidR="004A469D" w:rsidRDefault="004A469D" w:rsidP="004A469D">
      <w:pPr>
        <w:pStyle w:val="PTIIKBodyTextFirstIndent"/>
        <w:ind w:firstLine="426"/>
        <w:rPr>
          <w:i/>
          <w:lang w:val="id-ID"/>
        </w:rPr>
      </w:pPr>
      <w:r>
        <w:rPr>
          <w:lang w:val="id-ID"/>
        </w:rPr>
        <w:t xml:space="preserve">Pada saat proses penentuan lokasi telah selesai dilakukan, hasil dari penentuan lokasi dicatat oleh server pada sebuah </w:t>
      </w:r>
      <w:r>
        <w:rPr>
          <w:i/>
          <w:lang w:val="id-ID"/>
        </w:rPr>
        <w:t>file log</w:t>
      </w:r>
      <w:r>
        <w:rPr>
          <w:lang w:val="id-ID"/>
        </w:rPr>
        <w:t xml:space="preserve">. Format </w:t>
      </w:r>
      <w:r>
        <w:rPr>
          <w:i/>
          <w:lang w:val="id-ID"/>
        </w:rPr>
        <w:t xml:space="preserve">file log </w:t>
      </w:r>
      <w:r>
        <w:rPr>
          <w:lang w:val="id-ID"/>
        </w:rPr>
        <w:t xml:space="preserve">yang dibuat oleh server sesuai dengan perancangan pada bab 3. Pada tabel dibawah ini merupakan isi dari </w:t>
      </w:r>
      <w:r>
        <w:rPr>
          <w:i/>
          <w:lang w:val="id-ID"/>
        </w:rPr>
        <w:t>file log</w:t>
      </w:r>
      <w:r>
        <w:rPr>
          <w:lang w:val="id-ID"/>
        </w:rPr>
        <w:t xml:space="preserve"> hasil implementasi tahap </w:t>
      </w:r>
      <w:r>
        <w:rPr>
          <w:i/>
          <w:lang w:val="id-ID"/>
        </w:rPr>
        <w:t>online.</w:t>
      </w:r>
    </w:p>
    <w:p w14:paraId="723BAEB2" w14:textId="7D813964" w:rsidR="004A469D" w:rsidRPr="00434A4A" w:rsidRDefault="004A469D" w:rsidP="004A469D">
      <w:pPr>
        <w:pStyle w:val="Caption"/>
      </w:pPr>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w:t>
      </w:r>
      <w:bookmarkStart w:id="92" w:name="_Toc37430242"/>
      <w:r>
        <w:t xml:space="preserve">Hasil Implementasi Tahap </w:t>
      </w:r>
      <w:r>
        <w:rPr>
          <w:i/>
        </w:rPr>
        <w:t>Online</w:t>
      </w:r>
      <w:bookmarkEnd w:id="92"/>
    </w:p>
    <w:tbl>
      <w:tblPr>
        <w:tblStyle w:val="TableGrid"/>
        <w:tblW w:w="0" w:type="auto"/>
        <w:tblLook w:val="04A0" w:firstRow="1" w:lastRow="0" w:firstColumn="1" w:lastColumn="0" w:noHBand="0" w:noVBand="1"/>
      </w:tblPr>
      <w:tblGrid>
        <w:gridCol w:w="7927"/>
      </w:tblGrid>
      <w:tr w:rsidR="004A469D" w14:paraId="140D58F2" w14:textId="77777777" w:rsidTr="002B72CF">
        <w:tc>
          <w:tcPr>
            <w:tcW w:w="7927" w:type="dxa"/>
          </w:tcPr>
          <w:p w14:paraId="01FC65E6" w14:textId="77777777" w:rsidR="004A469D" w:rsidRPr="00551BA9" w:rsidRDefault="004A469D" w:rsidP="002B72CF">
            <w:pPr>
              <w:pStyle w:val="PTIIKBodyTextFirstIndent"/>
              <w:spacing w:after="0"/>
              <w:ind w:firstLine="0"/>
              <w:rPr>
                <w:lang w:val="id-ID"/>
              </w:rPr>
            </w:pPr>
            <w:r w:rsidRPr="00551BA9">
              <w:rPr>
                <w:lang w:val="id-ID"/>
              </w:rPr>
              <w:t>Ruang 1,14:58:09</w:t>
            </w:r>
          </w:p>
          <w:p w14:paraId="4ADDE5EC" w14:textId="77777777" w:rsidR="004A469D" w:rsidRPr="00551BA9" w:rsidRDefault="004A469D" w:rsidP="002B72CF">
            <w:pPr>
              <w:pStyle w:val="PTIIKBodyTextFirstIndent"/>
              <w:spacing w:after="0"/>
              <w:ind w:firstLine="0"/>
              <w:rPr>
                <w:lang w:val="id-ID"/>
              </w:rPr>
            </w:pPr>
            <w:r w:rsidRPr="00551BA9">
              <w:rPr>
                <w:lang w:val="id-ID"/>
              </w:rPr>
              <w:t>Ruang 1,14:58:09</w:t>
            </w:r>
          </w:p>
          <w:p w14:paraId="3DCA5F83" w14:textId="77777777" w:rsidR="004A469D" w:rsidRPr="00551BA9" w:rsidRDefault="004A469D" w:rsidP="002B72CF">
            <w:pPr>
              <w:pStyle w:val="PTIIKBodyTextFirstIndent"/>
              <w:spacing w:after="0"/>
              <w:ind w:firstLine="0"/>
              <w:rPr>
                <w:lang w:val="id-ID"/>
              </w:rPr>
            </w:pPr>
            <w:r w:rsidRPr="00551BA9">
              <w:rPr>
                <w:lang w:val="id-ID"/>
              </w:rPr>
              <w:t>Ruang 1,14:58:09</w:t>
            </w:r>
          </w:p>
          <w:p w14:paraId="17BEE7BA" w14:textId="77777777" w:rsidR="004A469D" w:rsidRPr="00551BA9" w:rsidRDefault="004A469D" w:rsidP="002B72CF">
            <w:pPr>
              <w:pStyle w:val="PTIIKBodyTextFirstIndent"/>
              <w:spacing w:after="0"/>
              <w:ind w:firstLine="0"/>
              <w:rPr>
                <w:lang w:val="id-ID"/>
              </w:rPr>
            </w:pPr>
            <w:r w:rsidRPr="00551BA9">
              <w:rPr>
                <w:lang w:val="id-ID"/>
              </w:rPr>
              <w:t>Ruang 1,14:58:10</w:t>
            </w:r>
          </w:p>
          <w:p w14:paraId="11CC9AD2" w14:textId="77777777" w:rsidR="004A469D" w:rsidRPr="00551BA9" w:rsidRDefault="004A469D" w:rsidP="002B72CF">
            <w:pPr>
              <w:pStyle w:val="PTIIKBodyTextFirstIndent"/>
              <w:spacing w:after="0"/>
              <w:ind w:firstLine="0"/>
              <w:rPr>
                <w:lang w:val="id-ID"/>
              </w:rPr>
            </w:pPr>
            <w:r w:rsidRPr="00551BA9">
              <w:rPr>
                <w:lang w:val="id-ID"/>
              </w:rPr>
              <w:t>Ruang 1,14:58:10</w:t>
            </w:r>
          </w:p>
          <w:p w14:paraId="715C325E" w14:textId="77777777" w:rsidR="004A469D" w:rsidRPr="00551BA9" w:rsidRDefault="004A469D" w:rsidP="002B72CF">
            <w:pPr>
              <w:pStyle w:val="PTIIKBodyTextFirstIndent"/>
              <w:spacing w:after="0"/>
              <w:ind w:firstLine="0"/>
              <w:rPr>
                <w:lang w:val="id-ID"/>
              </w:rPr>
            </w:pPr>
            <w:r w:rsidRPr="00551BA9">
              <w:rPr>
                <w:lang w:val="id-ID"/>
              </w:rPr>
              <w:t>Ruang 1,14:58:10</w:t>
            </w:r>
          </w:p>
          <w:p w14:paraId="7905364F" w14:textId="77777777" w:rsidR="004A469D" w:rsidRPr="00551BA9" w:rsidRDefault="004A469D" w:rsidP="002B72CF">
            <w:pPr>
              <w:pStyle w:val="PTIIKBodyTextFirstIndent"/>
              <w:spacing w:after="0"/>
              <w:ind w:firstLine="0"/>
              <w:rPr>
                <w:lang w:val="id-ID"/>
              </w:rPr>
            </w:pPr>
            <w:r w:rsidRPr="00551BA9">
              <w:rPr>
                <w:lang w:val="id-ID"/>
              </w:rPr>
              <w:t>Ruang 1,14:58:10</w:t>
            </w:r>
          </w:p>
          <w:p w14:paraId="58015FC5" w14:textId="77777777" w:rsidR="004A469D" w:rsidRPr="00551BA9" w:rsidRDefault="004A469D" w:rsidP="002B72CF">
            <w:pPr>
              <w:pStyle w:val="PTIIKBodyTextFirstIndent"/>
              <w:spacing w:after="0"/>
              <w:ind w:firstLine="0"/>
              <w:rPr>
                <w:lang w:val="id-ID"/>
              </w:rPr>
            </w:pPr>
            <w:r w:rsidRPr="00551BA9">
              <w:rPr>
                <w:lang w:val="id-ID"/>
              </w:rPr>
              <w:t>Ruang 1,14:58:10</w:t>
            </w:r>
          </w:p>
          <w:p w14:paraId="47C3F822" w14:textId="77777777" w:rsidR="004A469D" w:rsidRPr="00551BA9" w:rsidRDefault="004A469D" w:rsidP="002B72CF">
            <w:pPr>
              <w:pStyle w:val="PTIIKBodyTextFirstIndent"/>
              <w:spacing w:after="0"/>
              <w:ind w:firstLine="0"/>
              <w:rPr>
                <w:lang w:val="id-ID"/>
              </w:rPr>
            </w:pPr>
            <w:r w:rsidRPr="00551BA9">
              <w:rPr>
                <w:lang w:val="id-ID"/>
              </w:rPr>
              <w:t>Ruang 1,14:58:10</w:t>
            </w:r>
          </w:p>
          <w:p w14:paraId="44131BF3" w14:textId="77777777" w:rsidR="004A469D" w:rsidRPr="00551BA9" w:rsidRDefault="004A469D" w:rsidP="002B72CF">
            <w:pPr>
              <w:pStyle w:val="PTIIKBodyTextFirstIndent"/>
              <w:spacing w:after="0"/>
              <w:ind w:firstLine="0"/>
              <w:rPr>
                <w:lang w:val="id-ID"/>
              </w:rPr>
            </w:pPr>
            <w:r w:rsidRPr="00551BA9">
              <w:rPr>
                <w:lang w:val="id-ID"/>
              </w:rPr>
              <w:t>Ruang 1,14:58:10</w:t>
            </w:r>
          </w:p>
          <w:p w14:paraId="2C240CD3" w14:textId="77777777" w:rsidR="004A469D" w:rsidRPr="00551BA9" w:rsidRDefault="004A469D" w:rsidP="002B72CF">
            <w:pPr>
              <w:pStyle w:val="PTIIKBodyTextFirstIndent"/>
              <w:spacing w:after="0"/>
              <w:ind w:firstLine="0"/>
              <w:rPr>
                <w:lang w:val="id-ID"/>
              </w:rPr>
            </w:pPr>
            <w:r w:rsidRPr="00551BA9">
              <w:rPr>
                <w:lang w:val="id-ID"/>
              </w:rPr>
              <w:t>Ruang 1,14:58:10</w:t>
            </w:r>
          </w:p>
          <w:p w14:paraId="7E0CC26E" w14:textId="77777777" w:rsidR="004A469D" w:rsidRPr="00551BA9" w:rsidRDefault="004A469D" w:rsidP="002B72CF">
            <w:pPr>
              <w:pStyle w:val="PTIIKBodyTextFirstIndent"/>
              <w:spacing w:after="0"/>
              <w:ind w:firstLine="0"/>
              <w:rPr>
                <w:lang w:val="id-ID"/>
              </w:rPr>
            </w:pPr>
            <w:r w:rsidRPr="00551BA9">
              <w:rPr>
                <w:lang w:val="id-ID"/>
              </w:rPr>
              <w:t>Ruang 1,14:58:10</w:t>
            </w:r>
          </w:p>
          <w:p w14:paraId="4A8BF69D" w14:textId="77777777" w:rsidR="004A469D" w:rsidRPr="00551BA9" w:rsidRDefault="004A469D" w:rsidP="002B72CF">
            <w:pPr>
              <w:pStyle w:val="PTIIKBodyTextFirstIndent"/>
              <w:spacing w:after="0"/>
              <w:ind w:firstLine="0"/>
              <w:rPr>
                <w:lang w:val="id-ID"/>
              </w:rPr>
            </w:pPr>
            <w:r w:rsidRPr="00551BA9">
              <w:rPr>
                <w:lang w:val="id-ID"/>
              </w:rPr>
              <w:t>Ruang 1,14:58:10</w:t>
            </w:r>
          </w:p>
          <w:p w14:paraId="7680BA3A" w14:textId="77777777" w:rsidR="004A469D" w:rsidRPr="00551BA9" w:rsidRDefault="004A469D" w:rsidP="002B72CF">
            <w:pPr>
              <w:pStyle w:val="PTIIKBodyTextFirstIndent"/>
              <w:spacing w:after="0"/>
              <w:ind w:firstLine="0"/>
              <w:rPr>
                <w:lang w:val="id-ID"/>
              </w:rPr>
            </w:pPr>
            <w:r w:rsidRPr="00551BA9">
              <w:rPr>
                <w:lang w:val="id-ID"/>
              </w:rPr>
              <w:t>Ruang 1,14:58:10</w:t>
            </w:r>
          </w:p>
          <w:p w14:paraId="43753111" w14:textId="77777777" w:rsidR="004A469D" w:rsidRPr="00551BA9" w:rsidRDefault="004A469D" w:rsidP="002B72CF">
            <w:pPr>
              <w:pStyle w:val="PTIIKBodyTextFirstIndent"/>
              <w:spacing w:after="0"/>
              <w:ind w:firstLine="0"/>
              <w:rPr>
                <w:lang w:val="id-ID"/>
              </w:rPr>
            </w:pPr>
            <w:r w:rsidRPr="00551BA9">
              <w:rPr>
                <w:lang w:val="id-ID"/>
              </w:rPr>
              <w:lastRenderedPageBreak/>
              <w:t>Ruang 1,14:58:10</w:t>
            </w:r>
          </w:p>
          <w:p w14:paraId="01E82588" w14:textId="77777777" w:rsidR="004A469D" w:rsidRDefault="004A469D" w:rsidP="002B72CF">
            <w:pPr>
              <w:pStyle w:val="PTIIKBodyTextFirstIndent"/>
              <w:spacing w:after="0"/>
              <w:ind w:firstLine="0"/>
              <w:rPr>
                <w:lang w:val="id-ID"/>
              </w:rPr>
            </w:pPr>
            <w:r>
              <w:rPr>
                <w:lang w:val="id-ID"/>
              </w:rPr>
              <w:t>.......</w:t>
            </w:r>
          </w:p>
          <w:p w14:paraId="41F48967" w14:textId="77777777" w:rsidR="004A469D" w:rsidRDefault="004A469D" w:rsidP="002B72CF">
            <w:pPr>
              <w:pStyle w:val="PTIIKBodyTextFirstIndent"/>
              <w:spacing w:after="0"/>
              <w:ind w:firstLine="0"/>
              <w:rPr>
                <w:lang w:val="id-ID"/>
              </w:rPr>
            </w:pPr>
            <w:r>
              <w:rPr>
                <w:lang w:val="id-ID"/>
              </w:rPr>
              <w:t>.......</w:t>
            </w:r>
          </w:p>
          <w:p w14:paraId="5D481AB2" w14:textId="77777777" w:rsidR="004A469D" w:rsidRPr="00551BA9" w:rsidRDefault="004A469D" w:rsidP="002B72CF">
            <w:pPr>
              <w:pStyle w:val="PTIIKBodyTextFirstIndent"/>
              <w:spacing w:after="0"/>
              <w:ind w:firstLine="0"/>
              <w:rPr>
                <w:lang w:val="id-ID"/>
              </w:rPr>
            </w:pPr>
            <w:r w:rsidRPr="00551BA9">
              <w:rPr>
                <w:lang w:val="id-ID"/>
              </w:rPr>
              <w:t>Ruang 1,14:58:22</w:t>
            </w:r>
          </w:p>
          <w:p w14:paraId="32350D2F" w14:textId="77777777" w:rsidR="004A469D" w:rsidRPr="00551BA9" w:rsidRDefault="004A469D" w:rsidP="002B72CF">
            <w:pPr>
              <w:pStyle w:val="PTIIKBodyTextFirstIndent"/>
              <w:spacing w:after="0"/>
              <w:ind w:firstLine="0"/>
              <w:rPr>
                <w:lang w:val="id-ID"/>
              </w:rPr>
            </w:pPr>
            <w:r w:rsidRPr="00551BA9">
              <w:rPr>
                <w:lang w:val="id-ID"/>
              </w:rPr>
              <w:t>Ruang 1,14:58:22</w:t>
            </w:r>
          </w:p>
          <w:p w14:paraId="38479AD8" w14:textId="77777777" w:rsidR="004A469D" w:rsidRPr="00551BA9" w:rsidRDefault="004A469D" w:rsidP="002B72CF">
            <w:pPr>
              <w:pStyle w:val="PTIIKBodyTextFirstIndent"/>
              <w:spacing w:after="0"/>
              <w:ind w:firstLine="0"/>
              <w:rPr>
                <w:lang w:val="id-ID"/>
              </w:rPr>
            </w:pPr>
            <w:r w:rsidRPr="00551BA9">
              <w:rPr>
                <w:lang w:val="id-ID"/>
              </w:rPr>
              <w:t>Ruang 1,14:58:22</w:t>
            </w:r>
          </w:p>
          <w:p w14:paraId="2E0C10FC" w14:textId="77777777" w:rsidR="004A469D" w:rsidRPr="00551BA9" w:rsidRDefault="004A469D" w:rsidP="002B72CF">
            <w:pPr>
              <w:pStyle w:val="PTIIKBodyTextFirstIndent"/>
              <w:spacing w:after="0"/>
              <w:ind w:firstLine="0"/>
              <w:rPr>
                <w:lang w:val="id-ID"/>
              </w:rPr>
            </w:pPr>
            <w:r w:rsidRPr="00551BA9">
              <w:rPr>
                <w:lang w:val="id-ID"/>
              </w:rPr>
              <w:t>Ruang 1,14:58:22</w:t>
            </w:r>
          </w:p>
          <w:p w14:paraId="1FF45616" w14:textId="77777777" w:rsidR="004A469D" w:rsidRPr="00551BA9" w:rsidRDefault="004A469D" w:rsidP="002B72CF">
            <w:pPr>
              <w:pStyle w:val="PTIIKBodyTextFirstIndent"/>
              <w:spacing w:after="0"/>
              <w:ind w:firstLine="0"/>
              <w:rPr>
                <w:lang w:val="id-ID"/>
              </w:rPr>
            </w:pPr>
            <w:r w:rsidRPr="00551BA9">
              <w:rPr>
                <w:lang w:val="id-ID"/>
              </w:rPr>
              <w:t>Ruang 1,14:58:23</w:t>
            </w:r>
          </w:p>
          <w:p w14:paraId="7B9748DB" w14:textId="77777777" w:rsidR="004A469D" w:rsidRPr="00551BA9" w:rsidRDefault="004A469D" w:rsidP="002B72CF">
            <w:pPr>
              <w:pStyle w:val="PTIIKBodyTextFirstIndent"/>
              <w:spacing w:after="0"/>
              <w:ind w:firstLine="0"/>
              <w:rPr>
                <w:lang w:val="id-ID"/>
              </w:rPr>
            </w:pPr>
            <w:r w:rsidRPr="00551BA9">
              <w:rPr>
                <w:lang w:val="id-ID"/>
              </w:rPr>
              <w:t>Ruang 1,14:58:23</w:t>
            </w:r>
          </w:p>
          <w:p w14:paraId="75D2E29B" w14:textId="77777777" w:rsidR="004A469D" w:rsidRPr="00551BA9" w:rsidRDefault="004A469D" w:rsidP="002B72CF">
            <w:pPr>
              <w:pStyle w:val="PTIIKBodyTextFirstIndent"/>
              <w:spacing w:after="0"/>
              <w:ind w:firstLine="0"/>
              <w:rPr>
                <w:lang w:val="id-ID"/>
              </w:rPr>
            </w:pPr>
            <w:r w:rsidRPr="00551BA9">
              <w:rPr>
                <w:lang w:val="id-ID"/>
              </w:rPr>
              <w:t>Ruang 1,14:58:23</w:t>
            </w:r>
          </w:p>
          <w:p w14:paraId="364C47A0" w14:textId="77777777" w:rsidR="004A469D" w:rsidRPr="00551BA9" w:rsidRDefault="004A469D" w:rsidP="002B72CF">
            <w:pPr>
              <w:pStyle w:val="PTIIKBodyTextFirstIndent"/>
              <w:spacing w:after="0"/>
              <w:ind w:firstLine="0"/>
              <w:rPr>
                <w:lang w:val="id-ID"/>
              </w:rPr>
            </w:pPr>
            <w:r w:rsidRPr="00551BA9">
              <w:rPr>
                <w:lang w:val="id-ID"/>
              </w:rPr>
              <w:t>Ruang 1,14:58:23</w:t>
            </w:r>
          </w:p>
          <w:p w14:paraId="27648D95" w14:textId="77777777" w:rsidR="004A469D" w:rsidRPr="00551BA9" w:rsidRDefault="004A469D" w:rsidP="002B72CF">
            <w:pPr>
              <w:pStyle w:val="PTIIKBodyTextFirstIndent"/>
              <w:spacing w:after="0"/>
              <w:ind w:firstLine="0"/>
              <w:rPr>
                <w:lang w:val="id-ID"/>
              </w:rPr>
            </w:pPr>
            <w:r w:rsidRPr="00551BA9">
              <w:rPr>
                <w:lang w:val="id-ID"/>
              </w:rPr>
              <w:t>Ruang 1,14:58:23</w:t>
            </w:r>
          </w:p>
          <w:p w14:paraId="57985968" w14:textId="77777777" w:rsidR="004A469D" w:rsidRPr="00551BA9" w:rsidRDefault="004A469D" w:rsidP="002B72CF">
            <w:pPr>
              <w:pStyle w:val="PTIIKBodyTextFirstIndent"/>
              <w:spacing w:after="0"/>
              <w:ind w:firstLine="0"/>
              <w:rPr>
                <w:lang w:val="id-ID"/>
              </w:rPr>
            </w:pPr>
            <w:r w:rsidRPr="00551BA9">
              <w:rPr>
                <w:lang w:val="id-ID"/>
              </w:rPr>
              <w:t>Ruang 1,14:58:23</w:t>
            </w:r>
          </w:p>
          <w:p w14:paraId="0AAAC12D" w14:textId="77777777" w:rsidR="004A469D" w:rsidRPr="00551BA9" w:rsidRDefault="004A469D" w:rsidP="002B72CF">
            <w:pPr>
              <w:pStyle w:val="PTIIKBodyTextFirstIndent"/>
              <w:spacing w:after="0"/>
              <w:ind w:firstLine="0"/>
              <w:rPr>
                <w:lang w:val="id-ID"/>
              </w:rPr>
            </w:pPr>
            <w:r w:rsidRPr="00551BA9">
              <w:rPr>
                <w:lang w:val="id-ID"/>
              </w:rPr>
              <w:t>Ruang 1,14:58:24</w:t>
            </w:r>
          </w:p>
          <w:p w14:paraId="53C19F62" w14:textId="77777777" w:rsidR="004A469D" w:rsidRPr="00551BA9" w:rsidRDefault="004A469D" w:rsidP="002B72CF">
            <w:pPr>
              <w:pStyle w:val="PTIIKBodyTextFirstIndent"/>
              <w:spacing w:after="0"/>
              <w:ind w:firstLine="0"/>
              <w:rPr>
                <w:lang w:val="id-ID"/>
              </w:rPr>
            </w:pPr>
            <w:r w:rsidRPr="00551BA9">
              <w:rPr>
                <w:lang w:val="id-ID"/>
              </w:rPr>
              <w:t>Ruang 1,14:58:24</w:t>
            </w:r>
          </w:p>
          <w:p w14:paraId="460C49BE" w14:textId="77777777" w:rsidR="004A469D" w:rsidRPr="00551BA9" w:rsidRDefault="004A469D" w:rsidP="002B72CF">
            <w:pPr>
              <w:pStyle w:val="PTIIKBodyTextFirstIndent"/>
              <w:spacing w:after="0"/>
              <w:ind w:firstLine="0"/>
              <w:rPr>
                <w:lang w:val="id-ID"/>
              </w:rPr>
            </w:pPr>
            <w:r w:rsidRPr="00551BA9">
              <w:rPr>
                <w:lang w:val="id-ID"/>
              </w:rPr>
              <w:t>Ruang 1,14:58:24</w:t>
            </w:r>
          </w:p>
          <w:p w14:paraId="6075E160" w14:textId="77777777" w:rsidR="004A469D" w:rsidRPr="00551BA9" w:rsidRDefault="004A469D" w:rsidP="002B72CF">
            <w:pPr>
              <w:pStyle w:val="PTIIKBodyTextFirstIndent"/>
              <w:spacing w:after="0"/>
              <w:ind w:firstLine="0"/>
              <w:rPr>
                <w:lang w:val="id-ID"/>
              </w:rPr>
            </w:pPr>
            <w:r w:rsidRPr="00551BA9">
              <w:rPr>
                <w:lang w:val="id-ID"/>
              </w:rPr>
              <w:t>Ruang 1,14:58:24</w:t>
            </w:r>
          </w:p>
          <w:p w14:paraId="25541A89" w14:textId="77777777" w:rsidR="004A469D" w:rsidRPr="00551BA9" w:rsidRDefault="004A469D" w:rsidP="002B72CF">
            <w:pPr>
              <w:pStyle w:val="PTIIKBodyTextFirstIndent"/>
              <w:spacing w:after="0"/>
              <w:ind w:firstLine="0"/>
              <w:rPr>
                <w:lang w:val="id-ID"/>
              </w:rPr>
            </w:pPr>
            <w:r w:rsidRPr="00551BA9">
              <w:rPr>
                <w:lang w:val="id-ID"/>
              </w:rPr>
              <w:t>Ruang 1,14:58:24</w:t>
            </w:r>
          </w:p>
          <w:p w14:paraId="268ABA82" w14:textId="77777777" w:rsidR="004A469D" w:rsidRPr="00551BA9" w:rsidRDefault="004A469D" w:rsidP="002B72CF">
            <w:pPr>
              <w:pStyle w:val="PTIIKBodyTextFirstIndent"/>
              <w:spacing w:after="0"/>
              <w:ind w:firstLine="0"/>
              <w:rPr>
                <w:lang w:val="id-ID"/>
              </w:rPr>
            </w:pPr>
            <w:r w:rsidRPr="00551BA9">
              <w:rPr>
                <w:lang w:val="id-ID"/>
              </w:rPr>
              <w:t>Ruang 1,14:58:24</w:t>
            </w:r>
          </w:p>
          <w:p w14:paraId="3321E4AB" w14:textId="77777777" w:rsidR="004A469D" w:rsidRPr="00551BA9" w:rsidRDefault="004A469D" w:rsidP="002B72CF">
            <w:pPr>
              <w:pStyle w:val="PTIIKBodyTextFirstIndent"/>
              <w:spacing w:after="0"/>
              <w:ind w:firstLine="0"/>
              <w:rPr>
                <w:lang w:val="id-ID"/>
              </w:rPr>
            </w:pPr>
            <w:r w:rsidRPr="00551BA9">
              <w:rPr>
                <w:lang w:val="id-ID"/>
              </w:rPr>
              <w:t>Ruang 1,14:58:25</w:t>
            </w:r>
          </w:p>
          <w:p w14:paraId="364E4CFD" w14:textId="77777777" w:rsidR="004A469D" w:rsidRPr="00551BA9" w:rsidRDefault="004A469D" w:rsidP="002B72CF">
            <w:pPr>
              <w:pStyle w:val="PTIIKBodyTextFirstIndent"/>
              <w:spacing w:after="0"/>
              <w:ind w:firstLine="0"/>
              <w:rPr>
                <w:lang w:val="id-ID"/>
              </w:rPr>
            </w:pPr>
            <w:r w:rsidRPr="00551BA9">
              <w:rPr>
                <w:lang w:val="id-ID"/>
              </w:rPr>
              <w:t>Ruang 1,14:58:25</w:t>
            </w:r>
          </w:p>
          <w:p w14:paraId="74EC49B8" w14:textId="77777777" w:rsidR="004A469D" w:rsidRPr="00551BA9" w:rsidRDefault="004A469D" w:rsidP="002B72CF">
            <w:pPr>
              <w:pStyle w:val="PTIIKBodyTextFirstIndent"/>
              <w:spacing w:after="0"/>
              <w:ind w:firstLine="0"/>
              <w:rPr>
                <w:lang w:val="id-ID"/>
              </w:rPr>
            </w:pPr>
            <w:r w:rsidRPr="00551BA9">
              <w:rPr>
                <w:lang w:val="id-ID"/>
              </w:rPr>
              <w:t>Ruang 1,14:58:25</w:t>
            </w:r>
          </w:p>
          <w:p w14:paraId="27D50072" w14:textId="77777777" w:rsidR="004A469D" w:rsidRPr="00551BA9" w:rsidRDefault="004A469D" w:rsidP="002B72CF">
            <w:pPr>
              <w:pStyle w:val="PTIIKBodyTextFirstIndent"/>
              <w:spacing w:after="0"/>
              <w:ind w:firstLine="0"/>
              <w:rPr>
                <w:lang w:val="id-ID"/>
              </w:rPr>
            </w:pPr>
            <w:r w:rsidRPr="00551BA9">
              <w:rPr>
                <w:lang w:val="id-ID"/>
              </w:rPr>
              <w:t>Ruang 1,14:58:25</w:t>
            </w:r>
          </w:p>
          <w:p w14:paraId="317EDEC5" w14:textId="77777777" w:rsidR="004A469D" w:rsidRPr="00551BA9" w:rsidRDefault="004A469D" w:rsidP="002B72CF">
            <w:pPr>
              <w:pStyle w:val="PTIIKBodyTextFirstIndent"/>
              <w:spacing w:after="0"/>
              <w:ind w:firstLine="0"/>
              <w:rPr>
                <w:lang w:val="id-ID"/>
              </w:rPr>
            </w:pPr>
            <w:r w:rsidRPr="00551BA9">
              <w:rPr>
                <w:lang w:val="id-ID"/>
              </w:rPr>
              <w:t>Ruang 1,14:58:25</w:t>
            </w:r>
          </w:p>
          <w:p w14:paraId="6B34FEBC" w14:textId="77777777" w:rsidR="004A469D" w:rsidRPr="00551BA9" w:rsidRDefault="004A469D" w:rsidP="002B72CF">
            <w:pPr>
              <w:pStyle w:val="PTIIKBodyTextFirstIndent"/>
              <w:spacing w:after="0"/>
              <w:ind w:firstLine="0"/>
              <w:rPr>
                <w:lang w:val="id-ID"/>
              </w:rPr>
            </w:pPr>
            <w:r w:rsidRPr="00551BA9">
              <w:rPr>
                <w:lang w:val="id-ID"/>
              </w:rPr>
              <w:t>Ruang 1,14:58:26</w:t>
            </w:r>
          </w:p>
          <w:p w14:paraId="6B1D63F6" w14:textId="77777777" w:rsidR="004A469D" w:rsidRPr="00551BA9" w:rsidRDefault="004A469D" w:rsidP="002B72CF">
            <w:pPr>
              <w:pStyle w:val="PTIIKBodyTextFirstIndent"/>
              <w:spacing w:after="0"/>
              <w:ind w:firstLine="0"/>
              <w:rPr>
                <w:lang w:val="id-ID"/>
              </w:rPr>
            </w:pPr>
            <w:r w:rsidRPr="00551BA9">
              <w:rPr>
                <w:lang w:val="id-ID"/>
              </w:rPr>
              <w:t>Ruang 1,14:58:26</w:t>
            </w:r>
          </w:p>
          <w:p w14:paraId="6190C356" w14:textId="77777777" w:rsidR="004A469D" w:rsidRPr="00551BA9" w:rsidRDefault="004A469D" w:rsidP="002B72CF">
            <w:pPr>
              <w:pStyle w:val="PTIIKBodyTextFirstIndent"/>
              <w:spacing w:after="0"/>
              <w:ind w:firstLine="0"/>
              <w:rPr>
                <w:lang w:val="id-ID"/>
              </w:rPr>
            </w:pPr>
            <w:r w:rsidRPr="00551BA9">
              <w:rPr>
                <w:lang w:val="id-ID"/>
              </w:rPr>
              <w:t>Ruang 1,14:58:26</w:t>
            </w:r>
          </w:p>
          <w:p w14:paraId="09A29489" w14:textId="77777777" w:rsidR="004A469D" w:rsidRPr="00551BA9" w:rsidRDefault="004A469D" w:rsidP="002B72CF">
            <w:pPr>
              <w:pStyle w:val="PTIIKBodyTextFirstIndent"/>
              <w:spacing w:after="0"/>
              <w:ind w:firstLine="0"/>
              <w:rPr>
                <w:lang w:val="id-ID"/>
              </w:rPr>
            </w:pPr>
            <w:r w:rsidRPr="00551BA9">
              <w:rPr>
                <w:lang w:val="id-ID"/>
              </w:rPr>
              <w:t>Ruang 1,14:58:26</w:t>
            </w:r>
          </w:p>
          <w:p w14:paraId="3D28FA86" w14:textId="77777777" w:rsidR="004A469D" w:rsidRPr="00551BA9" w:rsidRDefault="004A469D" w:rsidP="002B72CF">
            <w:pPr>
              <w:pStyle w:val="PTIIKBodyTextFirstIndent"/>
              <w:spacing w:after="0"/>
              <w:ind w:firstLine="0"/>
              <w:rPr>
                <w:lang w:val="id-ID"/>
              </w:rPr>
            </w:pPr>
            <w:r w:rsidRPr="00551BA9">
              <w:rPr>
                <w:lang w:val="id-ID"/>
              </w:rPr>
              <w:t>Ruang 1,14:58:26</w:t>
            </w:r>
          </w:p>
          <w:p w14:paraId="681FCDB4" w14:textId="77777777" w:rsidR="004A469D" w:rsidRPr="00551BA9" w:rsidRDefault="004A469D" w:rsidP="002B72CF">
            <w:pPr>
              <w:pStyle w:val="PTIIKBodyTextFirstIndent"/>
              <w:spacing w:after="0"/>
              <w:ind w:firstLine="0"/>
              <w:rPr>
                <w:lang w:val="id-ID"/>
              </w:rPr>
            </w:pPr>
            <w:r w:rsidRPr="00551BA9">
              <w:rPr>
                <w:lang w:val="id-ID"/>
              </w:rPr>
              <w:t>Lorong,14:58:27</w:t>
            </w:r>
          </w:p>
          <w:p w14:paraId="2723693B" w14:textId="77777777" w:rsidR="004A469D" w:rsidRPr="00551BA9" w:rsidRDefault="004A469D" w:rsidP="002B72CF">
            <w:pPr>
              <w:pStyle w:val="PTIIKBodyTextFirstIndent"/>
              <w:spacing w:after="0"/>
              <w:ind w:firstLine="0"/>
              <w:rPr>
                <w:lang w:val="id-ID"/>
              </w:rPr>
            </w:pPr>
            <w:r w:rsidRPr="00551BA9">
              <w:rPr>
                <w:lang w:val="id-ID"/>
              </w:rPr>
              <w:t>Lorong,14:58:27</w:t>
            </w:r>
          </w:p>
          <w:p w14:paraId="1488B30F" w14:textId="77777777" w:rsidR="004A469D" w:rsidRPr="00551BA9" w:rsidRDefault="004A469D" w:rsidP="002B72CF">
            <w:pPr>
              <w:pStyle w:val="PTIIKBodyTextFirstIndent"/>
              <w:spacing w:after="0"/>
              <w:ind w:firstLine="0"/>
              <w:rPr>
                <w:lang w:val="id-ID"/>
              </w:rPr>
            </w:pPr>
            <w:r w:rsidRPr="00551BA9">
              <w:rPr>
                <w:lang w:val="id-ID"/>
              </w:rPr>
              <w:t>Lorong,14:58:27</w:t>
            </w:r>
          </w:p>
          <w:p w14:paraId="5B4A09E2" w14:textId="77777777" w:rsidR="004A469D" w:rsidRPr="00551BA9" w:rsidRDefault="004A469D" w:rsidP="002B72CF">
            <w:pPr>
              <w:pStyle w:val="PTIIKBodyTextFirstIndent"/>
              <w:spacing w:after="0"/>
              <w:ind w:firstLine="0"/>
              <w:rPr>
                <w:lang w:val="id-ID"/>
              </w:rPr>
            </w:pPr>
            <w:r w:rsidRPr="00551BA9">
              <w:rPr>
                <w:lang w:val="id-ID"/>
              </w:rPr>
              <w:t>Lorong,14:58:28</w:t>
            </w:r>
          </w:p>
          <w:p w14:paraId="426A0F39" w14:textId="77777777" w:rsidR="004A469D" w:rsidRPr="00551BA9" w:rsidRDefault="004A469D" w:rsidP="002B72CF">
            <w:pPr>
              <w:pStyle w:val="PTIIKBodyTextFirstIndent"/>
              <w:spacing w:after="0"/>
              <w:ind w:firstLine="0"/>
              <w:rPr>
                <w:lang w:val="id-ID"/>
              </w:rPr>
            </w:pPr>
            <w:r w:rsidRPr="00551BA9">
              <w:rPr>
                <w:lang w:val="id-ID"/>
              </w:rPr>
              <w:t>Lorong,14:58:28</w:t>
            </w:r>
          </w:p>
          <w:p w14:paraId="79D6DBAA" w14:textId="77777777" w:rsidR="004A469D" w:rsidRPr="00551BA9" w:rsidRDefault="004A469D" w:rsidP="002B72CF">
            <w:pPr>
              <w:pStyle w:val="PTIIKBodyTextFirstIndent"/>
              <w:spacing w:after="0"/>
              <w:ind w:firstLine="0"/>
              <w:rPr>
                <w:lang w:val="id-ID"/>
              </w:rPr>
            </w:pPr>
            <w:r w:rsidRPr="00551BA9">
              <w:rPr>
                <w:lang w:val="id-ID"/>
              </w:rPr>
              <w:t>Lorong,14:58:28</w:t>
            </w:r>
          </w:p>
          <w:p w14:paraId="42B6006B" w14:textId="77777777" w:rsidR="004A469D" w:rsidRPr="00551BA9" w:rsidRDefault="004A469D" w:rsidP="002B72CF">
            <w:pPr>
              <w:pStyle w:val="PTIIKBodyTextFirstIndent"/>
              <w:spacing w:after="0"/>
              <w:ind w:firstLine="0"/>
              <w:rPr>
                <w:lang w:val="id-ID"/>
              </w:rPr>
            </w:pPr>
            <w:r w:rsidRPr="00551BA9">
              <w:rPr>
                <w:lang w:val="id-ID"/>
              </w:rPr>
              <w:t>Lorong,14:58:28</w:t>
            </w:r>
          </w:p>
          <w:p w14:paraId="5B3AE5DB" w14:textId="77777777" w:rsidR="004A469D" w:rsidRPr="00551BA9" w:rsidRDefault="004A469D" w:rsidP="002B72CF">
            <w:pPr>
              <w:pStyle w:val="PTIIKBodyTextFirstIndent"/>
              <w:spacing w:after="0"/>
              <w:ind w:firstLine="0"/>
              <w:rPr>
                <w:lang w:val="id-ID"/>
              </w:rPr>
            </w:pPr>
            <w:r w:rsidRPr="00551BA9">
              <w:rPr>
                <w:lang w:val="id-ID"/>
              </w:rPr>
              <w:t>Lorong,14:58:28</w:t>
            </w:r>
          </w:p>
          <w:p w14:paraId="7D90EC5B" w14:textId="77777777" w:rsidR="004A469D" w:rsidRPr="00551BA9" w:rsidRDefault="004A469D" w:rsidP="002B72CF">
            <w:pPr>
              <w:pStyle w:val="PTIIKBodyTextFirstIndent"/>
              <w:spacing w:after="0"/>
              <w:ind w:firstLine="0"/>
              <w:rPr>
                <w:lang w:val="id-ID"/>
              </w:rPr>
            </w:pPr>
            <w:r w:rsidRPr="00551BA9">
              <w:rPr>
                <w:lang w:val="id-ID"/>
              </w:rPr>
              <w:t>Lorong,14:58:28</w:t>
            </w:r>
          </w:p>
          <w:p w14:paraId="3BC84B2E" w14:textId="77777777" w:rsidR="004A469D" w:rsidRPr="00551BA9" w:rsidRDefault="004A469D" w:rsidP="002B72CF">
            <w:pPr>
              <w:pStyle w:val="PTIIKBodyTextFirstIndent"/>
              <w:spacing w:after="0"/>
              <w:ind w:firstLine="0"/>
              <w:rPr>
                <w:lang w:val="id-ID"/>
              </w:rPr>
            </w:pPr>
            <w:r w:rsidRPr="00551BA9">
              <w:rPr>
                <w:lang w:val="id-ID"/>
              </w:rPr>
              <w:t>Lorong,14:58:28</w:t>
            </w:r>
          </w:p>
          <w:p w14:paraId="0DF901C0" w14:textId="77777777" w:rsidR="004A469D" w:rsidRPr="00551BA9" w:rsidRDefault="004A469D" w:rsidP="002B72CF">
            <w:pPr>
              <w:pStyle w:val="PTIIKBodyTextFirstIndent"/>
              <w:spacing w:after="0"/>
              <w:ind w:firstLine="0"/>
              <w:rPr>
                <w:lang w:val="id-ID"/>
              </w:rPr>
            </w:pPr>
            <w:r w:rsidRPr="00551BA9">
              <w:rPr>
                <w:lang w:val="id-ID"/>
              </w:rPr>
              <w:t>Lorong,14:58:29</w:t>
            </w:r>
          </w:p>
          <w:p w14:paraId="24C4D4A7" w14:textId="77777777" w:rsidR="004A469D" w:rsidRPr="00551BA9" w:rsidRDefault="004A469D" w:rsidP="002B72CF">
            <w:pPr>
              <w:pStyle w:val="PTIIKBodyTextFirstIndent"/>
              <w:spacing w:after="0"/>
              <w:ind w:firstLine="0"/>
              <w:rPr>
                <w:lang w:val="id-ID"/>
              </w:rPr>
            </w:pPr>
            <w:r w:rsidRPr="00551BA9">
              <w:rPr>
                <w:lang w:val="id-ID"/>
              </w:rPr>
              <w:t>Lorong,14:58:29</w:t>
            </w:r>
          </w:p>
          <w:p w14:paraId="2E1EE376" w14:textId="77777777" w:rsidR="004A469D" w:rsidRPr="00551BA9" w:rsidRDefault="004A469D" w:rsidP="002B72CF">
            <w:pPr>
              <w:pStyle w:val="PTIIKBodyTextFirstIndent"/>
              <w:spacing w:after="0"/>
              <w:ind w:firstLine="0"/>
              <w:rPr>
                <w:lang w:val="id-ID"/>
              </w:rPr>
            </w:pPr>
            <w:r w:rsidRPr="00551BA9">
              <w:rPr>
                <w:lang w:val="id-ID"/>
              </w:rPr>
              <w:t>Lorong,14:58:29</w:t>
            </w:r>
          </w:p>
          <w:p w14:paraId="7208E2B5" w14:textId="77777777" w:rsidR="004A469D" w:rsidRPr="00551BA9" w:rsidRDefault="004A469D" w:rsidP="002B72CF">
            <w:pPr>
              <w:pStyle w:val="PTIIKBodyTextFirstIndent"/>
              <w:spacing w:after="0"/>
              <w:ind w:firstLine="0"/>
              <w:rPr>
                <w:lang w:val="id-ID"/>
              </w:rPr>
            </w:pPr>
            <w:r w:rsidRPr="00551BA9">
              <w:rPr>
                <w:lang w:val="id-ID"/>
              </w:rPr>
              <w:t>Lorong,14:58:29</w:t>
            </w:r>
          </w:p>
          <w:p w14:paraId="59EE2679" w14:textId="77777777" w:rsidR="004A469D" w:rsidRPr="00551BA9" w:rsidRDefault="004A469D" w:rsidP="002B72CF">
            <w:pPr>
              <w:pStyle w:val="PTIIKBodyTextFirstIndent"/>
              <w:spacing w:after="0"/>
              <w:ind w:firstLine="0"/>
              <w:rPr>
                <w:lang w:val="id-ID"/>
              </w:rPr>
            </w:pPr>
            <w:r w:rsidRPr="00551BA9">
              <w:rPr>
                <w:lang w:val="id-ID"/>
              </w:rPr>
              <w:t>Lorong,14:58:29</w:t>
            </w:r>
          </w:p>
          <w:p w14:paraId="2046DF61" w14:textId="77777777" w:rsidR="004A469D" w:rsidRPr="00551BA9" w:rsidRDefault="004A469D" w:rsidP="002B72CF">
            <w:pPr>
              <w:pStyle w:val="PTIIKBodyTextFirstIndent"/>
              <w:spacing w:after="0"/>
              <w:ind w:firstLine="0"/>
              <w:rPr>
                <w:lang w:val="id-ID"/>
              </w:rPr>
            </w:pPr>
            <w:r w:rsidRPr="00551BA9">
              <w:rPr>
                <w:lang w:val="id-ID"/>
              </w:rPr>
              <w:t>Lorong,14:58:29</w:t>
            </w:r>
          </w:p>
          <w:p w14:paraId="59F44389" w14:textId="77777777" w:rsidR="004A469D" w:rsidRPr="00551BA9" w:rsidRDefault="004A469D" w:rsidP="002B72CF">
            <w:pPr>
              <w:pStyle w:val="PTIIKBodyTextFirstIndent"/>
              <w:spacing w:after="0"/>
              <w:ind w:firstLine="0"/>
              <w:rPr>
                <w:lang w:val="id-ID"/>
              </w:rPr>
            </w:pPr>
            <w:r w:rsidRPr="00551BA9">
              <w:rPr>
                <w:lang w:val="id-ID"/>
              </w:rPr>
              <w:lastRenderedPageBreak/>
              <w:t>Lorong,14:58:30</w:t>
            </w:r>
          </w:p>
          <w:p w14:paraId="0ACFBA8F" w14:textId="77777777" w:rsidR="004A469D" w:rsidRPr="00551BA9" w:rsidRDefault="004A469D" w:rsidP="002B72CF">
            <w:pPr>
              <w:pStyle w:val="PTIIKBodyTextFirstIndent"/>
              <w:spacing w:after="0"/>
              <w:ind w:firstLine="0"/>
              <w:rPr>
                <w:lang w:val="id-ID"/>
              </w:rPr>
            </w:pPr>
            <w:r w:rsidRPr="00551BA9">
              <w:rPr>
                <w:lang w:val="id-ID"/>
              </w:rPr>
              <w:t>Lorong,14:58:30</w:t>
            </w:r>
          </w:p>
          <w:p w14:paraId="5E34C6FB" w14:textId="77777777" w:rsidR="004A469D" w:rsidRPr="00551BA9" w:rsidRDefault="004A469D" w:rsidP="002B72CF">
            <w:pPr>
              <w:pStyle w:val="PTIIKBodyTextFirstIndent"/>
              <w:spacing w:after="0"/>
              <w:ind w:firstLine="0"/>
              <w:rPr>
                <w:lang w:val="id-ID"/>
              </w:rPr>
            </w:pPr>
            <w:r w:rsidRPr="00551BA9">
              <w:rPr>
                <w:lang w:val="id-ID"/>
              </w:rPr>
              <w:t>Lorong,14:58:30</w:t>
            </w:r>
          </w:p>
          <w:p w14:paraId="29C26C84" w14:textId="77777777" w:rsidR="004A469D" w:rsidRPr="00551BA9" w:rsidRDefault="004A469D" w:rsidP="002B72CF">
            <w:pPr>
              <w:pStyle w:val="PTIIKBodyTextFirstIndent"/>
              <w:spacing w:after="0"/>
              <w:ind w:firstLine="0"/>
              <w:rPr>
                <w:lang w:val="id-ID"/>
              </w:rPr>
            </w:pPr>
            <w:r w:rsidRPr="00551BA9">
              <w:rPr>
                <w:lang w:val="id-ID"/>
              </w:rPr>
              <w:t>Lorong,14:58:30</w:t>
            </w:r>
          </w:p>
          <w:p w14:paraId="22C9DBEC" w14:textId="77777777" w:rsidR="004A469D" w:rsidRPr="00551BA9" w:rsidRDefault="004A469D" w:rsidP="002B72CF">
            <w:pPr>
              <w:pStyle w:val="PTIIKBodyTextFirstIndent"/>
              <w:spacing w:after="0"/>
              <w:ind w:firstLine="0"/>
              <w:rPr>
                <w:lang w:val="id-ID"/>
              </w:rPr>
            </w:pPr>
            <w:r w:rsidRPr="00551BA9">
              <w:rPr>
                <w:lang w:val="id-ID"/>
              </w:rPr>
              <w:t>Lorong,14:58:30</w:t>
            </w:r>
          </w:p>
          <w:p w14:paraId="3506A9A7" w14:textId="77777777" w:rsidR="004A469D" w:rsidRPr="00551BA9" w:rsidRDefault="004A469D" w:rsidP="002B72CF">
            <w:pPr>
              <w:pStyle w:val="PTIIKBodyTextFirstIndent"/>
              <w:spacing w:after="0"/>
              <w:ind w:firstLine="0"/>
              <w:rPr>
                <w:lang w:val="id-ID"/>
              </w:rPr>
            </w:pPr>
            <w:r w:rsidRPr="00551BA9">
              <w:rPr>
                <w:lang w:val="id-ID"/>
              </w:rPr>
              <w:t>Lorong,14:58:30</w:t>
            </w:r>
          </w:p>
          <w:p w14:paraId="5BA738FE" w14:textId="77777777" w:rsidR="004A469D" w:rsidRPr="00551BA9" w:rsidRDefault="004A469D" w:rsidP="002B72CF">
            <w:pPr>
              <w:pStyle w:val="PTIIKBodyTextFirstIndent"/>
              <w:spacing w:after="0"/>
              <w:ind w:firstLine="0"/>
              <w:rPr>
                <w:lang w:val="id-ID"/>
              </w:rPr>
            </w:pPr>
            <w:r w:rsidRPr="00551BA9">
              <w:rPr>
                <w:lang w:val="id-ID"/>
              </w:rPr>
              <w:t>Lorong,14:58:30</w:t>
            </w:r>
          </w:p>
          <w:p w14:paraId="3942537F" w14:textId="77777777" w:rsidR="004A469D" w:rsidRPr="00551BA9" w:rsidRDefault="004A469D" w:rsidP="002B72CF">
            <w:pPr>
              <w:pStyle w:val="PTIIKBodyTextFirstIndent"/>
              <w:spacing w:after="0"/>
              <w:ind w:firstLine="0"/>
              <w:rPr>
                <w:lang w:val="id-ID"/>
              </w:rPr>
            </w:pPr>
            <w:r w:rsidRPr="00551BA9">
              <w:rPr>
                <w:lang w:val="id-ID"/>
              </w:rPr>
              <w:t>Lorong,14:58:30</w:t>
            </w:r>
          </w:p>
          <w:p w14:paraId="408A0634" w14:textId="77777777" w:rsidR="004A469D" w:rsidRPr="00551BA9" w:rsidRDefault="004A469D" w:rsidP="002B72CF">
            <w:pPr>
              <w:pStyle w:val="PTIIKBodyTextFirstIndent"/>
              <w:spacing w:after="0"/>
              <w:ind w:firstLine="0"/>
              <w:rPr>
                <w:lang w:val="id-ID"/>
              </w:rPr>
            </w:pPr>
            <w:r w:rsidRPr="00551BA9">
              <w:rPr>
                <w:lang w:val="id-ID"/>
              </w:rPr>
              <w:t>Lorong,14:58:31</w:t>
            </w:r>
          </w:p>
          <w:p w14:paraId="0A1CD548" w14:textId="77777777" w:rsidR="004A469D" w:rsidRPr="00551BA9" w:rsidRDefault="004A469D" w:rsidP="002B72CF">
            <w:pPr>
              <w:pStyle w:val="PTIIKBodyTextFirstIndent"/>
              <w:spacing w:after="0"/>
              <w:ind w:firstLine="0"/>
              <w:rPr>
                <w:lang w:val="id-ID"/>
              </w:rPr>
            </w:pPr>
            <w:r w:rsidRPr="00551BA9">
              <w:rPr>
                <w:lang w:val="id-ID"/>
              </w:rPr>
              <w:t>Lorong,14:58:31</w:t>
            </w:r>
          </w:p>
          <w:p w14:paraId="0F2EDD36" w14:textId="77777777" w:rsidR="004A469D" w:rsidRPr="00551BA9" w:rsidRDefault="004A469D" w:rsidP="002B72CF">
            <w:pPr>
              <w:pStyle w:val="PTIIKBodyTextFirstIndent"/>
              <w:spacing w:after="0"/>
              <w:ind w:firstLine="0"/>
              <w:rPr>
                <w:lang w:val="id-ID"/>
              </w:rPr>
            </w:pPr>
            <w:r w:rsidRPr="00551BA9">
              <w:rPr>
                <w:lang w:val="id-ID"/>
              </w:rPr>
              <w:t>Lorong,14:58:31</w:t>
            </w:r>
          </w:p>
          <w:p w14:paraId="13E920FC" w14:textId="77777777" w:rsidR="004A469D" w:rsidRPr="00551BA9" w:rsidRDefault="004A469D" w:rsidP="002B72CF">
            <w:pPr>
              <w:pStyle w:val="PTIIKBodyTextFirstIndent"/>
              <w:spacing w:after="0"/>
              <w:ind w:firstLine="0"/>
              <w:rPr>
                <w:lang w:val="id-ID"/>
              </w:rPr>
            </w:pPr>
            <w:r w:rsidRPr="00551BA9">
              <w:rPr>
                <w:lang w:val="id-ID"/>
              </w:rPr>
              <w:t>Lorong,14:58:31</w:t>
            </w:r>
          </w:p>
          <w:p w14:paraId="71A31825" w14:textId="77777777" w:rsidR="004A469D" w:rsidRPr="00551BA9" w:rsidRDefault="004A469D" w:rsidP="002B72CF">
            <w:pPr>
              <w:pStyle w:val="PTIIKBodyTextFirstIndent"/>
              <w:spacing w:after="0"/>
              <w:ind w:firstLine="0"/>
              <w:rPr>
                <w:lang w:val="id-ID"/>
              </w:rPr>
            </w:pPr>
            <w:r w:rsidRPr="00551BA9">
              <w:rPr>
                <w:lang w:val="id-ID"/>
              </w:rPr>
              <w:t>Lorong,14:58:31</w:t>
            </w:r>
          </w:p>
          <w:p w14:paraId="18E230EA" w14:textId="77777777" w:rsidR="004A469D" w:rsidRPr="00551BA9" w:rsidRDefault="004A469D" w:rsidP="002B72CF">
            <w:pPr>
              <w:pStyle w:val="PTIIKBodyTextFirstIndent"/>
              <w:spacing w:after="0"/>
              <w:ind w:firstLine="0"/>
              <w:rPr>
                <w:lang w:val="id-ID"/>
              </w:rPr>
            </w:pPr>
            <w:r w:rsidRPr="00551BA9">
              <w:rPr>
                <w:lang w:val="id-ID"/>
              </w:rPr>
              <w:t>Lorong,14:58:31</w:t>
            </w:r>
          </w:p>
          <w:p w14:paraId="387B4305" w14:textId="77777777" w:rsidR="004A469D" w:rsidRPr="00551BA9" w:rsidRDefault="004A469D" w:rsidP="002B72CF">
            <w:pPr>
              <w:pStyle w:val="PTIIKBodyTextFirstIndent"/>
              <w:spacing w:after="0"/>
              <w:ind w:firstLine="0"/>
              <w:rPr>
                <w:lang w:val="id-ID"/>
              </w:rPr>
            </w:pPr>
            <w:r w:rsidRPr="00551BA9">
              <w:rPr>
                <w:lang w:val="id-ID"/>
              </w:rPr>
              <w:t>Lorong,14:58:31</w:t>
            </w:r>
          </w:p>
          <w:p w14:paraId="6BC6F1A1" w14:textId="77777777" w:rsidR="004A469D" w:rsidRPr="00551BA9" w:rsidRDefault="004A469D" w:rsidP="002B72CF">
            <w:pPr>
              <w:pStyle w:val="PTIIKBodyTextFirstIndent"/>
              <w:spacing w:after="0"/>
              <w:ind w:firstLine="0"/>
              <w:rPr>
                <w:lang w:val="id-ID"/>
              </w:rPr>
            </w:pPr>
            <w:r w:rsidRPr="00551BA9">
              <w:rPr>
                <w:lang w:val="id-ID"/>
              </w:rPr>
              <w:t>Lorong,14:58:31</w:t>
            </w:r>
          </w:p>
          <w:p w14:paraId="4A308D06" w14:textId="77777777" w:rsidR="004A469D" w:rsidRPr="00551BA9" w:rsidRDefault="004A469D" w:rsidP="002B72CF">
            <w:pPr>
              <w:pStyle w:val="PTIIKBodyTextFirstIndent"/>
              <w:spacing w:after="0"/>
              <w:ind w:firstLine="0"/>
              <w:rPr>
                <w:lang w:val="id-ID"/>
              </w:rPr>
            </w:pPr>
            <w:r w:rsidRPr="00551BA9">
              <w:rPr>
                <w:lang w:val="id-ID"/>
              </w:rPr>
              <w:t>Lorong,14:58:31</w:t>
            </w:r>
          </w:p>
          <w:p w14:paraId="439EE96F" w14:textId="77777777" w:rsidR="004A469D" w:rsidRPr="00551BA9" w:rsidRDefault="004A469D" w:rsidP="002B72CF">
            <w:pPr>
              <w:pStyle w:val="PTIIKBodyTextFirstIndent"/>
              <w:spacing w:after="0"/>
              <w:ind w:firstLine="0"/>
              <w:rPr>
                <w:lang w:val="id-ID"/>
              </w:rPr>
            </w:pPr>
            <w:r w:rsidRPr="00551BA9">
              <w:rPr>
                <w:lang w:val="id-ID"/>
              </w:rPr>
              <w:t>Lorong,14:58:31</w:t>
            </w:r>
          </w:p>
          <w:p w14:paraId="426E2163" w14:textId="77777777" w:rsidR="004A469D" w:rsidRPr="00551BA9" w:rsidRDefault="004A469D" w:rsidP="002B72CF">
            <w:pPr>
              <w:pStyle w:val="PTIIKBodyTextFirstIndent"/>
              <w:spacing w:after="0"/>
              <w:ind w:firstLine="0"/>
              <w:rPr>
                <w:lang w:val="id-ID"/>
              </w:rPr>
            </w:pPr>
            <w:r w:rsidRPr="00551BA9">
              <w:rPr>
                <w:lang w:val="id-ID"/>
              </w:rPr>
              <w:t>Lorong,14:58:31</w:t>
            </w:r>
          </w:p>
          <w:p w14:paraId="1603B98B" w14:textId="77777777" w:rsidR="004A469D" w:rsidRPr="00551BA9" w:rsidRDefault="004A469D" w:rsidP="002B72CF">
            <w:pPr>
              <w:pStyle w:val="PTIIKBodyTextFirstIndent"/>
              <w:spacing w:after="0"/>
              <w:ind w:firstLine="0"/>
              <w:rPr>
                <w:lang w:val="id-ID"/>
              </w:rPr>
            </w:pPr>
            <w:r w:rsidRPr="00551BA9">
              <w:rPr>
                <w:lang w:val="id-ID"/>
              </w:rPr>
              <w:t>Lorong,14:58:32</w:t>
            </w:r>
          </w:p>
          <w:p w14:paraId="27F1D686" w14:textId="77777777" w:rsidR="004A469D" w:rsidRPr="00551BA9" w:rsidRDefault="004A469D" w:rsidP="002B72CF">
            <w:pPr>
              <w:pStyle w:val="PTIIKBodyTextFirstIndent"/>
              <w:spacing w:after="0"/>
              <w:ind w:firstLine="0"/>
              <w:rPr>
                <w:lang w:val="id-ID"/>
              </w:rPr>
            </w:pPr>
            <w:r w:rsidRPr="00551BA9">
              <w:rPr>
                <w:lang w:val="id-ID"/>
              </w:rPr>
              <w:t>Lorong,14:58:32</w:t>
            </w:r>
          </w:p>
          <w:p w14:paraId="03BFA208" w14:textId="77777777" w:rsidR="004A469D" w:rsidRPr="00551BA9" w:rsidRDefault="004A469D" w:rsidP="002B72CF">
            <w:pPr>
              <w:pStyle w:val="PTIIKBodyTextFirstIndent"/>
              <w:spacing w:after="0"/>
              <w:ind w:firstLine="0"/>
              <w:rPr>
                <w:lang w:val="id-ID"/>
              </w:rPr>
            </w:pPr>
            <w:r w:rsidRPr="00551BA9">
              <w:rPr>
                <w:lang w:val="id-ID"/>
              </w:rPr>
              <w:t>Lorong,14:58:32</w:t>
            </w:r>
          </w:p>
          <w:p w14:paraId="69B7CE17" w14:textId="77777777" w:rsidR="004A469D" w:rsidRPr="00551BA9" w:rsidRDefault="004A469D" w:rsidP="002B72CF">
            <w:pPr>
              <w:pStyle w:val="PTIIKBodyTextFirstIndent"/>
              <w:spacing w:after="0"/>
              <w:ind w:firstLine="0"/>
              <w:rPr>
                <w:lang w:val="id-ID"/>
              </w:rPr>
            </w:pPr>
            <w:r w:rsidRPr="00551BA9">
              <w:rPr>
                <w:lang w:val="id-ID"/>
              </w:rPr>
              <w:t>Lorong,14:58:32</w:t>
            </w:r>
          </w:p>
          <w:p w14:paraId="4B6A499B" w14:textId="77777777" w:rsidR="004A469D" w:rsidRPr="00551BA9" w:rsidRDefault="004A469D" w:rsidP="002B72CF">
            <w:pPr>
              <w:pStyle w:val="PTIIKBodyTextFirstIndent"/>
              <w:spacing w:after="0"/>
              <w:ind w:firstLine="0"/>
              <w:rPr>
                <w:lang w:val="id-ID"/>
              </w:rPr>
            </w:pPr>
            <w:r w:rsidRPr="00551BA9">
              <w:rPr>
                <w:lang w:val="id-ID"/>
              </w:rPr>
              <w:t>Lorong,14:58:32</w:t>
            </w:r>
          </w:p>
          <w:p w14:paraId="4796A5CF" w14:textId="77777777" w:rsidR="004A469D" w:rsidRPr="00551BA9" w:rsidRDefault="004A469D" w:rsidP="002B72CF">
            <w:pPr>
              <w:pStyle w:val="PTIIKBodyTextFirstIndent"/>
              <w:spacing w:after="0"/>
              <w:ind w:firstLine="0"/>
              <w:rPr>
                <w:lang w:val="id-ID"/>
              </w:rPr>
            </w:pPr>
            <w:r w:rsidRPr="00551BA9">
              <w:rPr>
                <w:lang w:val="id-ID"/>
              </w:rPr>
              <w:t>Lorong,14:58:32</w:t>
            </w:r>
          </w:p>
          <w:p w14:paraId="7963E29E" w14:textId="77777777" w:rsidR="004A469D" w:rsidRPr="00551BA9" w:rsidRDefault="004A469D" w:rsidP="002B72CF">
            <w:pPr>
              <w:pStyle w:val="PTIIKBodyTextFirstIndent"/>
              <w:spacing w:after="0"/>
              <w:ind w:firstLine="0"/>
              <w:rPr>
                <w:lang w:val="id-ID"/>
              </w:rPr>
            </w:pPr>
            <w:r w:rsidRPr="00551BA9">
              <w:rPr>
                <w:lang w:val="id-ID"/>
              </w:rPr>
              <w:t>Lorong,14:58:32</w:t>
            </w:r>
          </w:p>
          <w:p w14:paraId="07F9C13C" w14:textId="77777777" w:rsidR="004A469D" w:rsidRPr="00551BA9" w:rsidRDefault="004A469D" w:rsidP="002B72CF">
            <w:pPr>
              <w:pStyle w:val="PTIIKBodyTextFirstIndent"/>
              <w:spacing w:after="0"/>
              <w:ind w:firstLine="0"/>
              <w:rPr>
                <w:lang w:val="id-ID"/>
              </w:rPr>
            </w:pPr>
            <w:r w:rsidRPr="00551BA9">
              <w:rPr>
                <w:lang w:val="id-ID"/>
              </w:rPr>
              <w:t>Lorong,14:58:32</w:t>
            </w:r>
          </w:p>
          <w:p w14:paraId="1376DBC3" w14:textId="77777777" w:rsidR="004A469D" w:rsidRPr="00551BA9" w:rsidRDefault="004A469D" w:rsidP="002B72CF">
            <w:pPr>
              <w:pStyle w:val="PTIIKBodyTextFirstIndent"/>
              <w:spacing w:after="0"/>
              <w:ind w:firstLine="0"/>
              <w:rPr>
                <w:lang w:val="id-ID"/>
              </w:rPr>
            </w:pPr>
            <w:r w:rsidRPr="00551BA9">
              <w:rPr>
                <w:lang w:val="id-ID"/>
              </w:rPr>
              <w:t>Lorong,14:58:33</w:t>
            </w:r>
          </w:p>
          <w:p w14:paraId="51D98DD2" w14:textId="77777777" w:rsidR="004A469D" w:rsidRPr="00551BA9" w:rsidRDefault="004A469D" w:rsidP="002B72CF">
            <w:pPr>
              <w:pStyle w:val="PTIIKBodyTextFirstIndent"/>
              <w:spacing w:after="0"/>
              <w:ind w:firstLine="0"/>
              <w:rPr>
                <w:lang w:val="id-ID"/>
              </w:rPr>
            </w:pPr>
            <w:r w:rsidRPr="00551BA9">
              <w:rPr>
                <w:lang w:val="id-ID"/>
              </w:rPr>
              <w:t>Lorong,14:58:33</w:t>
            </w:r>
          </w:p>
          <w:p w14:paraId="2222A428" w14:textId="77777777" w:rsidR="004A469D" w:rsidRPr="00551BA9" w:rsidRDefault="004A469D" w:rsidP="002B72CF">
            <w:pPr>
              <w:pStyle w:val="PTIIKBodyTextFirstIndent"/>
              <w:spacing w:after="0"/>
              <w:ind w:firstLine="0"/>
              <w:rPr>
                <w:lang w:val="id-ID"/>
              </w:rPr>
            </w:pPr>
            <w:r w:rsidRPr="00551BA9">
              <w:rPr>
                <w:lang w:val="id-ID"/>
              </w:rPr>
              <w:t>Lorong,14:58:33</w:t>
            </w:r>
          </w:p>
          <w:p w14:paraId="26005778" w14:textId="77777777" w:rsidR="004A469D" w:rsidRPr="00551BA9" w:rsidRDefault="004A469D" w:rsidP="002B72CF">
            <w:pPr>
              <w:pStyle w:val="PTIIKBodyTextFirstIndent"/>
              <w:spacing w:after="0"/>
              <w:ind w:firstLine="0"/>
              <w:rPr>
                <w:lang w:val="id-ID"/>
              </w:rPr>
            </w:pPr>
            <w:r w:rsidRPr="00551BA9">
              <w:rPr>
                <w:lang w:val="id-ID"/>
              </w:rPr>
              <w:t>Lorong,14:58:33</w:t>
            </w:r>
          </w:p>
          <w:p w14:paraId="76284E43" w14:textId="77777777" w:rsidR="004A469D" w:rsidRPr="00551BA9" w:rsidRDefault="004A469D" w:rsidP="002B72CF">
            <w:pPr>
              <w:pStyle w:val="PTIIKBodyTextFirstIndent"/>
              <w:spacing w:after="0"/>
              <w:ind w:firstLine="0"/>
              <w:rPr>
                <w:lang w:val="id-ID"/>
              </w:rPr>
            </w:pPr>
            <w:r w:rsidRPr="00551BA9">
              <w:rPr>
                <w:lang w:val="id-ID"/>
              </w:rPr>
              <w:t>Lorong,14:58:33</w:t>
            </w:r>
          </w:p>
          <w:p w14:paraId="034F5EF9" w14:textId="77777777" w:rsidR="004A469D" w:rsidRPr="00551BA9" w:rsidRDefault="004A469D" w:rsidP="002B72CF">
            <w:pPr>
              <w:pStyle w:val="PTIIKBodyTextFirstIndent"/>
              <w:spacing w:after="0"/>
              <w:ind w:firstLine="0"/>
              <w:rPr>
                <w:lang w:val="id-ID"/>
              </w:rPr>
            </w:pPr>
            <w:r w:rsidRPr="00551BA9">
              <w:rPr>
                <w:lang w:val="id-ID"/>
              </w:rPr>
              <w:t>Lorong,14:58:33</w:t>
            </w:r>
          </w:p>
          <w:p w14:paraId="16FB2909" w14:textId="77777777" w:rsidR="004A469D" w:rsidRPr="00551BA9" w:rsidRDefault="004A469D" w:rsidP="002B72CF">
            <w:pPr>
              <w:pStyle w:val="PTIIKBodyTextFirstIndent"/>
              <w:spacing w:after="0"/>
              <w:ind w:firstLine="0"/>
              <w:rPr>
                <w:lang w:val="id-ID"/>
              </w:rPr>
            </w:pPr>
            <w:r w:rsidRPr="00551BA9">
              <w:rPr>
                <w:lang w:val="id-ID"/>
              </w:rPr>
              <w:t>Lorong,14:58:33</w:t>
            </w:r>
          </w:p>
          <w:p w14:paraId="3C62090D" w14:textId="77777777" w:rsidR="004A469D" w:rsidRPr="00551BA9" w:rsidRDefault="004A469D" w:rsidP="002B72CF">
            <w:pPr>
              <w:pStyle w:val="PTIIKBodyTextFirstIndent"/>
              <w:spacing w:after="0"/>
              <w:ind w:firstLine="0"/>
              <w:rPr>
                <w:lang w:val="id-ID"/>
              </w:rPr>
            </w:pPr>
            <w:r w:rsidRPr="00551BA9">
              <w:rPr>
                <w:lang w:val="id-ID"/>
              </w:rPr>
              <w:t>Lorong,14:58:33</w:t>
            </w:r>
          </w:p>
          <w:p w14:paraId="18020CD8" w14:textId="77777777" w:rsidR="004A469D" w:rsidRPr="00551BA9" w:rsidRDefault="004A469D" w:rsidP="002B72CF">
            <w:pPr>
              <w:pStyle w:val="PTIIKBodyTextFirstIndent"/>
              <w:spacing w:after="0"/>
              <w:ind w:firstLine="0"/>
              <w:rPr>
                <w:lang w:val="id-ID"/>
              </w:rPr>
            </w:pPr>
            <w:r w:rsidRPr="00551BA9">
              <w:rPr>
                <w:lang w:val="id-ID"/>
              </w:rPr>
              <w:t>Lorong,14:58:33</w:t>
            </w:r>
          </w:p>
          <w:p w14:paraId="21B37B22" w14:textId="77777777" w:rsidR="004A469D" w:rsidRPr="00551BA9" w:rsidRDefault="004A469D" w:rsidP="002B72CF">
            <w:pPr>
              <w:pStyle w:val="PTIIKBodyTextFirstIndent"/>
              <w:spacing w:after="0"/>
              <w:ind w:firstLine="0"/>
              <w:rPr>
                <w:lang w:val="id-ID"/>
              </w:rPr>
            </w:pPr>
            <w:r w:rsidRPr="00551BA9">
              <w:rPr>
                <w:lang w:val="id-ID"/>
              </w:rPr>
              <w:t>Lorong,14:58:34</w:t>
            </w:r>
          </w:p>
          <w:p w14:paraId="7D8797D2" w14:textId="77777777" w:rsidR="004A469D" w:rsidRPr="00551BA9" w:rsidRDefault="004A469D" w:rsidP="002B72CF">
            <w:pPr>
              <w:pStyle w:val="PTIIKBodyTextFirstIndent"/>
              <w:spacing w:after="0"/>
              <w:ind w:firstLine="0"/>
              <w:rPr>
                <w:lang w:val="id-ID"/>
              </w:rPr>
            </w:pPr>
            <w:r w:rsidRPr="00551BA9">
              <w:rPr>
                <w:lang w:val="id-ID"/>
              </w:rPr>
              <w:t>Lorong,14:58:34</w:t>
            </w:r>
          </w:p>
          <w:p w14:paraId="55D856A3" w14:textId="77777777" w:rsidR="004A469D" w:rsidRPr="00551BA9" w:rsidRDefault="004A469D" w:rsidP="002B72CF">
            <w:pPr>
              <w:pStyle w:val="PTIIKBodyTextFirstIndent"/>
              <w:spacing w:after="0"/>
              <w:ind w:firstLine="0"/>
              <w:rPr>
                <w:lang w:val="id-ID"/>
              </w:rPr>
            </w:pPr>
            <w:r w:rsidRPr="00551BA9">
              <w:rPr>
                <w:lang w:val="id-ID"/>
              </w:rPr>
              <w:t>Lorong,14:58:34</w:t>
            </w:r>
          </w:p>
          <w:p w14:paraId="67809516" w14:textId="77777777" w:rsidR="004A469D" w:rsidRPr="00551BA9" w:rsidRDefault="004A469D" w:rsidP="002B72CF">
            <w:pPr>
              <w:pStyle w:val="PTIIKBodyTextFirstIndent"/>
              <w:spacing w:after="0"/>
              <w:ind w:firstLine="0"/>
              <w:rPr>
                <w:lang w:val="id-ID"/>
              </w:rPr>
            </w:pPr>
            <w:r w:rsidRPr="00551BA9">
              <w:rPr>
                <w:lang w:val="id-ID"/>
              </w:rPr>
              <w:t>Lorong,14:58:34</w:t>
            </w:r>
          </w:p>
          <w:p w14:paraId="4AE46015" w14:textId="77777777" w:rsidR="004A469D" w:rsidRPr="00551BA9" w:rsidRDefault="004A469D" w:rsidP="002B72CF">
            <w:pPr>
              <w:pStyle w:val="PTIIKBodyTextFirstIndent"/>
              <w:spacing w:after="0"/>
              <w:ind w:firstLine="0"/>
              <w:rPr>
                <w:lang w:val="id-ID"/>
              </w:rPr>
            </w:pPr>
            <w:r w:rsidRPr="00551BA9">
              <w:rPr>
                <w:lang w:val="id-ID"/>
              </w:rPr>
              <w:t>Lorong,14:58:34</w:t>
            </w:r>
          </w:p>
          <w:p w14:paraId="3646DF78" w14:textId="77777777" w:rsidR="004A469D" w:rsidRPr="00551BA9" w:rsidRDefault="004A469D" w:rsidP="002B72CF">
            <w:pPr>
              <w:pStyle w:val="PTIIKBodyTextFirstIndent"/>
              <w:spacing w:after="0"/>
              <w:ind w:firstLine="0"/>
              <w:rPr>
                <w:lang w:val="id-ID"/>
              </w:rPr>
            </w:pPr>
            <w:r w:rsidRPr="00551BA9">
              <w:rPr>
                <w:lang w:val="id-ID"/>
              </w:rPr>
              <w:t>Lorong,14:58:34</w:t>
            </w:r>
          </w:p>
          <w:p w14:paraId="57F7D044" w14:textId="77777777" w:rsidR="004A469D" w:rsidRPr="00551BA9" w:rsidRDefault="004A469D" w:rsidP="002B72CF">
            <w:pPr>
              <w:pStyle w:val="PTIIKBodyTextFirstIndent"/>
              <w:spacing w:after="0"/>
              <w:ind w:firstLine="0"/>
              <w:rPr>
                <w:lang w:val="id-ID"/>
              </w:rPr>
            </w:pPr>
            <w:r w:rsidRPr="00551BA9">
              <w:rPr>
                <w:lang w:val="id-ID"/>
              </w:rPr>
              <w:t>Lorong,14:58:34</w:t>
            </w:r>
          </w:p>
          <w:p w14:paraId="58FD9A17" w14:textId="77777777" w:rsidR="004A469D" w:rsidRDefault="004A469D" w:rsidP="002B72CF">
            <w:pPr>
              <w:pStyle w:val="PTIIKBodyTextFirstIndent"/>
              <w:spacing w:after="0"/>
              <w:ind w:firstLine="0"/>
              <w:rPr>
                <w:lang w:val="id-ID"/>
              </w:rPr>
            </w:pPr>
            <w:r w:rsidRPr="00551BA9">
              <w:rPr>
                <w:lang w:val="id-ID"/>
              </w:rPr>
              <w:t>Lorong,14:58:34</w:t>
            </w:r>
          </w:p>
        </w:tc>
      </w:tr>
    </w:tbl>
    <w:p w14:paraId="06B59BB1" w14:textId="77777777" w:rsidR="004A469D" w:rsidRDefault="004A469D" w:rsidP="004A469D">
      <w:pPr>
        <w:pStyle w:val="PTIIKBodyTextFirstIndent"/>
        <w:ind w:firstLine="426"/>
        <w:rPr>
          <w:lang w:val="id-ID"/>
        </w:rPr>
      </w:pPr>
    </w:p>
    <w:p w14:paraId="04A4F71A" w14:textId="1FC6B650" w:rsidR="004A469D" w:rsidRDefault="004A469D" w:rsidP="004A469D">
      <w:pPr>
        <w:pStyle w:val="PTIIKBodyTextFirstIndent"/>
        <w:ind w:firstLine="426"/>
        <w:rPr>
          <w:lang w:val="id-ID"/>
        </w:rPr>
      </w:pPr>
      <w:r>
        <w:rPr>
          <w:lang w:val="id-ID"/>
        </w:rPr>
        <w:lastRenderedPageBreak/>
        <w:t>Pada Tabel 5.2 penulis tidak menampilkan seluruh hasil dari implementasi karena banyaknya baris data yang terekam. Pada tabel diatas dapat dilihat bahwa format penulisan file sudah sesuai dengan perancangan, yakni hasil klasifikasi dan waktu klasifikasi.</w:t>
      </w:r>
      <w:r w:rsidR="00A504FD">
        <w:rPr>
          <w:lang w:val="id-ID"/>
        </w:rPr>
        <w:t xml:space="preserve"> </w:t>
      </w:r>
      <w:r>
        <w:rPr>
          <w:lang w:val="id-ID"/>
        </w:rPr>
        <w:t xml:space="preserve">Pada </w:t>
      </w:r>
      <w:r w:rsidR="00A504FD">
        <w:rPr>
          <w:lang w:val="id-ID"/>
        </w:rPr>
        <w:t>Gambar 5.1, Gambar 5.2, dan Gambar 5.3</w:t>
      </w:r>
      <w:r>
        <w:rPr>
          <w:lang w:val="id-ID"/>
        </w:rPr>
        <w:t xml:space="preserve"> berikut ini merupakan tangkapan layar dari implementasi tahap </w:t>
      </w:r>
      <w:r>
        <w:rPr>
          <w:i/>
          <w:lang w:val="id-ID"/>
        </w:rPr>
        <w:t>online</w:t>
      </w:r>
      <w:r>
        <w:rPr>
          <w:lang w:val="id-ID"/>
        </w:rPr>
        <w:t>.</w:t>
      </w:r>
    </w:p>
    <w:p w14:paraId="3E45E963" w14:textId="77777777" w:rsidR="004A469D" w:rsidRDefault="004A469D" w:rsidP="004A469D">
      <w:pPr>
        <w:pStyle w:val="PTIIKBodyTextFirstIndent"/>
        <w:keepNext/>
        <w:ind w:firstLine="426"/>
      </w:pPr>
      <w:r w:rsidRPr="00E83CFD">
        <w:rPr>
          <w:noProof/>
          <w:lang w:val="en-US" w:eastAsia="en-US"/>
        </w:rPr>
        <w:drawing>
          <wp:inline distT="0" distB="0" distL="0" distR="0" wp14:anchorId="7E666289" wp14:editId="38DF0CD8">
            <wp:extent cx="5039995" cy="150558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1505585"/>
                    </a:xfrm>
                    <a:prstGeom prst="rect">
                      <a:avLst/>
                    </a:prstGeom>
                  </pic:spPr>
                </pic:pic>
              </a:graphicData>
            </a:graphic>
          </wp:inline>
        </w:drawing>
      </w:r>
    </w:p>
    <w:p w14:paraId="20B68A40" w14:textId="6AA2A9E3" w:rsidR="004A469D" w:rsidRPr="00A03C34" w:rsidRDefault="004A469D" w:rsidP="004A469D">
      <w:pPr>
        <w:pStyle w:val="Caption"/>
      </w:pPr>
      <w:r>
        <w:t xml:space="preserve">Gambar </w:t>
      </w:r>
      <w:r w:rsidR="00556373">
        <w:fldChar w:fldCharType="begin"/>
      </w:r>
      <w:r w:rsidR="00556373">
        <w:instrText xml:space="preserve"> STYLEREF 1 \s </w:instrText>
      </w:r>
      <w:r w:rsidR="00556373">
        <w:fldChar w:fldCharType="separate"/>
      </w:r>
      <w:r w:rsidR="00556373">
        <w:rPr>
          <w:noProof/>
        </w:rPr>
        <w:t>5</w:t>
      </w:r>
      <w:r w:rsidR="00556373">
        <w:fldChar w:fldCharType="end"/>
      </w:r>
      <w:r w:rsidR="00556373">
        <w:t>.</w:t>
      </w:r>
      <w:r w:rsidR="00556373">
        <w:fldChar w:fldCharType="begin"/>
      </w:r>
      <w:r w:rsidR="00556373">
        <w:instrText xml:space="preserve"> SEQ Gambar \* ARABIC \s 1 </w:instrText>
      </w:r>
      <w:r w:rsidR="00556373">
        <w:fldChar w:fldCharType="separate"/>
      </w:r>
      <w:r w:rsidR="00556373">
        <w:rPr>
          <w:noProof/>
        </w:rPr>
        <w:t>1</w:t>
      </w:r>
      <w:r w:rsidR="00556373">
        <w:fldChar w:fldCharType="end"/>
      </w:r>
      <w:bookmarkStart w:id="93" w:name="_Toc37430260"/>
      <w:r>
        <w:t xml:space="preserve"> Menjalankan server</w:t>
      </w:r>
      <w:bookmarkEnd w:id="93"/>
      <w:r>
        <w:rPr>
          <w:i/>
        </w:rPr>
        <w:t xml:space="preserve"> </w:t>
      </w:r>
    </w:p>
    <w:p w14:paraId="15E28EE5" w14:textId="77777777" w:rsidR="004A469D" w:rsidRDefault="004A469D" w:rsidP="004A469D">
      <w:pPr>
        <w:pStyle w:val="PTIIKBodyTextFirstIndent"/>
        <w:keepNext/>
        <w:ind w:firstLine="426"/>
      </w:pPr>
      <w:r w:rsidRPr="00E83CFD">
        <w:rPr>
          <w:noProof/>
          <w:lang w:val="en-US" w:eastAsia="en-US"/>
        </w:rPr>
        <w:drawing>
          <wp:inline distT="0" distB="0" distL="0" distR="0" wp14:anchorId="5FFC83AC" wp14:editId="75544914">
            <wp:extent cx="5039995" cy="1351280"/>
            <wp:effectExtent l="0" t="0" r="825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351280"/>
                    </a:xfrm>
                    <a:prstGeom prst="rect">
                      <a:avLst/>
                    </a:prstGeom>
                  </pic:spPr>
                </pic:pic>
              </a:graphicData>
            </a:graphic>
          </wp:inline>
        </w:drawing>
      </w:r>
    </w:p>
    <w:p w14:paraId="2F90B245" w14:textId="55215A99" w:rsidR="004A469D" w:rsidRPr="00287298" w:rsidRDefault="004A469D" w:rsidP="004A469D">
      <w:pPr>
        <w:pStyle w:val="Caption"/>
      </w:pPr>
      <w:bookmarkStart w:id="94" w:name="_Toc37430261"/>
      <w:r>
        <w:t xml:space="preserve">Gambar </w:t>
      </w:r>
      <w:r w:rsidR="00556373">
        <w:fldChar w:fldCharType="begin"/>
      </w:r>
      <w:r w:rsidR="00556373">
        <w:instrText xml:space="preserve"> STYLEREF 1 \s </w:instrText>
      </w:r>
      <w:r w:rsidR="00556373">
        <w:fldChar w:fldCharType="separate"/>
      </w:r>
      <w:r w:rsidR="00556373">
        <w:rPr>
          <w:noProof/>
        </w:rPr>
        <w:t>5</w:t>
      </w:r>
      <w:r w:rsidR="00556373">
        <w:fldChar w:fldCharType="end"/>
      </w:r>
      <w:r w:rsidR="00556373">
        <w:t>.</w:t>
      </w:r>
      <w:r w:rsidR="00556373">
        <w:fldChar w:fldCharType="begin"/>
      </w:r>
      <w:r w:rsidR="00556373">
        <w:instrText xml:space="preserve"> SEQ Gambar \* ARABIC \s 1 </w:instrText>
      </w:r>
      <w:r w:rsidR="00556373">
        <w:fldChar w:fldCharType="separate"/>
      </w:r>
      <w:r w:rsidR="00556373">
        <w:rPr>
          <w:noProof/>
        </w:rPr>
        <w:t>2</w:t>
      </w:r>
      <w:r w:rsidR="00556373">
        <w:fldChar w:fldCharType="end"/>
      </w:r>
      <w:r>
        <w:t xml:space="preserve"> Server menampilkan lokasi </w:t>
      </w:r>
      <w:r>
        <w:rPr>
          <w:i/>
        </w:rPr>
        <w:t>passive tag</w:t>
      </w:r>
      <w:r>
        <w:t xml:space="preserve"> pada Ruang 1</w:t>
      </w:r>
      <w:bookmarkEnd w:id="94"/>
    </w:p>
    <w:p w14:paraId="5D13DB0E" w14:textId="77777777" w:rsidR="004A469D" w:rsidRDefault="004A469D" w:rsidP="004A469D">
      <w:pPr>
        <w:pStyle w:val="PTIIKBodyTextFirstIndent"/>
        <w:keepNext/>
        <w:ind w:firstLine="426"/>
      </w:pPr>
      <w:r w:rsidRPr="00F14016">
        <w:rPr>
          <w:noProof/>
          <w:lang w:val="en-US" w:eastAsia="en-US"/>
        </w:rPr>
        <w:drawing>
          <wp:inline distT="0" distB="0" distL="0" distR="0" wp14:anchorId="3D847E2D" wp14:editId="1EE94C35">
            <wp:extent cx="5039995" cy="17526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1752600"/>
                    </a:xfrm>
                    <a:prstGeom prst="rect">
                      <a:avLst/>
                    </a:prstGeom>
                  </pic:spPr>
                </pic:pic>
              </a:graphicData>
            </a:graphic>
          </wp:inline>
        </w:drawing>
      </w:r>
    </w:p>
    <w:p w14:paraId="5DC787B1" w14:textId="0D980CA3" w:rsidR="004A469D" w:rsidRPr="00287298" w:rsidRDefault="004A469D" w:rsidP="004A469D">
      <w:pPr>
        <w:pStyle w:val="Caption"/>
      </w:pPr>
      <w:bookmarkStart w:id="95" w:name="_Toc37430262"/>
      <w:r>
        <w:t xml:space="preserve">Gambar </w:t>
      </w:r>
      <w:r w:rsidR="00556373">
        <w:fldChar w:fldCharType="begin"/>
      </w:r>
      <w:r w:rsidR="00556373">
        <w:instrText xml:space="preserve"> STYLEREF 1 \s </w:instrText>
      </w:r>
      <w:r w:rsidR="00556373">
        <w:fldChar w:fldCharType="separate"/>
      </w:r>
      <w:r w:rsidR="00556373">
        <w:rPr>
          <w:noProof/>
        </w:rPr>
        <w:t>5</w:t>
      </w:r>
      <w:r w:rsidR="00556373">
        <w:fldChar w:fldCharType="end"/>
      </w:r>
      <w:r w:rsidR="00556373">
        <w:t>.</w:t>
      </w:r>
      <w:r w:rsidR="00556373">
        <w:fldChar w:fldCharType="begin"/>
      </w:r>
      <w:r w:rsidR="00556373">
        <w:instrText xml:space="preserve"> SEQ Gambar \* ARABIC \s 1 </w:instrText>
      </w:r>
      <w:r w:rsidR="00556373">
        <w:fldChar w:fldCharType="separate"/>
      </w:r>
      <w:r w:rsidR="00556373">
        <w:rPr>
          <w:noProof/>
        </w:rPr>
        <w:t>3</w:t>
      </w:r>
      <w:r w:rsidR="00556373">
        <w:fldChar w:fldCharType="end"/>
      </w:r>
      <w:r>
        <w:t xml:space="preserve"> Server menampilkan lokasi </w:t>
      </w:r>
      <w:r>
        <w:rPr>
          <w:i/>
        </w:rPr>
        <w:t xml:space="preserve">passive tag </w:t>
      </w:r>
      <w:r>
        <w:t>pada lorong</w:t>
      </w:r>
      <w:bookmarkEnd w:id="95"/>
    </w:p>
    <w:p w14:paraId="539F7C40" w14:textId="28D1CFF5" w:rsidR="004A469D" w:rsidRDefault="002B72CF" w:rsidP="004A469D">
      <w:pPr>
        <w:pStyle w:val="PTIIKBodyTextFirstIndent"/>
        <w:rPr>
          <w:lang w:val="id-ID"/>
        </w:rPr>
      </w:pPr>
      <w:r>
        <w:rPr>
          <w:lang w:val="id-ID"/>
        </w:rPr>
        <w:t>Pada Gambar 5</w:t>
      </w:r>
      <w:r w:rsidR="004A469D">
        <w:rPr>
          <w:lang w:val="id-ID"/>
        </w:rPr>
        <w:t xml:space="preserve">.1 merupakan tampilan dari server saat pertama menjalankan server. Server menampilkan tulisan “Beacon tidak terdeteksi” karena </w:t>
      </w:r>
      <w:r w:rsidR="004A469D">
        <w:rPr>
          <w:i/>
          <w:lang w:val="id-ID"/>
        </w:rPr>
        <w:t>passive tag</w:t>
      </w:r>
      <w:r w:rsidR="004A469D">
        <w:rPr>
          <w:lang w:val="id-ID"/>
        </w:rPr>
        <w:t xml:space="preserve"> belum di</w:t>
      </w:r>
      <w:r>
        <w:rPr>
          <w:lang w:val="id-ID"/>
        </w:rPr>
        <w:t>nyalakan. Kemudian pada Gambar 5</w:t>
      </w:r>
      <w:r w:rsidR="004A469D">
        <w:rPr>
          <w:lang w:val="id-ID"/>
        </w:rPr>
        <w:t xml:space="preserve">.2 menampilkan saat </w:t>
      </w:r>
      <w:r w:rsidR="004A469D">
        <w:rPr>
          <w:i/>
          <w:lang w:val="id-ID"/>
        </w:rPr>
        <w:t>passive tag</w:t>
      </w:r>
      <w:r w:rsidR="004A469D">
        <w:rPr>
          <w:lang w:val="id-ID"/>
        </w:rPr>
        <w:t xml:space="preserve"> dinyalakan, server menampilkan lokasi dari </w:t>
      </w:r>
      <w:r w:rsidR="004A469D">
        <w:rPr>
          <w:i/>
          <w:lang w:val="id-ID"/>
        </w:rPr>
        <w:t>passive tag</w:t>
      </w:r>
      <w:r>
        <w:rPr>
          <w:lang w:val="id-ID"/>
        </w:rPr>
        <w:t xml:space="preserve"> pada Ruang 1. Pada Gambar 5</w:t>
      </w:r>
      <w:r w:rsidR="004A469D">
        <w:rPr>
          <w:lang w:val="id-ID"/>
        </w:rPr>
        <w:t xml:space="preserve">.3, lokasi dari </w:t>
      </w:r>
      <w:r w:rsidR="004A469D">
        <w:rPr>
          <w:i/>
          <w:lang w:val="id-ID"/>
        </w:rPr>
        <w:t>passive tag</w:t>
      </w:r>
      <w:r w:rsidR="004A469D">
        <w:rPr>
          <w:lang w:val="id-ID"/>
        </w:rPr>
        <w:t xml:space="preserve"> berpindah menuju Lorong, sehingga server menampilkan lokasi dari </w:t>
      </w:r>
      <w:r w:rsidR="004A469D">
        <w:rPr>
          <w:i/>
          <w:lang w:val="id-ID"/>
        </w:rPr>
        <w:t>passive tag</w:t>
      </w:r>
      <w:r w:rsidR="004A469D">
        <w:rPr>
          <w:lang w:val="id-ID"/>
        </w:rPr>
        <w:t xml:space="preserve"> pada lorong.</w:t>
      </w:r>
    </w:p>
    <w:p w14:paraId="367532EC" w14:textId="12C10616" w:rsidR="002B72CF" w:rsidRPr="002E175E" w:rsidRDefault="002E175E" w:rsidP="004A469D">
      <w:pPr>
        <w:pStyle w:val="PTIIKBodyTextFirstIndent"/>
        <w:rPr>
          <w:lang w:val="id-ID"/>
        </w:rPr>
      </w:pPr>
      <w:r>
        <w:rPr>
          <w:lang w:val="id-ID"/>
        </w:rPr>
        <w:t>Pada</w:t>
      </w:r>
      <w:r w:rsidR="002B72CF">
        <w:rPr>
          <w:lang w:val="id-ID"/>
        </w:rPr>
        <w:t xml:space="preserve"> data di atas, terlihat bahwa sistem dapat melakukan penentuan lokasi</w:t>
      </w:r>
      <w:r w:rsidR="00A504FD">
        <w:rPr>
          <w:lang w:val="id-ID"/>
        </w:rPr>
        <w:t xml:space="preserve"> dari </w:t>
      </w:r>
      <w:r w:rsidR="00A504FD">
        <w:rPr>
          <w:i/>
          <w:lang w:val="id-ID"/>
        </w:rPr>
        <w:t>passive tag</w:t>
      </w:r>
      <w:r w:rsidR="002B72CF">
        <w:rPr>
          <w:lang w:val="id-ID"/>
        </w:rPr>
        <w:t xml:space="preserve">. Lokasi yang telah didapatkan kemudian ditampilkan pada layar beserta waktu penentuan lokasi. Waktu penentuan lokasi yang ditampilkan </w:t>
      </w:r>
      <w:r w:rsidR="002B72CF">
        <w:rPr>
          <w:lang w:val="id-ID"/>
        </w:rPr>
        <w:lastRenderedPageBreak/>
        <w:t xml:space="preserve">memiliki selang </w:t>
      </w:r>
      <w:r>
        <w:rPr>
          <w:lang w:val="id-ID"/>
        </w:rPr>
        <w:t xml:space="preserve">waktu tidak sampai 1 detik. Hal ini mengindikasikan bahwa sistem dapat melakukan penentuan lokasi secara </w:t>
      </w:r>
      <w:r>
        <w:rPr>
          <w:i/>
          <w:lang w:val="id-ID"/>
        </w:rPr>
        <w:t>real-time</w:t>
      </w:r>
      <w:r>
        <w:rPr>
          <w:lang w:val="id-ID"/>
        </w:rPr>
        <w:t xml:space="preserve">. Pada data di atas juga ditampilkan apabila </w:t>
      </w:r>
      <w:r>
        <w:rPr>
          <w:i/>
          <w:lang w:val="id-ID"/>
        </w:rPr>
        <w:t>passive tag</w:t>
      </w:r>
      <w:r>
        <w:rPr>
          <w:lang w:val="id-ID"/>
        </w:rPr>
        <w:t xml:space="preserve"> tidak terdeteksi, maka sistem akan menampilkan tulisan “Beacon tidak terdeteksi”. Berdasarkan data di atas, maka dapat disimpulkan bahwa implementasi tahap </w:t>
      </w:r>
      <w:r>
        <w:rPr>
          <w:i/>
          <w:lang w:val="id-ID"/>
        </w:rPr>
        <w:t>online</w:t>
      </w:r>
      <w:r>
        <w:rPr>
          <w:lang w:val="id-ID"/>
        </w:rPr>
        <w:t xml:space="preserve"> bekerja sesuai dengan perancangan pada bab 3, sehingga dapat dikatakan bahwa tahap </w:t>
      </w:r>
      <w:r>
        <w:rPr>
          <w:i/>
          <w:lang w:val="id-ID"/>
        </w:rPr>
        <w:t>online</w:t>
      </w:r>
      <w:r>
        <w:rPr>
          <w:lang w:val="id-ID"/>
        </w:rPr>
        <w:t xml:space="preserve"> berhasil dilakukan.</w:t>
      </w:r>
    </w:p>
    <w:p w14:paraId="26CC868D" w14:textId="093246A6" w:rsidR="00C5331A" w:rsidRDefault="004A469D" w:rsidP="00942E67">
      <w:pPr>
        <w:pStyle w:val="Heading2"/>
        <w:ind w:left="426" w:hanging="426"/>
        <w:jc w:val="both"/>
      </w:pPr>
      <w:r>
        <w:t xml:space="preserve">Hasil dan Analisa Implementasi </w:t>
      </w:r>
      <w:r w:rsidR="00942E67">
        <w:t>Pengujian Akurasi Kesalahan Sistem</w:t>
      </w:r>
    </w:p>
    <w:p w14:paraId="6D58F1BB" w14:textId="77777777" w:rsidR="00942E67" w:rsidRDefault="00942E67" w:rsidP="00942E67">
      <w:pPr>
        <w:pStyle w:val="BodyText"/>
        <w:ind w:firstLine="426"/>
      </w:pPr>
      <w:r>
        <w:t xml:space="preserve">Implementasi pengambilan data hasil klasifikasi pada tahap ini menghasilkan sebuah </w:t>
      </w:r>
      <w:r>
        <w:rPr>
          <w:i/>
        </w:rPr>
        <w:t>file log</w:t>
      </w:r>
      <w:r>
        <w:t xml:space="preserve"> yang berisi data hasil klasifikasi beserta nama lokasi sebenarnya. Data ini kemudian akan di hitung menggunakan persamaan 3.1 seperti pada bab 3. Berikut merupakan </w:t>
      </w:r>
      <w:r>
        <w:rPr>
          <w:i/>
        </w:rPr>
        <w:t>file log</w:t>
      </w:r>
      <w:r>
        <w:t xml:space="preserve"> dari implementasi pengambilan data hasil klasifikasi yang telah dilakukan.</w:t>
      </w:r>
    </w:p>
    <w:p w14:paraId="20F9C5D2" w14:textId="737FA925" w:rsidR="00942E67" w:rsidRDefault="00942E67" w:rsidP="00942E67">
      <w:pPr>
        <w:pStyle w:val="Caption"/>
      </w:pPr>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w:t>
      </w:r>
      <w:bookmarkStart w:id="96" w:name="_Toc37430244"/>
      <w:r>
        <w:t>Hasil pengambilan data pengujian 1</w:t>
      </w:r>
      <w:bookmarkEnd w:id="96"/>
    </w:p>
    <w:tbl>
      <w:tblPr>
        <w:tblStyle w:val="TableGrid"/>
        <w:tblW w:w="0" w:type="auto"/>
        <w:tblLook w:val="04A0" w:firstRow="1" w:lastRow="0" w:firstColumn="1" w:lastColumn="0" w:noHBand="0" w:noVBand="1"/>
      </w:tblPr>
      <w:tblGrid>
        <w:gridCol w:w="7927"/>
      </w:tblGrid>
      <w:tr w:rsidR="00942E67" w14:paraId="56649B90" w14:textId="77777777" w:rsidTr="002B72CF">
        <w:tc>
          <w:tcPr>
            <w:tcW w:w="7927" w:type="dxa"/>
          </w:tcPr>
          <w:p w14:paraId="5A74BEA0"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4BC1DEC2"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678BA220"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72D783CF"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50E88267"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02DF79F8"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5256DCAF"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695D0B41"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318599C0"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6D682C1F"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0718524"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2E0D94DD"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A14B382"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6737582B"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13E5092"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EA5E0E8"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1CB20564"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74859063"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4301159C"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1BA6CE07"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693A998A"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0821296A"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7B3E78A8"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26A7CB3B"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0E2C5633"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55F3AC1B"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001E6FE3"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2AB71668" w14:textId="77777777" w:rsidR="00942E67" w:rsidRDefault="00942E67" w:rsidP="002B72CF">
            <w:pPr>
              <w:pStyle w:val="PTIIKBodyTextFirstIndent"/>
              <w:spacing w:after="0"/>
              <w:ind w:firstLine="0"/>
              <w:rPr>
                <w:lang w:val="id-ID"/>
              </w:rPr>
            </w:pPr>
            <w:r w:rsidRPr="006A17CF">
              <w:rPr>
                <w:lang w:val="id-ID"/>
              </w:rPr>
              <w:t>Ruang 1,15:31:49,Ruang 1,Match</w:t>
            </w:r>
          </w:p>
          <w:p w14:paraId="4CE35D70" w14:textId="77777777" w:rsidR="00942E67" w:rsidRDefault="00942E67" w:rsidP="002B72CF">
            <w:pPr>
              <w:pStyle w:val="PTIIKBodyTextFirstIndent"/>
              <w:spacing w:after="0"/>
              <w:ind w:firstLine="0"/>
              <w:rPr>
                <w:lang w:val="id-ID"/>
              </w:rPr>
            </w:pPr>
            <w:r>
              <w:rPr>
                <w:lang w:val="id-ID"/>
              </w:rPr>
              <w:lastRenderedPageBreak/>
              <w:t>.......</w:t>
            </w:r>
          </w:p>
          <w:p w14:paraId="498468C1" w14:textId="77777777" w:rsidR="00942E67" w:rsidRDefault="00942E67" w:rsidP="002B72CF">
            <w:pPr>
              <w:pStyle w:val="PTIIKBodyTextFirstIndent"/>
              <w:spacing w:after="0"/>
              <w:ind w:firstLine="0"/>
              <w:rPr>
                <w:lang w:val="id-ID"/>
              </w:rPr>
            </w:pPr>
            <w:r>
              <w:rPr>
                <w:lang w:val="id-ID"/>
              </w:rPr>
              <w:t>.......</w:t>
            </w:r>
          </w:p>
          <w:p w14:paraId="77B3907F"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3EBB56EA"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340235BC"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53D44842"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11E4F973"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184272B8"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4837AA53"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1A8E15CF"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57E77001"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64C0ACFA"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4EB8F21F"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282D8068" w14:textId="77777777" w:rsidR="00942E67" w:rsidRPr="006A17CF" w:rsidRDefault="00942E67" w:rsidP="002B72CF">
            <w:pPr>
              <w:pStyle w:val="PTIIKBodyTextFirstIndent"/>
              <w:spacing w:after="0"/>
              <w:ind w:firstLine="0"/>
              <w:rPr>
                <w:lang w:val="id-ID"/>
              </w:rPr>
            </w:pPr>
            <w:r w:rsidRPr="006A17CF">
              <w:rPr>
                <w:lang w:val="id-ID"/>
              </w:rPr>
              <w:t>Ruang 2,15:32:01,Ruang 1,Mismatch</w:t>
            </w:r>
          </w:p>
          <w:p w14:paraId="74A3D3E5" w14:textId="77777777" w:rsidR="00942E67" w:rsidRPr="006A17CF" w:rsidRDefault="00942E67" w:rsidP="002B72CF">
            <w:pPr>
              <w:pStyle w:val="PTIIKBodyTextFirstIndent"/>
              <w:spacing w:after="0"/>
              <w:ind w:firstLine="0"/>
              <w:rPr>
                <w:lang w:val="id-ID"/>
              </w:rPr>
            </w:pPr>
            <w:r w:rsidRPr="006A17CF">
              <w:rPr>
                <w:lang w:val="id-ID"/>
              </w:rPr>
              <w:t>Ruang 1,15:32:01,Ruang 1,Match</w:t>
            </w:r>
          </w:p>
          <w:p w14:paraId="4C04E849" w14:textId="77777777" w:rsidR="00942E67" w:rsidRPr="006A17CF" w:rsidRDefault="00942E67" w:rsidP="002B72CF">
            <w:pPr>
              <w:pStyle w:val="PTIIKBodyTextFirstIndent"/>
              <w:spacing w:after="0"/>
              <w:ind w:firstLine="0"/>
              <w:rPr>
                <w:lang w:val="id-ID"/>
              </w:rPr>
            </w:pPr>
            <w:r w:rsidRPr="006A17CF">
              <w:rPr>
                <w:lang w:val="id-ID"/>
              </w:rPr>
              <w:t>Ruang 1,15:32:01,Ruang 1,Match</w:t>
            </w:r>
          </w:p>
          <w:p w14:paraId="7350082A" w14:textId="77777777" w:rsidR="00942E67" w:rsidRPr="006A17CF" w:rsidRDefault="00942E67" w:rsidP="002B72CF">
            <w:pPr>
              <w:pStyle w:val="PTIIKBodyTextFirstIndent"/>
              <w:spacing w:after="0"/>
              <w:ind w:firstLine="0"/>
              <w:rPr>
                <w:lang w:val="id-ID"/>
              </w:rPr>
            </w:pPr>
            <w:r w:rsidRPr="006A17CF">
              <w:rPr>
                <w:lang w:val="id-ID"/>
              </w:rPr>
              <w:t>Ruang 2,15:32:01,Ruang 1,Mismatch</w:t>
            </w:r>
          </w:p>
          <w:p w14:paraId="605636AE" w14:textId="77777777" w:rsidR="00942E67" w:rsidRPr="006A17CF" w:rsidRDefault="00942E67" w:rsidP="002B72CF">
            <w:pPr>
              <w:pStyle w:val="PTIIKBodyTextFirstIndent"/>
              <w:spacing w:after="0"/>
              <w:ind w:firstLine="0"/>
              <w:rPr>
                <w:lang w:val="id-ID"/>
              </w:rPr>
            </w:pPr>
            <w:r w:rsidRPr="006A17CF">
              <w:rPr>
                <w:lang w:val="id-ID"/>
              </w:rPr>
              <w:t>Ruang 1,15:32:01,Ruang 1,Match</w:t>
            </w:r>
          </w:p>
          <w:p w14:paraId="667CA220" w14:textId="77777777" w:rsidR="00942E67" w:rsidRDefault="00942E67" w:rsidP="002B72CF">
            <w:pPr>
              <w:pStyle w:val="PTIIKBodyTextFirstIndent"/>
              <w:spacing w:after="0"/>
              <w:ind w:firstLine="0"/>
              <w:rPr>
                <w:lang w:val="id-ID"/>
              </w:rPr>
            </w:pPr>
            <w:r w:rsidRPr="006A17CF">
              <w:rPr>
                <w:lang w:val="id-ID"/>
              </w:rPr>
              <w:t>Ruang 1,15:32:01,Ruang 1,Match</w:t>
            </w:r>
          </w:p>
        </w:tc>
      </w:tr>
    </w:tbl>
    <w:p w14:paraId="6CB0B967" w14:textId="77777777" w:rsidR="00942E67" w:rsidRDefault="00942E67" w:rsidP="00942E67">
      <w:pPr>
        <w:pStyle w:val="BodyText"/>
        <w:spacing w:after="0"/>
        <w:ind w:firstLine="426"/>
      </w:pPr>
    </w:p>
    <w:p w14:paraId="1EBF18DF" w14:textId="77777777" w:rsidR="001306C6" w:rsidRDefault="00942E67" w:rsidP="00942E67">
      <w:pPr>
        <w:pStyle w:val="PTIIKBodyTextFirstIndent"/>
        <w:rPr>
          <w:lang w:val="id-ID"/>
        </w:rPr>
      </w:pPr>
      <w:r>
        <w:t xml:space="preserve">Pada tabel di atas disajikan hasil dari pengambilan data klasifikasi pada pengujian ini. Penulis hanya menampilkan beberapa baris saja, karena banyaknya jumlah data yang terekam. </w:t>
      </w:r>
      <w:r w:rsidR="001306C6">
        <w:rPr>
          <w:lang w:val="id-ID"/>
        </w:rPr>
        <w:t xml:space="preserve">Pada tabel di atas terlihat bahwa sistem dapat melakukan penentuan lokasi dan mencatat hasil penentuan lokasi pada </w:t>
      </w:r>
      <w:r w:rsidR="001306C6">
        <w:rPr>
          <w:i/>
          <w:lang w:val="id-ID"/>
        </w:rPr>
        <w:t>file log</w:t>
      </w:r>
      <w:r w:rsidR="001306C6">
        <w:rPr>
          <w:lang w:val="id-ID"/>
        </w:rPr>
        <w:t>. Data yang dicatat memuat tentang hasil klasifikasi, waktu, nama lokasi sebenarnya, dan kecocokan. Pada tabel di atas sistem dapat menentukan kecocokan berdasarkan hasil klasifikasi dengan nama lokasi sebenarnya. Nilai kecocokan ditulis dengan ‘Match’ apabila hasil klasifikasi sama dengan nama lokasi sebenarnya. Sebaliknya, apabila hasil klasifikasi tidak sama dengan nama lokasi sebenarnya, maka nilai kecocokan ditulis ‘Mismatch’. Nilai kecocokan ini akan digunakan untuk melakukan perhitungan akurasi kesalahan sistem.</w:t>
      </w:r>
    </w:p>
    <w:p w14:paraId="080A81DA" w14:textId="58FD9052" w:rsidR="00DB4C21" w:rsidRDefault="00DB4C21" w:rsidP="00DB4C21">
      <w:pPr>
        <w:pStyle w:val="Heading3"/>
      </w:pPr>
      <w:r>
        <w:t>Hasil Perhitungan Akurasi Kesalahan Sistem</w:t>
      </w:r>
    </w:p>
    <w:p w14:paraId="12A68099" w14:textId="77777777" w:rsidR="00DB4C21" w:rsidRDefault="00DB4C21" w:rsidP="00DB4C21">
      <w:pPr>
        <w:pStyle w:val="BodyText"/>
        <w:ind w:firstLine="426"/>
      </w:pPr>
      <w:r>
        <w:t xml:space="preserve">Pada Gambar dibawah ini merupakan tangkapan layar dari eksekusi </w:t>
      </w:r>
      <w:r>
        <w:rPr>
          <w:i/>
        </w:rPr>
        <w:t>script</w:t>
      </w:r>
      <w:r>
        <w:t xml:space="preserve"> untuk menghitung akurasi kesalahan sistem.</w:t>
      </w:r>
    </w:p>
    <w:p w14:paraId="18A01EF6" w14:textId="77777777" w:rsidR="00DB4C21" w:rsidRDefault="00DB4C21" w:rsidP="00DB4C21">
      <w:pPr>
        <w:pStyle w:val="BodyText"/>
        <w:keepNext/>
        <w:ind w:firstLine="142"/>
      </w:pPr>
      <w:r w:rsidRPr="00684243">
        <w:rPr>
          <w:noProof/>
          <w:lang w:val="en-US"/>
        </w:rPr>
        <w:drawing>
          <wp:inline distT="0" distB="0" distL="0" distR="0" wp14:anchorId="0225D338" wp14:editId="0024C69E">
            <wp:extent cx="5039995" cy="635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635000"/>
                    </a:xfrm>
                    <a:prstGeom prst="rect">
                      <a:avLst/>
                    </a:prstGeom>
                  </pic:spPr>
                </pic:pic>
              </a:graphicData>
            </a:graphic>
          </wp:inline>
        </w:drawing>
      </w:r>
    </w:p>
    <w:p w14:paraId="51D091BE" w14:textId="14CD9D8B" w:rsidR="00DB4C21" w:rsidRDefault="00DB4C21" w:rsidP="00DB4C21">
      <w:pPr>
        <w:pStyle w:val="Caption"/>
      </w:pPr>
      <w:bookmarkStart w:id="97" w:name="_Toc37430263"/>
      <w:r>
        <w:t xml:space="preserve">Gambar </w:t>
      </w:r>
      <w:r w:rsidR="00556373">
        <w:fldChar w:fldCharType="begin"/>
      </w:r>
      <w:r w:rsidR="00556373">
        <w:instrText xml:space="preserve"> STYLEREF 1 \s </w:instrText>
      </w:r>
      <w:r w:rsidR="00556373">
        <w:fldChar w:fldCharType="separate"/>
      </w:r>
      <w:r w:rsidR="00556373">
        <w:rPr>
          <w:noProof/>
        </w:rPr>
        <w:t>5</w:t>
      </w:r>
      <w:r w:rsidR="00556373">
        <w:fldChar w:fldCharType="end"/>
      </w:r>
      <w:r w:rsidR="00556373">
        <w:t>.</w:t>
      </w:r>
      <w:r w:rsidR="00556373">
        <w:fldChar w:fldCharType="begin"/>
      </w:r>
      <w:r w:rsidR="00556373">
        <w:instrText xml:space="preserve"> SEQ Gambar \* ARABIC \s 1 </w:instrText>
      </w:r>
      <w:r w:rsidR="00556373">
        <w:fldChar w:fldCharType="separate"/>
      </w:r>
      <w:r w:rsidR="00556373">
        <w:rPr>
          <w:noProof/>
        </w:rPr>
        <w:t>4</w:t>
      </w:r>
      <w:r w:rsidR="00556373">
        <w:fldChar w:fldCharType="end"/>
      </w:r>
      <w:r>
        <w:t xml:space="preserve"> Hasil Perhitungan Akurasi Kesalahan Sistem</w:t>
      </w:r>
      <w:bookmarkEnd w:id="97"/>
    </w:p>
    <w:p w14:paraId="5DE76F52" w14:textId="0AF48FB7" w:rsidR="00DB4C21" w:rsidRPr="008952D9" w:rsidRDefault="00DB4C21" w:rsidP="0090076A">
      <w:pPr>
        <w:pStyle w:val="PTIIKBodyTextFirstIndent"/>
        <w:rPr>
          <w:lang w:val="id-ID"/>
        </w:rPr>
      </w:pPr>
      <w:r>
        <w:t xml:space="preserve">Pada Gambar 4.1 diatas menunjukkan bahwa akurasi kesalahan sistem dalam </w:t>
      </w:r>
      <w:r w:rsidR="008952D9">
        <w:t>penentuan lokasi sebesar 15,24%, yang berarti menunjukkan secara tidak langsung bahwa akurasi sistem untuk menentukan lokasi adalah 100</w:t>
      </w:r>
      <w:r w:rsidR="008952D9">
        <w:rPr>
          <w:lang w:val="id-ID"/>
        </w:rPr>
        <w:t xml:space="preserve">% - 15,24% = 84,76%. </w:t>
      </w:r>
      <w:r>
        <w:t xml:space="preserve">Pada pengujian ini belum diketahui pada sub lokasi mana pada suatu </w:t>
      </w:r>
      <w:r>
        <w:lastRenderedPageBreak/>
        <w:t>ruangan yang memiliki tingkat presentase kesalahan akurasi paling tinggi. Untuk mengetahui pada sub lokasi mana yang memiliki presentase akurasi kesalahan paling tinggi akan dilakukan pada pengujian berikutnya.</w:t>
      </w:r>
      <w:r w:rsidR="008952D9">
        <w:rPr>
          <w:lang w:val="id-ID"/>
        </w:rPr>
        <w:t xml:space="preserve"> Berdasarkan pada data di atas, sistem dapat melakukan perhitungan akurasi kesalahan sistem. Hal ini mengindikasikan bahwa perhitungan akurasi kesalahan sistem telah sesuai dengan perancangan pada bab 3. Langkah selanjutnya adalah</w:t>
      </w:r>
      <w:r w:rsidR="000B70DD">
        <w:rPr>
          <w:lang w:val="id-ID"/>
        </w:rPr>
        <w:t xml:space="preserve"> melakukan pengujian akurasi kesalahan sistem pada tiap sub lokasi.</w:t>
      </w:r>
    </w:p>
    <w:p w14:paraId="57FE69B0" w14:textId="70B326B0" w:rsidR="00DB4C21" w:rsidRDefault="00DB4C21" w:rsidP="00DB4C21">
      <w:pPr>
        <w:pStyle w:val="Heading2"/>
        <w:ind w:left="426" w:hanging="426"/>
        <w:jc w:val="both"/>
      </w:pPr>
      <w:r>
        <w:t>Hasil dan Analisa Implementasi Pengujian Akurasi Kesalahan Sistem Pada Tiap Sub Lokasi</w:t>
      </w:r>
    </w:p>
    <w:p w14:paraId="11B178C0" w14:textId="77777777" w:rsidR="00DB4C21" w:rsidRDefault="00DB4C21" w:rsidP="00DB4C21">
      <w:pPr>
        <w:pStyle w:val="BodyText"/>
        <w:ind w:firstLine="426"/>
      </w:pPr>
      <w:r>
        <w:t xml:space="preserve">Implementasi pengambilan data hasil klasifikasi pada tahap ini menghasilkan sebuah </w:t>
      </w:r>
      <w:r>
        <w:rPr>
          <w:i/>
        </w:rPr>
        <w:t>file log</w:t>
      </w:r>
      <w:r>
        <w:t xml:space="preserve"> yang berisi data hasil klasifikasi pada masing-masing sub lokasi. Data ini kemudian akan di hitung menggunakan </w:t>
      </w:r>
      <w:r>
        <w:rPr>
          <w:i/>
        </w:rPr>
        <w:t>script</w:t>
      </w:r>
      <w:r>
        <w:t xml:space="preserve"> khusus yang akan menghitung akurasi kesalahan pada tiap sub lokasi. Berikut merupakan </w:t>
      </w:r>
      <w:r>
        <w:rPr>
          <w:i/>
        </w:rPr>
        <w:t>file log</w:t>
      </w:r>
      <w:r>
        <w:t xml:space="preserve"> dari implementasi pengambilan data hasil klasifikasi yang telah dilakukan.</w:t>
      </w:r>
    </w:p>
    <w:p w14:paraId="64A4FCC9" w14:textId="713AB69F" w:rsidR="00DB4C21" w:rsidRDefault="00DB4C21" w:rsidP="00DB4C21">
      <w:pPr>
        <w:pStyle w:val="Caption"/>
      </w:pPr>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w:t>
      </w:r>
      <w:r>
        <w:fldChar w:fldCharType="end"/>
      </w:r>
      <w:r>
        <w:t xml:space="preserve"> </w:t>
      </w:r>
      <w:bookmarkStart w:id="98" w:name="_Toc37430247"/>
      <w:r>
        <w:t>Hasil pengambilan data klasifikasi tiap sub lokasi</w:t>
      </w:r>
      <w:bookmarkEnd w:id="98"/>
    </w:p>
    <w:tbl>
      <w:tblPr>
        <w:tblStyle w:val="TableGrid"/>
        <w:tblW w:w="0" w:type="auto"/>
        <w:tblLook w:val="04A0" w:firstRow="1" w:lastRow="0" w:firstColumn="1" w:lastColumn="0" w:noHBand="0" w:noVBand="1"/>
      </w:tblPr>
      <w:tblGrid>
        <w:gridCol w:w="7927"/>
      </w:tblGrid>
      <w:tr w:rsidR="00DB4C21" w14:paraId="39F3C962" w14:textId="77777777" w:rsidTr="002B72CF">
        <w:tc>
          <w:tcPr>
            <w:tcW w:w="7927" w:type="dxa"/>
          </w:tcPr>
          <w:p w14:paraId="14E31A89" w14:textId="77777777" w:rsidR="00DB4C21" w:rsidRPr="00465743" w:rsidRDefault="00DB4C21" w:rsidP="002B72CF">
            <w:pPr>
              <w:pStyle w:val="PTIIKBodyTextFirstIndent"/>
              <w:spacing w:after="0"/>
              <w:ind w:firstLine="0"/>
              <w:rPr>
                <w:lang w:val="id-ID"/>
              </w:rPr>
            </w:pPr>
            <w:r w:rsidRPr="00465743">
              <w:rPr>
                <w:lang w:val="id-ID"/>
              </w:rPr>
              <w:t>Ruang 2,14:02:21,Ruang 1,A,Mismatch</w:t>
            </w:r>
          </w:p>
          <w:p w14:paraId="677DBB7B"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5D8E42FC"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35ACAD91"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3C8B5C5B"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4962F03E"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73A7448D"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72FDC0BE"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0BD82C0B"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7F1E4E93"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8B96087"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0AB8F017"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73DF5C0C"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5ADB3351"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264C871D"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60E83175"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6BE521C"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0E60D8A3"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34639E3C"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6CBA4666"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12BB8C1"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55BAE23"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69344F60"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16D60DD7"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2CDD9D2A"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CE3269B"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14CD3B0"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3B61D670"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336C55D0" w14:textId="77777777" w:rsidR="00DB4C21" w:rsidRPr="00465743" w:rsidRDefault="00DB4C21" w:rsidP="002B72CF">
            <w:pPr>
              <w:pStyle w:val="PTIIKBodyTextFirstIndent"/>
              <w:spacing w:after="0"/>
              <w:ind w:firstLine="0"/>
              <w:rPr>
                <w:lang w:val="id-ID"/>
              </w:rPr>
            </w:pPr>
            <w:r w:rsidRPr="00465743">
              <w:rPr>
                <w:lang w:val="id-ID"/>
              </w:rPr>
              <w:lastRenderedPageBreak/>
              <w:t>Ruang 1,14:02:23,Ruang 1,A,Match</w:t>
            </w:r>
          </w:p>
          <w:p w14:paraId="5E24DF35"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4793DB81"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0E58C93F"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F2D2025"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0137165E"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3961CF6B"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85F0958"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0F67997"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3AA3832D"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2DEC2FCA"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8F21513"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A1F58AF"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F9A2928"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829DFD6"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97CFBC4"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2AD3850A"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0FA3AD9F"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15487033"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17051A4A"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39CE407B"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388C7FFB"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01169D19"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5B95848C"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120ADF1B"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461DD17F"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00FAC1F1"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2EEEF4FF"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2039A831"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5EF61EB4" w14:textId="77777777" w:rsidR="00DB4C21" w:rsidRDefault="00DB4C21" w:rsidP="002B72CF">
            <w:pPr>
              <w:pStyle w:val="PTIIKBodyTextFirstIndent"/>
              <w:spacing w:after="0"/>
              <w:ind w:firstLine="0"/>
              <w:rPr>
                <w:lang w:val="id-ID"/>
              </w:rPr>
            </w:pPr>
            <w:r w:rsidRPr="00465743">
              <w:rPr>
                <w:lang w:val="id-ID"/>
              </w:rPr>
              <w:t>R</w:t>
            </w:r>
            <w:r>
              <w:rPr>
                <w:lang w:val="id-ID"/>
              </w:rPr>
              <w:t>uang 1,14:02:24,Ruang 1,A,Match</w:t>
            </w:r>
          </w:p>
          <w:p w14:paraId="2304B8BF"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07302EFD" w14:textId="77777777" w:rsidR="00DB4C21" w:rsidRDefault="00DB4C21" w:rsidP="002B72CF">
            <w:pPr>
              <w:pStyle w:val="PTIIKBodyTextFirstIndent"/>
              <w:spacing w:after="0"/>
              <w:ind w:firstLine="0"/>
              <w:rPr>
                <w:lang w:val="id-ID"/>
              </w:rPr>
            </w:pPr>
            <w:r w:rsidRPr="00465743">
              <w:rPr>
                <w:lang w:val="id-ID"/>
              </w:rPr>
              <w:t>Ruang 1,14:02:24,Ruang 1,A,Match</w:t>
            </w:r>
          </w:p>
          <w:p w14:paraId="5E874AD8" w14:textId="77777777" w:rsidR="00DB4C21" w:rsidRDefault="00DB4C21" w:rsidP="002B72CF">
            <w:pPr>
              <w:pStyle w:val="PTIIKBodyTextFirstIndent"/>
              <w:spacing w:after="0"/>
              <w:ind w:firstLine="0"/>
              <w:rPr>
                <w:lang w:val="id-ID"/>
              </w:rPr>
            </w:pPr>
            <w:r>
              <w:rPr>
                <w:lang w:val="id-ID"/>
              </w:rPr>
              <w:t>....</w:t>
            </w:r>
          </w:p>
          <w:p w14:paraId="074F1D62" w14:textId="77777777" w:rsidR="00DB4C21" w:rsidRDefault="00DB4C21" w:rsidP="002B72CF">
            <w:pPr>
              <w:pStyle w:val="PTIIKBodyTextFirstIndent"/>
              <w:spacing w:after="0"/>
              <w:ind w:firstLine="0"/>
              <w:rPr>
                <w:lang w:val="id-ID"/>
              </w:rPr>
            </w:pPr>
            <w:r>
              <w:rPr>
                <w:lang w:val="id-ID"/>
              </w:rPr>
              <w:t>....</w:t>
            </w:r>
          </w:p>
          <w:p w14:paraId="0126F513"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4E947D6B" w14:textId="77777777" w:rsidR="00DB4C21" w:rsidRPr="00465743" w:rsidRDefault="00DB4C21" w:rsidP="002B72CF">
            <w:pPr>
              <w:pStyle w:val="PTIIKBodyTextFirstIndent"/>
              <w:spacing w:after="0"/>
              <w:ind w:firstLine="0"/>
              <w:rPr>
                <w:lang w:val="id-ID"/>
              </w:rPr>
            </w:pPr>
            <w:r w:rsidRPr="00465743">
              <w:rPr>
                <w:lang w:val="id-ID"/>
              </w:rPr>
              <w:t>Lorong,14:04:04,Ruang 1,B,Mismatch</w:t>
            </w:r>
          </w:p>
          <w:p w14:paraId="319C4F75"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54A11BC9"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43B3D785"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655FD990"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292A57C2"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58757D46"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2E53D16E"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60962B1F"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7C012D02"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5428A361" w14:textId="77777777" w:rsidR="00DB4C21" w:rsidRPr="00465743" w:rsidRDefault="00DB4C21" w:rsidP="002B72CF">
            <w:pPr>
              <w:pStyle w:val="PTIIKBodyTextFirstIndent"/>
              <w:spacing w:after="0"/>
              <w:ind w:firstLine="0"/>
              <w:rPr>
                <w:lang w:val="id-ID"/>
              </w:rPr>
            </w:pPr>
            <w:r w:rsidRPr="00465743">
              <w:rPr>
                <w:lang w:val="id-ID"/>
              </w:rPr>
              <w:lastRenderedPageBreak/>
              <w:t>Ruang 2,14:04:04,Ruang 1,B,Mismatch</w:t>
            </w:r>
          </w:p>
          <w:p w14:paraId="3610B19B"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397A5A54"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25E82C3F"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56F63DA9"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3FA84EE4"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36E75A25"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647A04B2"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381316E7"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4F626785"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0D2A3DB9" w14:textId="77777777" w:rsidR="00DB4C21" w:rsidRPr="00465743" w:rsidRDefault="00DB4C21" w:rsidP="002B72CF">
            <w:pPr>
              <w:pStyle w:val="PTIIKBodyTextFirstIndent"/>
              <w:spacing w:after="0"/>
              <w:ind w:firstLine="0"/>
              <w:rPr>
                <w:lang w:val="id-ID"/>
              </w:rPr>
            </w:pPr>
            <w:r w:rsidRPr="00465743">
              <w:rPr>
                <w:lang w:val="id-ID"/>
              </w:rPr>
              <w:t>Ruang 1,14:04:05,Ruang 1,B,Match</w:t>
            </w:r>
          </w:p>
          <w:p w14:paraId="288EA4F8" w14:textId="77777777" w:rsidR="00DB4C21" w:rsidRPr="00465743" w:rsidRDefault="00DB4C21" w:rsidP="002B72CF">
            <w:pPr>
              <w:pStyle w:val="PTIIKBodyTextFirstIndent"/>
              <w:spacing w:after="0"/>
              <w:ind w:firstLine="0"/>
              <w:rPr>
                <w:lang w:val="id-ID"/>
              </w:rPr>
            </w:pPr>
            <w:r w:rsidRPr="00465743">
              <w:rPr>
                <w:lang w:val="id-ID"/>
              </w:rPr>
              <w:t>Ruang 2,14:04:05,Ruang 1,B,Mismatch</w:t>
            </w:r>
          </w:p>
          <w:p w14:paraId="035B91DE" w14:textId="77777777" w:rsidR="00DB4C21" w:rsidRPr="00465743" w:rsidRDefault="00DB4C21" w:rsidP="002B72CF">
            <w:pPr>
              <w:pStyle w:val="PTIIKBodyTextFirstIndent"/>
              <w:spacing w:after="0"/>
              <w:ind w:firstLine="0"/>
              <w:rPr>
                <w:lang w:val="id-ID"/>
              </w:rPr>
            </w:pPr>
            <w:r w:rsidRPr="00465743">
              <w:rPr>
                <w:lang w:val="id-ID"/>
              </w:rPr>
              <w:t>Ruang 2,14:04:05,Ruang 1,B,Mismatch</w:t>
            </w:r>
          </w:p>
          <w:p w14:paraId="6AF7A7F8" w14:textId="77777777" w:rsidR="00DB4C21" w:rsidRDefault="00DB4C21" w:rsidP="002B72CF">
            <w:pPr>
              <w:pStyle w:val="PTIIKBodyTextFirstIndent"/>
              <w:spacing w:after="0"/>
              <w:ind w:firstLine="0"/>
              <w:rPr>
                <w:lang w:val="id-ID"/>
              </w:rPr>
            </w:pPr>
            <w:r w:rsidRPr="00465743">
              <w:rPr>
                <w:lang w:val="id-ID"/>
              </w:rPr>
              <w:t>Ruang 2,14:04:05,Ruang 1,B,Mismatch</w:t>
            </w:r>
          </w:p>
        </w:tc>
      </w:tr>
    </w:tbl>
    <w:p w14:paraId="58818AD8" w14:textId="77777777" w:rsidR="00DB4C21" w:rsidRDefault="00DB4C21" w:rsidP="00DB4C21">
      <w:pPr>
        <w:pStyle w:val="BodyText"/>
        <w:ind w:firstLine="426"/>
      </w:pPr>
    </w:p>
    <w:p w14:paraId="5F89C493" w14:textId="47B0E27C" w:rsidR="00621C63" w:rsidRPr="00DB4C21" w:rsidRDefault="00DB4C21" w:rsidP="00DB4C21">
      <w:pPr>
        <w:pStyle w:val="PTIIKBodyTextFirstIndent"/>
      </w:pPr>
      <w:r>
        <w:t xml:space="preserve">Pada tabel di atas disajikan hasil dari pengambilan data klasifikasi pada pengujian ini. Penulis hanya menampilkan beberapa baris saja, karena banyaknya jumlah data yang terekam. </w:t>
      </w:r>
      <w:r w:rsidR="008239D0">
        <w:rPr>
          <w:lang w:val="id-ID"/>
        </w:rPr>
        <w:t>Pada tabel di atas menunjukkan bahwa sistem dapat melakukan penentuan lokasi dan mencatat hasil penentuan lokasi bersama dengan waktu penentuan lokasi, nama lokasi sebenarnya, sub lokasi dan kecocokan. Nilai kecocokan ditentukan berdasarkan pada kecocokan antara hasil penentuan lokasi dengan nama lokasi sebenarnya. Pada tabel di atas menunjukkan bahwa implementasi pengujian yang dilakukan telah sesuai dengan perancangan pada bab 3. Langkah selanjutnya adalah mengukur akurasi kesalahan sistem pada tiap sub lokasi masing-masing ruangan.</w:t>
      </w:r>
    </w:p>
    <w:p w14:paraId="43472221" w14:textId="77777777" w:rsidR="00621C63" w:rsidRDefault="00621C63" w:rsidP="00621C63">
      <w:pPr>
        <w:pStyle w:val="Heading3"/>
        <w:ind w:left="680" w:hanging="680"/>
        <w:jc w:val="both"/>
      </w:pPr>
      <w:r>
        <w:t>Hasil perhitungan Akurasi Kesalahan Sistem Pada Tiap Sub Lokasi</w:t>
      </w:r>
    </w:p>
    <w:p w14:paraId="5AE1D194" w14:textId="77777777" w:rsidR="00621C63" w:rsidRDefault="00621C63" w:rsidP="00621C63">
      <w:pPr>
        <w:pStyle w:val="BodyText"/>
        <w:ind w:firstLine="426"/>
      </w:pPr>
      <w:r>
        <w:t xml:space="preserve">Pada gambar dibawah ini adalah tangkapan layar dari eksekusi </w:t>
      </w:r>
      <w:r>
        <w:rPr>
          <w:i/>
        </w:rPr>
        <w:t>script</w:t>
      </w:r>
      <w:r>
        <w:t xml:space="preserve"> untuk menghitung akurasi kesalahan pada tiap sub lokasi.</w:t>
      </w:r>
    </w:p>
    <w:p w14:paraId="24320D1C" w14:textId="77777777" w:rsidR="00621C63" w:rsidRDefault="00621C63" w:rsidP="001306C6">
      <w:pPr>
        <w:pStyle w:val="BodyText"/>
        <w:keepNext/>
        <w:jc w:val="left"/>
      </w:pPr>
      <w:r w:rsidRPr="00E16449">
        <w:rPr>
          <w:noProof/>
          <w:lang w:val="en-US"/>
        </w:rPr>
        <w:lastRenderedPageBreak/>
        <w:drawing>
          <wp:inline distT="0" distB="0" distL="0" distR="0" wp14:anchorId="287B8CEF" wp14:editId="09611782">
            <wp:extent cx="5279149" cy="248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94262" cy="2490710"/>
                    </a:xfrm>
                    <a:prstGeom prst="rect">
                      <a:avLst/>
                    </a:prstGeom>
                  </pic:spPr>
                </pic:pic>
              </a:graphicData>
            </a:graphic>
          </wp:inline>
        </w:drawing>
      </w:r>
    </w:p>
    <w:p w14:paraId="2F2DA5B1" w14:textId="57DBA2AF" w:rsidR="00621C63" w:rsidRDefault="00621C63" w:rsidP="00621C63">
      <w:pPr>
        <w:pStyle w:val="Caption"/>
      </w:pPr>
      <w:bookmarkStart w:id="99" w:name="_Toc37430264"/>
      <w:r>
        <w:t xml:space="preserve">Gambar </w:t>
      </w:r>
      <w:r w:rsidR="00556373">
        <w:fldChar w:fldCharType="begin"/>
      </w:r>
      <w:r w:rsidR="00556373">
        <w:instrText xml:space="preserve"> STYLEREF 1 \s </w:instrText>
      </w:r>
      <w:r w:rsidR="00556373">
        <w:fldChar w:fldCharType="separate"/>
      </w:r>
      <w:r w:rsidR="00556373">
        <w:rPr>
          <w:noProof/>
        </w:rPr>
        <w:t>5</w:t>
      </w:r>
      <w:r w:rsidR="00556373">
        <w:fldChar w:fldCharType="end"/>
      </w:r>
      <w:r w:rsidR="00556373">
        <w:t>.</w:t>
      </w:r>
      <w:r w:rsidR="00556373">
        <w:fldChar w:fldCharType="begin"/>
      </w:r>
      <w:r w:rsidR="00556373">
        <w:instrText xml:space="preserve"> SEQ Gambar \* ARABIC \s 1 </w:instrText>
      </w:r>
      <w:r w:rsidR="00556373">
        <w:fldChar w:fldCharType="separate"/>
      </w:r>
      <w:r w:rsidR="00556373">
        <w:rPr>
          <w:noProof/>
        </w:rPr>
        <w:t>5</w:t>
      </w:r>
      <w:r w:rsidR="00556373">
        <w:fldChar w:fldCharType="end"/>
      </w:r>
      <w:r>
        <w:t xml:space="preserve"> Hasil Perhitungan akurasi sistem pada tiap sub lokasi</w:t>
      </w:r>
      <w:bookmarkEnd w:id="99"/>
    </w:p>
    <w:p w14:paraId="053A4BD3" w14:textId="04B69D0D" w:rsidR="00621C63" w:rsidRDefault="00621C63" w:rsidP="00621C63">
      <w:pPr>
        <w:pStyle w:val="BodyText"/>
        <w:ind w:firstLine="426"/>
      </w:pPr>
      <w:r>
        <w:t xml:space="preserve">Pada Gambar 5.5 di atas dapat terlihat akurasi kesalahan sistem dari masing-masing sub lokasi pada tiap ruangan. </w:t>
      </w:r>
      <w:r w:rsidR="008239D0">
        <w:t xml:space="preserve">Pada </w:t>
      </w:r>
      <w:r w:rsidR="00556373">
        <w:t>grafik</w:t>
      </w:r>
      <w:r w:rsidR="008239D0">
        <w:t xml:space="preserve"> di bawah ini disajikan akurasi kesalahan pada tiap sub lokasi.</w:t>
      </w:r>
    </w:p>
    <w:p w14:paraId="78F4C6E6" w14:textId="77646966" w:rsidR="00556373" w:rsidRDefault="007C7E79" w:rsidP="00556373">
      <w:pPr>
        <w:pStyle w:val="BodyText"/>
        <w:keepNext/>
        <w:ind w:firstLine="426"/>
      </w:pPr>
      <w:r>
        <w:rPr>
          <w:noProof/>
          <w:lang w:val="en-US"/>
        </w:rPr>
        <w:drawing>
          <wp:inline distT="0" distB="0" distL="0" distR="0" wp14:anchorId="622C6869" wp14:editId="1F18A14F">
            <wp:extent cx="5039995" cy="2940050"/>
            <wp:effectExtent l="0" t="0" r="8255" b="127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282D844" w14:textId="0DF15D74" w:rsidR="008239D0" w:rsidRDefault="00556373" w:rsidP="00556373">
      <w:pPr>
        <w:pStyle w:val="Caption"/>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6</w:t>
      </w:r>
      <w:r>
        <w:fldChar w:fldCharType="end"/>
      </w:r>
      <w:r>
        <w:t xml:space="preserve"> Grafik akurasi kesalahan pada tiap sub lokasi</w:t>
      </w:r>
    </w:p>
    <w:p w14:paraId="5F4C51F7" w14:textId="3BB77419" w:rsidR="00556373" w:rsidRDefault="00556373" w:rsidP="00556373">
      <w:pPr>
        <w:pStyle w:val="PTIIKBodyTextFirstIndent"/>
        <w:rPr>
          <w:lang w:val="id-ID"/>
        </w:rPr>
      </w:pPr>
      <w:r>
        <w:rPr>
          <w:lang w:val="id-ID"/>
        </w:rPr>
        <w:t xml:space="preserve">Pada Gambar 5.6 di atas disajikan grafik dari akurasi kesalahan pada tiap sub lokasi. Pada data di atas terlihat sub lokasi B pada Ruang 1 memiliki kesalahan akurasi kesalahan paling </w:t>
      </w:r>
      <w:r w:rsidR="007C7E79">
        <w:rPr>
          <w:lang w:val="id-ID"/>
        </w:rPr>
        <w:t>tinggi. Untuk memetakan lebih jelas, pada gambar dibawah ini akan ditampilkan akurasi kesalahan sub lokasi pada denah ruang implementasi.</w:t>
      </w:r>
      <w:bookmarkStart w:id="100" w:name="_GoBack"/>
      <w:bookmarkEnd w:id="100"/>
    </w:p>
    <w:p w14:paraId="03004082" w14:textId="77777777" w:rsidR="007C7E79" w:rsidRPr="00556373" w:rsidRDefault="007C7E79" w:rsidP="00556373">
      <w:pPr>
        <w:pStyle w:val="PTIIKBodyTextFirstIndent"/>
        <w:rPr>
          <w:lang w:val="id-ID"/>
        </w:rPr>
      </w:pPr>
    </w:p>
    <w:p w14:paraId="6F4F71F3" w14:textId="1AF526F4" w:rsidR="00C5331A" w:rsidRDefault="00C5331A" w:rsidP="00621C63">
      <w:pPr>
        <w:pStyle w:val="PTIIKBodyTextFirstIndent"/>
      </w:pPr>
      <w:r>
        <w:br w:type="page"/>
      </w:r>
    </w:p>
    <w:p w14:paraId="792428DA" w14:textId="0F529CA0" w:rsidR="007065D8" w:rsidRPr="007065D8" w:rsidRDefault="007065D8" w:rsidP="005664E2">
      <w:pPr>
        <w:pStyle w:val="BodyTextFirstIndent"/>
      </w:pPr>
      <w:r w:rsidRPr="007065D8">
        <w:lastRenderedPageBreak/>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101" w:name="_Toc37430207"/>
      <w:r>
        <w:rPr>
          <w:lang w:val="en-US"/>
        </w:rPr>
        <w:t>Subbab</w:t>
      </w:r>
      <w:r w:rsidR="00692B49">
        <w:rPr>
          <w:lang w:val="en-US"/>
        </w:rPr>
        <w:t xml:space="preserve"> </w:t>
      </w:r>
      <w:r>
        <w:rPr>
          <w:lang w:val="en-US"/>
        </w:rPr>
        <w:t>Lima Satu</w:t>
      </w:r>
      <w:bookmarkEnd w:id="101"/>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102" w:name="_Toc37430208"/>
      <w:r>
        <w:rPr>
          <w:lang w:val="en-US"/>
        </w:rPr>
        <w:t>Subbab</w:t>
      </w:r>
      <w:r w:rsidR="00692B49">
        <w:rPr>
          <w:lang w:val="en-US"/>
        </w:rPr>
        <w:t xml:space="preserve"> </w:t>
      </w:r>
      <w:r w:rsidR="0073645E">
        <w:rPr>
          <w:lang w:val="en-US"/>
        </w:rPr>
        <w:t>Lima Satu Satu</w:t>
      </w:r>
      <w:bookmarkEnd w:id="102"/>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103" w:name="_Toc37430209"/>
      <w:r>
        <w:rPr>
          <w:lang w:val="en-US"/>
        </w:rPr>
        <w:t>Subbab</w:t>
      </w:r>
      <w:r w:rsidR="00692B49">
        <w:rPr>
          <w:lang w:val="en-US"/>
        </w:rPr>
        <w:t xml:space="preserve"> </w:t>
      </w:r>
      <w:r w:rsidR="0073645E">
        <w:rPr>
          <w:lang w:val="en-US"/>
        </w:rPr>
        <w:t>Lima Satu Dua</w:t>
      </w:r>
      <w:bookmarkEnd w:id="103"/>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104" w:name="_Toc37430210"/>
      <w:r>
        <w:rPr>
          <w:lang w:val="en-US"/>
        </w:rPr>
        <w:lastRenderedPageBreak/>
        <w:t>Subbab</w:t>
      </w:r>
      <w:r w:rsidR="00692B49">
        <w:rPr>
          <w:lang w:val="en-US"/>
        </w:rPr>
        <w:t xml:space="preserve"> </w:t>
      </w:r>
      <w:r w:rsidR="0073645E">
        <w:rPr>
          <w:lang w:val="en-US"/>
        </w:rPr>
        <w:t>Lima Dua</w:t>
      </w:r>
      <w:bookmarkEnd w:id="104"/>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105" w:name="_Toc37430211"/>
      <w:r>
        <w:rPr>
          <w:lang w:val="en-US"/>
        </w:rPr>
        <w:t>Subbab</w:t>
      </w:r>
      <w:r w:rsidR="00692B49">
        <w:rPr>
          <w:lang w:val="en-US"/>
        </w:rPr>
        <w:t xml:space="preserve"> </w:t>
      </w:r>
      <w:r w:rsidR="0073645E">
        <w:rPr>
          <w:lang w:val="en-US"/>
        </w:rPr>
        <w:t>Lima Dua Satu</w:t>
      </w:r>
      <w:bookmarkEnd w:id="105"/>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106" w:name="_Toc37430212"/>
      <w:r>
        <w:rPr>
          <w:lang w:val="en-US"/>
        </w:rPr>
        <w:t>Subbab</w:t>
      </w:r>
      <w:r w:rsidR="00692B49">
        <w:rPr>
          <w:lang w:val="en-US"/>
        </w:rPr>
        <w:t xml:space="preserve"> </w:t>
      </w:r>
      <w:r w:rsidR="0073645E">
        <w:rPr>
          <w:lang w:val="en-US"/>
        </w:rPr>
        <w:t>Lima Dua Dua</w:t>
      </w:r>
      <w:bookmarkEnd w:id="106"/>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107" w:name="_Toc37430213"/>
      <w:r>
        <w:rPr>
          <w:lang w:val="en-US"/>
        </w:rPr>
        <w:t>Subbab</w:t>
      </w:r>
      <w:r w:rsidR="00D4584D">
        <w:rPr>
          <w:lang w:val="en-US"/>
        </w:rPr>
        <w:t xml:space="preserve"> </w:t>
      </w:r>
      <w:r>
        <w:rPr>
          <w:lang w:val="en-US"/>
        </w:rPr>
        <w:t>Lima Tiga</w:t>
      </w:r>
      <w:bookmarkEnd w:id="107"/>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108" w:name="_Toc37430214"/>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108"/>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lastRenderedPageBreak/>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109" w:name="_Toc37430215"/>
      <w:r>
        <w:rPr>
          <w:lang w:val="en-US"/>
        </w:rPr>
        <w:t xml:space="preserve">Contoh </w:t>
      </w:r>
      <w:r w:rsidR="0073645E">
        <w:rPr>
          <w:lang w:val="en-US"/>
        </w:rPr>
        <w:t>Struktur Penelitian Nonimplementatif Eksperimental</w:t>
      </w:r>
      <w:bookmarkEnd w:id="109"/>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lastRenderedPageBreak/>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110" w:name="_Toc402485277"/>
      <w:bookmarkStart w:id="111" w:name="_Toc37430216"/>
      <w:r>
        <w:rPr>
          <w:lang w:val="en-US"/>
        </w:rPr>
        <w:lastRenderedPageBreak/>
        <w:t>Penutup</w:t>
      </w:r>
      <w:bookmarkEnd w:id="110"/>
      <w:bookmarkEnd w:id="111"/>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112" w:name="_Toc37430217"/>
      <w:r>
        <w:t>Kesimpulan</w:t>
      </w:r>
      <w:bookmarkEnd w:id="112"/>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113" w:name="_Toc37430218"/>
      <w:r>
        <w:t>Saran</w:t>
      </w:r>
      <w:bookmarkEnd w:id="113"/>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114" w:name="_Toc37430219"/>
      <w:bookmarkStart w:id="115" w:name="_Toc402485282"/>
      <w:r>
        <w:rPr>
          <w:caps w:val="0"/>
        </w:rPr>
        <w:lastRenderedPageBreak/>
        <w:t>DAFTAR REFERENSI</w:t>
      </w:r>
      <w:bookmarkEnd w:id="114"/>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116" w:name="_Toc496081034"/>
      <w:bookmarkStart w:id="117" w:name="_Toc37430220"/>
      <w:r>
        <w:rPr>
          <w:caps w:val="0"/>
          <w:lang w:val="en-US"/>
        </w:rPr>
        <w:lastRenderedPageBreak/>
        <w:t>PERSYARATAN FISIK DAN TATA LETAK</w:t>
      </w:r>
      <w:bookmarkEnd w:id="116"/>
      <w:bookmarkEnd w:id="117"/>
    </w:p>
    <w:p w14:paraId="268403B7" w14:textId="77777777" w:rsidR="00A26D21" w:rsidRDefault="00A26D21" w:rsidP="00D4584D">
      <w:pPr>
        <w:pStyle w:val="AppendixHeading2"/>
        <w:rPr>
          <w:lang w:val="en-US"/>
        </w:rPr>
      </w:pPr>
      <w:bookmarkStart w:id="118" w:name="_Toc402485283"/>
      <w:bookmarkStart w:id="119" w:name="_Toc496081035"/>
      <w:bookmarkStart w:id="120" w:name="_Toc37430221"/>
      <w:bookmarkEnd w:id="115"/>
      <w:r>
        <w:rPr>
          <w:lang w:val="en-US"/>
        </w:rPr>
        <w:t>Kertas</w:t>
      </w:r>
      <w:bookmarkEnd w:id="118"/>
      <w:bookmarkEnd w:id="119"/>
      <w:bookmarkEnd w:id="120"/>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121" w:name="_Toc402485284"/>
      <w:bookmarkStart w:id="122" w:name="_Toc496081036"/>
      <w:bookmarkStart w:id="123" w:name="_Toc37430222"/>
      <w:r>
        <w:rPr>
          <w:lang w:val="en-US"/>
        </w:rPr>
        <w:t>Margin</w:t>
      </w:r>
      <w:bookmarkEnd w:id="121"/>
      <w:bookmarkEnd w:id="122"/>
      <w:bookmarkEnd w:id="123"/>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124" w:name="_Toc402485285"/>
      <w:bookmarkStart w:id="125" w:name="_Toc496081037"/>
      <w:bookmarkStart w:id="126" w:name="_Toc37430223"/>
      <w:r>
        <w:rPr>
          <w:lang w:val="en-US"/>
        </w:rPr>
        <w:t xml:space="preserve">Jenis dan </w:t>
      </w:r>
      <w:r w:rsidR="00CF5150">
        <w:rPr>
          <w:lang w:val="en-US"/>
        </w:rPr>
        <w:t>Ukuran Huruf</w:t>
      </w:r>
      <w:bookmarkEnd w:id="124"/>
      <w:bookmarkEnd w:id="125"/>
      <w:bookmarkEnd w:id="126"/>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27" w:name="_Toc402485286"/>
      <w:bookmarkStart w:id="128" w:name="_Toc496081038"/>
      <w:bookmarkStart w:id="129" w:name="_Toc37430224"/>
      <w:r>
        <w:rPr>
          <w:lang w:val="en-US"/>
        </w:rPr>
        <w:t>Spasi</w:t>
      </w:r>
      <w:bookmarkEnd w:id="127"/>
      <w:bookmarkEnd w:id="128"/>
      <w:bookmarkEnd w:id="129"/>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30" w:name="_Toc402485287"/>
      <w:bookmarkStart w:id="131" w:name="_Toc496081039"/>
      <w:bookmarkStart w:id="132" w:name="_Toc37430225"/>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30"/>
      <w:bookmarkEnd w:id="131"/>
      <w:bookmarkEnd w:id="132"/>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33" w:name="_Toc402485288"/>
      <w:bookmarkStart w:id="134" w:name="_Toc496081040"/>
      <w:bookmarkStart w:id="135" w:name="_Toc37430226"/>
      <w:r>
        <w:rPr>
          <w:lang w:val="en-US"/>
        </w:rPr>
        <w:t>Nomor</w:t>
      </w:r>
      <w:r w:rsidR="00A26D21">
        <w:rPr>
          <w:lang w:val="en-US"/>
        </w:rPr>
        <w:t xml:space="preserve"> </w:t>
      </w:r>
      <w:r w:rsidR="00CF5150">
        <w:rPr>
          <w:lang w:val="en-US"/>
        </w:rPr>
        <w:t>Halaman</w:t>
      </w:r>
      <w:bookmarkEnd w:id="133"/>
      <w:bookmarkEnd w:id="134"/>
      <w:bookmarkEnd w:id="135"/>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36" w:name="_Toc496081041"/>
      <w:bookmarkStart w:id="137" w:name="_Toc37430227"/>
      <w:r>
        <w:rPr>
          <w:lang w:val="en-US"/>
        </w:rPr>
        <w:lastRenderedPageBreak/>
        <w:t>PENGGUNAAN BAHASA</w:t>
      </w:r>
      <w:bookmarkEnd w:id="136"/>
      <w:bookmarkEnd w:id="137"/>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30"/>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Adhitya Bhawiyuga" w:date="2020-03-24T10:38:00Z" w:initials="AB">
    <w:p w14:paraId="3BE8EED6" w14:textId="77777777" w:rsidR="00A504FD" w:rsidRDefault="00A504FD">
      <w:pPr>
        <w:pStyle w:val="CommentText"/>
        <w:rPr>
          <w:lang w:val="en-US"/>
        </w:rPr>
      </w:pPr>
      <w:r>
        <w:rPr>
          <w:rStyle w:val="CommentReference"/>
        </w:rPr>
        <w:annotationRef/>
      </w:r>
      <w:r>
        <w:rPr>
          <w:lang w:val="en-US"/>
        </w:rPr>
        <w:t>Pendahuluan</w:t>
      </w:r>
    </w:p>
    <w:p w14:paraId="3A28B4B4" w14:textId="77777777" w:rsidR="00A504FD" w:rsidRDefault="00A504FD">
      <w:pPr>
        <w:pStyle w:val="CommentText"/>
        <w:rPr>
          <w:lang w:val="en-US"/>
        </w:rPr>
      </w:pPr>
    </w:p>
    <w:p w14:paraId="73765A52" w14:textId="77777777" w:rsidR="00A504FD" w:rsidRDefault="00A504FD">
      <w:pPr>
        <w:pStyle w:val="CommentText"/>
        <w:rPr>
          <w:lang w:val="en-US"/>
        </w:rPr>
      </w:pPr>
      <w:r>
        <w:rPr>
          <w:lang w:val="en-US"/>
        </w:rPr>
        <w:t>Landasan Kepustakaan</w:t>
      </w:r>
    </w:p>
    <w:p w14:paraId="5F3B979D" w14:textId="77777777" w:rsidR="00A504FD" w:rsidRDefault="00A504FD">
      <w:pPr>
        <w:pStyle w:val="CommentText"/>
        <w:rPr>
          <w:lang w:val="en-US"/>
        </w:rPr>
      </w:pPr>
    </w:p>
    <w:p w14:paraId="59A9BA60" w14:textId="77777777" w:rsidR="00A504FD" w:rsidRDefault="00A504FD">
      <w:pPr>
        <w:pStyle w:val="CommentText"/>
        <w:rPr>
          <w:lang w:val="en-US"/>
        </w:rPr>
      </w:pPr>
      <w:r>
        <w:rPr>
          <w:lang w:val="en-US"/>
        </w:rPr>
        <w:t>Metodologi Penelitian</w:t>
      </w:r>
    </w:p>
    <w:p w14:paraId="7CA65053" w14:textId="67AE9D50" w:rsidR="00A504FD" w:rsidRDefault="00A504FD">
      <w:pPr>
        <w:pStyle w:val="CommentText"/>
        <w:rPr>
          <w:lang w:val="en-US"/>
        </w:rPr>
      </w:pPr>
      <w:r>
        <w:rPr>
          <w:lang w:val="en-US"/>
        </w:rPr>
        <w:t>- Perancangan</w:t>
      </w:r>
    </w:p>
    <w:p w14:paraId="30D60298" w14:textId="77777777" w:rsidR="00A504FD" w:rsidRDefault="00A504FD">
      <w:pPr>
        <w:pStyle w:val="CommentText"/>
        <w:rPr>
          <w:lang w:val="en-US"/>
        </w:rPr>
      </w:pPr>
    </w:p>
    <w:p w14:paraId="73E899F1" w14:textId="64B24FD4" w:rsidR="00A504FD" w:rsidRDefault="00A504FD">
      <w:pPr>
        <w:pStyle w:val="CommentText"/>
        <w:rPr>
          <w:lang w:val="en-US"/>
        </w:rPr>
      </w:pPr>
      <w:r>
        <w:rPr>
          <w:lang w:val="en-US"/>
        </w:rPr>
        <w:t>Implementasi</w:t>
      </w:r>
    </w:p>
    <w:p w14:paraId="27299058" w14:textId="77777777" w:rsidR="00A504FD" w:rsidRDefault="00A504FD">
      <w:pPr>
        <w:pStyle w:val="CommentText"/>
        <w:rPr>
          <w:lang w:val="en-US"/>
        </w:rPr>
      </w:pPr>
    </w:p>
    <w:p w14:paraId="0B459E6C" w14:textId="1D2E56B7" w:rsidR="00A504FD" w:rsidRDefault="00A504FD">
      <w:pPr>
        <w:pStyle w:val="CommentText"/>
        <w:rPr>
          <w:lang w:val="en-US"/>
        </w:rPr>
      </w:pPr>
      <w:r>
        <w:rPr>
          <w:lang w:val="en-US"/>
        </w:rPr>
        <w:t>Pengujian</w:t>
      </w:r>
    </w:p>
    <w:p w14:paraId="15C167A0" w14:textId="3E019AA9" w:rsidR="00A504FD" w:rsidRDefault="00A504FD">
      <w:pPr>
        <w:pStyle w:val="CommentText"/>
        <w:rPr>
          <w:lang w:val="en-US"/>
        </w:rPr>
      </w:pPr>
      <w:r>
        <w:rPr>
          <w:lang w:val="en-US"/>
        </w:rPr>
        <w:t>- Pembahasan</w:t>
      </w:r>
    </w:p>
    <w:p w14:paraId="5FC63CAF" w14:textId="77777777" w:rsidR="00A504FD" w:rsidRDefault="00A504FD">
      <w:pPr>
        <w:pStyle w:val="CommentText"/>
        <w:rPr>
          <w:lang w:val="en-US"/>
        </w:rPr>
      </w:pPr>
    </w:p>
    <w:p w14:paraId="532FC6BE" w14:textId="7B48904B" w:rsidR="00A504FD" w:rsidRPr="005073C1" w:rsidRDefault="00A504FD">
      <w:pPr>
        <w:pStyle w:val="CommentText"/>
        <w:rPr>
          <w:lang w:val="en-US"/>
        </w:rPr>
      </w:pPr>
      <w:r>
        <w:rPr>
          <w:lang w:val="en-US"/>
        </w:rPr>
        <w:t>Kesimpulan</w:t>
      </w:r>
    </w:p>
  </w:comment>
  <w:comment w:id="16" w:author="Adhitya Bhawiyuga" w:date="2020-03-24T10:19:00Z" w:initials="AB">
    <w:p w14:paraId="3BC824AB" w14:textId="77777777" w:rsidR="00A504FD" w:rsidRDefault="00A504FD">
      <w:pPr>
        <w:pStyle w:val="CommentText"/>
        <w:rPr>
          <w:lang w:val="en-US"/>
        </w:rPr>
      </w:pPr>
      <w:r>
        <w:rPr>
          <w:rStyle w:val="CommentReference"/>
        </w:rPr>
        <w:annotationRef/>
      </w:r>
      <w:r>
        <w:rPr>
          <w:lang w:val="en-US"/>
        </w:rPr>
        <w:t>apa itu data training?</w:t>
      </w:r>
    </w:p>
    <w:p w14:paraId="3D9D5F3F" w14:textId="77777777" w:rsidR="00A504FD" w:rsidRDefault="00A504FD">
      <w:pPr>
        <w:pStyle w:val="CommentText"/>
        <w:rPr>
          <w:lang w:val="en-US"/>
        </w:rPr>
      </w:pPr>
    </w:p>
    <w:p w14:paraId="14D32D95" w14:textId="79AE2F1F" w:rsidR="00A504FD" w:rsidRPr="00554A55" w:rsidRDefault="00A504FD">
      <w:pPr>
        <w:pStyle w:val="CommentText"/>
        <w:rPr>
          <w:lang w:val="en-US"/>
        </w:rPr>
      </w:pPr>
      <w:r>
        <w:rPr>
          <w:lang w:val="en-US"/>
        </w:rPr>
        <w:t>data yang dipakai untuk melatih model yang nantinya dipakai untuk klasifikasi pola sinyal.</w:t>
      </w:r>
    </w:p>
  </w:comment>
  <w:comment w:id="17" w:author="Adhitya Bhawiyuga" w:date="2020-03-24T10:23:00Z" w:initials="AB">
    <w:p w14:paraId="2CB1EE56" w14:textId="77777777" w:rsidR="00A504FD" w:rsidRDefault="00A504FD">
      <w:pPr>
        <w:pStyle w:val="CommentText"/>
        <w:rPr>
          <w:lang w:val="en-US"/>
        </w:rPr>
      </w:pPr>
      <w:r>
        <w:rPr>
          <w:rStyle w:val="CommentReference"/>
        </w:rPr>
        <w:annotationRef/>
      </w:r>
      <w:r>
        <w:rPr>
          <w:lang w:val="en-US"/>
        </w:rPr>
        <w:t>sitasi?</w:t>
      </w:r>
    </w:p>
    <w:p w14:paraId="49F8D449" w14:textId="77777777" w:rsidR="00A504FD" w:rsidRDefault="00A504FD">
      <w:pPr>
        <w:pStyle w:val="CommentText"/>
        <w:rPr>
          <w:lang w:val="en-US"/>
        </w:rPr>
      </w:pPr>
    </w:p>
    <w:p w14:paraId="5E75F836" w14:textId="520E5857" w:rsidR="00A504FD" w:rsidRPr="00554A55" w:rsidRDefault="00A504FD">
      <w:pPr>
        <w:pStyle w:val="CommentText"/>
        <w:rPr>
          <w:lang w:val="en-US"/>
        </w:rPr>
      </w:pPr>
      <w:r>
        <w:rPr>
          <w:lang w:val="en-US"/>
        </w:rPr>
        <w:t>sampean perlu menegaskan dari penelitian mana data ini diperoleh</w:t>
      </w:r>
    </w:p>
  </w:comment>
  <w:comment w:id="18" w:author="Adhitya Bhawiyuga" w:date="2020-03-24T10:24:00Z" w:initials="AB">
    <w:p w14:paraId="0B5FD36E" w14:textId="698F08D8" w:rsidR="00A504FD" w:rsidRPr="003D3528" w:rsidRDefault="00A504FD">
      <w:pPr>
        <w:pStyle w:val="CommentText"/>
        <w:rPr>
          <w:lang w:val="en-US"/>
        </w:rPr>
      </w:pPr>
      <w:r>
        <w:rPr>
          <w:rStyle w:val="CommentReference"/>
        </w:rPr>
        <w:annotationRef/>
      </w:r>
      <w:r>
        <w:rPr>
          <w:lang w:val="en-US"/>
        </w:rPr>
        <w:t>kata asing cetak miring</w:t>
      </w:r>
    </w:p>
  </w:comment>
  <w:comment w:id="19" w:author="Adhitya Bhawiyuga" w:date="2020-03-24T10:28:00Z" w:initials="AB">
    <w:p w14:paraId="6017ED05" w14:textId="77777777" w:rsidR="00A504FD" w:rsidRDefault="00A504FD">
      <w:pPr>
        <w:pStyle w:val="CommentText"/>
        <w:rPr>
          <w:lang w:val="en-US"/>
        </w:rPr>
      </w:pPr>
      <w:r>
        <w:rPr>
          <w:rStyle w:val="CommentReference"/>
        </w:rPr>
        <w:annotationRef/>
      </w:r>
      <w:r>
        <w:rPr>
          <w:lang w:val="en-US"/>
        </w:rPr>
        <w:t>dibandingkan dengan siapa?</w:t>
      </w:r>
    </w:p>
    <w:p w14:paraId="6762DC9A" w14:textId="77777777" w:rsidR="00A504FD" w:rsidRDefault="00A504FD">
      <w:pPr>
        <w:pStyle w:val="CommentText"/>
        <w:rPr>
          <w:lang w:val="en-US"/>
        </w:rPr>
      </w:pPr>
    </w:p>
    <w:p w14:paraId="2AC267C0" w14:textId="3317192E" w:rsidR="00A504FD" w:rsidRPr="003D3528" w:rsidRDefault="00A504FD">
      <w:pPr>
        <w:pStyle w:val="CommentText"/>
        <w:rPr>
          <w:lang w:val="en-US"/>
        </w:rPr>
      </w:pPr>
      <w:r>
        <w:rPr>
          <w:lang w:val="en-US"/>
        </w:rPr>
        <w:t>saran saya fokus ke perbandingan wifi dengan BLE saja.</w:t>
      </w:r>
    </w:p>
  </w:comment>
  <w:comment w:id="20" w:author="Muhammad Hasbi" w:date="2020-03-27T16:15:00Z" w:initials="MH">
    <w:p w14:paraId="7DC3B6EF" w14:textId="6735F04E" w:rsidR="00A504FD" w:rsidRDefault="00A504FD">
      <w:pPr>
        <w:pStyle w:val="CommentText"/>
      </w:pPr>
      <w:r>
        <w:rPr>
          <w:rStyle w:val="CommentReference"/>
        </w:rPr>
        <w:annotationRef/>
      </w:r>
      <w:r>
        <w:t>Dijadikan kalimat dengan format SPOK aktif</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2FC6BE" w15:done="0"/>
  <w15:commentEx w15:paraId="14D32D95" w15:done="0"/>
  <w15:commentEx w15:paraId="5E75F836" w15:done="0"/>
  <w15:commentEx w15:paraId="0B5FD36E" w15:done="0"/>
  <w15:commentEx w15:paraId="2AC267C0" w15:done="0"/>
  <w15:commentEx w15:paraId="7DC3B6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7D1474" w14:textId="77777777" w:rsidR="00790D82" w:rsidRPr="00DD7815" w:rsidRDefault="00790D82" w:rsidP="00DD7815">
      <w:pPr>
        <w:pStyle w:val="Heading3"/>
        <w:spacing w:before="0" w:after="0"/>
        <w:rPr>
          <w:rFonts w:eastAsia="Calibri" w:cs="Arial"/>
          <w:b w:val="0"/>
          <w:bCs w:val="0"/>
          <w:sz w:val="24"/>
        </w:rPr>
      </w:pPr>
      <w:r>
        <w:separator/>
      </w:r>
    </w:p>
    <w:p w14:paraId="4B8663F5" w14:textId="77777777" w:rsidR="00790D82" w:rsidRDefault="00790D82"/>
  </w:endnote>
  <w:endnote w:type="continuationSeparator" w:id="0">
    <w:p w14:paraId="3751A4D7" w14:textId="77777777" w:rsidR="00790D82" w:rsidRPr="00DD7815" w:rsidRDefault="00790D82" w:rsidP="00DD7815">
      <w:pPr>
        <w:pStyle w:val="Heading3"/>
        <w:spacing w:before="0" w:after="0"/>
        <w:rPr>
          <w:rFonts w:eastAsia="Calibri" w:cs="Arial"/>
          <w:b w:val="0"/>
          <w:bCs w:val="0"/>
          <w:sz w:val="24"/>
        </w:rPr>
      </w:pPr>
      <w:r>
        <w:continuationSeparator/>
      </w:r>
    </w:p>
    <w:p w14:paraId="522DA7BE" w14:textId="77777777" w:rsidR="00790D82" w:rsidRDefault="00790D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altName w:val="PT Sans Narrow"/>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A504FD" w:rsidRDefault="00A504FD" w:rsidP="00EF55FF">
    <w:pPr>
      <w:pStyle w:val="Footer"/>
      <w:jc w:val="center"/>
    </w:pPr>
    <w:r>
      <w:fldChar w:fldCharType="begin"/>
    </w:r>
    <w:r>
      <w:instrText xml:space="preserve"> PAGE   \* MERGEFORMAT </w:instrText>
    </w:r>
    <w:r>
      <w:fldChar w:fldCharType="separate"/>
    </w:r>
    <w:r w:rsidR="007C7E79">
      <w:rPr>
        <w:noProof/>
      </w:rPr>
      <w:t>xii</w:t>
    </w:r>
    <w:r>
      <w:rPr>
        <w:noProof/>
      </w:rPr>
      <w:fldChar w:fldCharType="end"/>
    </w:r>
  </w:p>
  <w:p w14:paraId="6F15B1C6" w14:textId="77777777" w:rsidR="00A504FD" w:rsidRDefault="00A504F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A504FD" w:rsidRDefault="00A504FD" w:rsidP="00EF55FF">
    <w:pPr>
      <w:pStyle w:val="Footer"/>
      <w:jc w:val="center"/>
    </w:pPr>
    <w:r>
      <w:fldChar w:fldCharType="begin"/>
    </w:r>
    <w:r>
      <w:instrText xml:space="preserve"> PAGE   \* MERGEFORMAT </w:instrText>
    </w:r>
    <w:r>
      <w:fldChar w:fldCharType="separate"/>
    </w:r>
    <w:r w:rsidR="007C7E79">
      <w:rPr>
        <w:noProof/>
      </w:rPr>
      <w:t>50</w:t>
    </w:r>
    <w:r>
      <w:rPr>
        <w:noProof/>
      </w:rPr>
      <w:fldChar w:fldCharType="end"/>
    </w:r>
  </w:p>
  <w:p w14:paraId="309D36C8" w14:textId="77777777" w:rsidR="00A504FD" w:rsidRDefault="00A504FD">
    <w:pPr>
      <w:pStyle w:val="Footer"/>
    </w:pPr>
  </w:p>
  <w:p w14:paraId="1A4B56DF" w14:textId="77777777" w:rsidR="00A504FD" w:rsidRDefault="00A504F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20D14C" w14:textId="77777777" w:rsidR="00790D82" w:rsidRPr="00DD7815" w:rsidRDefault="00790D82" w:rsidP="00DD7815">
      <w:pPr>
        <w:pStyle w:val="Heading3"/>
        <w:spacing w:before="0" w:after="0"/>
        <w:rPr>
          <w:rFonts w:eastAsia="Calibri" w:cs="Arial"/>
          <w:b w:val="0"/>
          <w:bCs w:val="0"/>
          <w:sz w:val="24"/>
        </w:rPr>
      </w:pPr>
      <w:r>
        <w:separator/>
      </w:r>
    </w:p>
    <w:p w14:paraId="7D0A4B6A" w14:textId="77777777" w:rsidR="00790D82" w:rsidRDefault="00790D82"/>
  </w:footnote>
  <w:footnote w:type="continuationSeparator" w:id="0">
    <w:p w14:paraId="77F9C835" w14:textId="77777777" w:rsidR="00790D82" w:rsidRPr="00DD7815" w:rsidRDefault="00790D82" w:rsidP="00DD7815">
      <w:pPr>
        <w:pStyle w:val="Heading3"/>
        <w:spacing w:before="0" w:after="0"/>
        <w:rPr>
          <w:rFonts w:eastAsia="Calibri" w:cs="Arial"/>
          <w:b w:val="0"/>
          <w:bCs w:val="0"/>
          <w:sz w:val="24"/>
        </w:rPr>
      </w:pPr>
      <w:r>
        <w:continuationSeparator/>
      </w:r>
    </w:p>
    <w:p w14:paraId="448280CE" w14:textId="77777777" w:rsidR="00790D82" w:rsidRDefault="00790D82"/>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3D1E5D8D"/>
    <w:multiLevelType w:val="hybridMultilevel"/>
    <w:tmpl w:val="22103AB2"/>
    <w:lvl w:ilvl="0" w:tplc="F1609EF8">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7" w15:restartNumberingAfterBreak="0">
    <w:nsid w:val="49D41C76"/>
    <w:multiLevelType w:val="multilevel"/>
    <w:tmpl w:val="A01A89D2"/>
    <w:name w:val="BodyHeads"/>
    <w:numStyleLink w:val="BodyHeadings"/>
  </w:abstractNum>
  <w:abstractNum w:abstractNumId="28" w15:restartNumberingAfterBreak="0">
    <w:nsid w:val="509107F9"/>
    <w:multiLevelType w:val="multilevel"/>
    <w:tmpl w:val="A01A89D2"/>
    <w:name w:val="BodyHeadings2"/>
    <w:numStyleLink w:val="BodyHeadings"/>
  </w:abstractNum>
  <w:abstractNum w:abstractNumId="2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7517C54"/>
    <w:multiLevelType w:val="multilevel"/>
    <w:tmpl w:val="62E8B9FA"/>
    <w:name w:val="AppHeads"/>
    <w:numStyleLink w:val="AppendixHeadings"/>
  </w:abstractNum>
  <w:abstractNum w:abstractNumId="3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2" w15:restartNumberingAfterBreak="0">
    <w:nsid w:val="5C7F389E"/>
    <w:multiLevelType w:val="multilevel"/>
    <w:tmpl w:val="62E8B9FA"/>
    <w:name w:val="AppHeads4"/>
    <w:numStyleLink w:val="AppendixHeadings"/>
  </w:abstractNum>
  <w:abstractNum w:abstractNumId="33"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4" w15:restartNumberingAfterBreak="0">
    <w:nsid w:val="6E365AD2"/>
    <w:multiLevelType w:val="multilevel"/>
    <w:tmpl w:val="A01A89D2"/>
    <w:name w:val="BodyHeadings3"/>
    <w:numStyleLink w:val="BodyHeadings"/>
  </w:abstractNum>
  <w:abstractNum w:abstractNumId="35" w15:restartNumberingAfterBreak="0">
    <w:nsid w:val="742E6936"/>
    <w:multiLevelType w:val="multilevel"/>
    <w:tmpl w:val="62E8B9FA"/>
    <w:name w:val="AppHeads3"/>
    <w:numStyleLink w:val="AppendixHeadings"/>
  </w:abstractNum>
  <w:abstractNum w:abstractNumId="3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8"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9"/>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5"/>
  </w:num>
  <w:num w:numId="9">
    <w:abstractNumId w:val="26"/>
  </w:num>
  <w:num w:numId="10">
    <w:abstractNumId w:val="37"/>
  </w:num>
  <w:num w:numId="11">
    <w:abstractNumId w:val="16"/>
  </w:num>
  <w:num w:numId="12">
    <w:abstractNumId w:val="31"/>
  </w:num>
  <w:num w:numId="13">
    <w:abstractNumId w:val="6"/>
  </w:num>
  <w:num w:numId="14">
    <w:abstractNumId w:val="9"/>
  </w:num>
  <w:num w:numId="15">
    <w:abstractNumId w:val="13"/>
  </w:num>
  <w:num w:numId="16">
    <w:abstractNumId w:val="24"/>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3"/>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5"/>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8"/>
  </w:num>
  <w:num w:numId="42">
    <w:abstractNumId w:val="33"/>
  </w:num>
  <w:num w:numId="43">
    <w:abstractNumId w:val="11"/>
  </w:num>
  <w:num w:numId="44">
    <w:abstractNumId w:val="22"/>
  </w:num>
  <w:num w:numId="45">
    <w:abstractNumId w:val="23"/>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rson w15:author="Muhammad Hasbi">
    <w15:presenceInfo w15:providerId="Windows Live" w15:userId="30be583b94b91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183F"/>
    <w:rsid w:val="00002DE6"/>
    <w:rsid w:val="0000567A"/>
    <w:rsid w:val="0000714D"/>
    <w:rsid w:val="000077A8"/>
    <w:rsid w:val="000107D5"/>
    <w:rsid w:val="00011513"/>
    <w:rsid w:val="000119C9"/>
    <w:rsid w:val="00016473"/>
    <w:rsid w:val="000169FD"/>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48E"/>
    <w:rsid w:val="00046AF2"/>
    <w:rsid w:val="000475A3"/>
    <w:rsid w:val="00050277"/>
    <w:rsid w:val="00050294"/>
    <w:rsid w:val="000511E5"/>
    <w:rsid w:val="00052C1E"/>
    <w:rsid w:val="00052EE0"/>
    <w:rsid w:val="0005425E"/>
    <w:rsid w:val="000548E0"/>
    <w:rsid w:val="00056D97"/>
    <w:rsid w:val="00056DE6"/>
    <w:rsid w:val="00057727"/>
    <w:rsid w:val="000579EB"/>
    <w:rsid w:val="00062267"/>
    <w:rsid w:val="0006413A"/>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611B"/>
    <w:rsid w:val="00097793"/>
    <w:rsid w:val="00097C13"/>
    <w:rsid w:val="000A01C6"/>
    <w:rsid w:val="000A034A"/>
    <w:rsid w:val="000A112B"/>
    <w:rsid w:val="000A1CA1"/>
    <w:rsid w:val="000A7C01"/>
    <w:rsid w:val="000B00F3"/>
    <w:rsid w:val="000B0B65"/>
    <w:rsid w:val="000B0F0F"/>
    <w:rsid w:val="000B2209"/>
    <w:rsid w:val="000B69A0"/>
    <w:rsid w:val="000B6C7A"/>
    <w:rsid w:val="000B70DD"/>
    <w:rsid w:val="000C0BEC"/>
    <w:rsid w:val="000C2820"/>
    <w:rsid w:val="000C3D1F"/>
    <w:rsid w:val="000C43CC"/>
    <w:rsid w:val="000C44D3"/>
    <w:rsid w:val="000C69BA"/>
    <w:rsid w:val="000D1322"/>
    <w:rsid w:val="000D167C"/>
    <w:rsid w:val="000E1DD7"/>
    <w:rsid w:val="000E1F3D"/>
    <w:rsid w:val="000E56D2"/>
    <w:rsid w:val="000E5A37"/>
    <w:rsid w:val="000E602C"/>
    <w:rsid w:val="000E638B"/>
    <w:rsid w:val="000F0F06"/>
    <w:rsid w:val="000F1313"/>
    <w:rsid w:val="000F1D01"/>
    <w:rsid w:val="000F46B0"/>
    <w:rsid w:val="000F7B3E"/>
    <w:rsid w:val="0010223B"/>
    <w:rsid w:val="00106138"/>
    <w:rsid w:val="00106B69"/>
    <w:rsid w:val="00111769"/>
    <w:rsid w:val="00111D0F"/>
    <w:rsid w:val="001133B5"/>
    <w:rsid w:val="00113F49"/>
    <w:rsid w:val="0011447D"/>
    <w:rsid w:val="00114970"/>
    <w:rsid w:val="00115296"/>
    <w:rsid w:val="001152ED"/>
    <w:rsid w:val="001174C6"/>
    <w:rsid w:val="001306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0FB4"/>
    <w:rsid w:val="0016204D"/>
    <w:rsid w:val="00162F82"/>
    <w:rsid w:val="00165008"/>
    <w:rsid w:val="00166221"/>
    <w:rsid w:val="00170FEE"/>
    <w:rsid w:val="00171F0E"/>
    <w:rsid w:val="00174F0F"/>
    <w:rsid w:val="0017507F"/>
    <w:rsid w:val="00175086"/>
    <w:rsid w:val="00176358"/>
    <w:rsid w:val="00176653"/>
    <w:rsid w:val="001810C6"/>
    <w:rsid w:val="001840C8"/>
    <w:rsid w:val="00184DEF"/>
    <w:rsid w:val="00185CDC"/>
    <w:rsid w:val="00185D42"/>
    <w:rsid w:val="00186914"/>
    <w:rsid w:val="00193277"/>
    <w:rsid w:val="001937E4"/>
    <w:rsid w:val="00193AA4"/>
    <w:rsid w:val="001A15E3"/>
    <w:rsid w:val="001A28D1"/>
    <w:rsid w:val="001A5753"/>
    <w:rsid w:val="001A723F"/>
    <w:rsid w:val="001B17B9"/>
    <w:rsid w:val="001B2070"/>
    <w:rsid w:val="001B3B88"/>
    <w:rsid w:val="001B3EE7"/>
    <w:rsid w:val="001B480E"/>
    <w:rsid w:val="001B58D4"/>
    <w:rsid w:val="001B5A37"/>
    <w:rsid w:val="001C536F"/>
    <w:rsid w:val="001C5387"/>
    <w:rsid w:val="001C570F"/>
    <w:rsid w:val="001C63EB"/>
    <w:rsid w:val="001C71EC"/>
    <w:rsid w:val="001C7294"/>
    <w:rsid w:val="001C766F"/>
    <w:rsid w:val="001D0392"/>
    <w:rsid w:val="001D3257"/>
    <w:rsid w:val="001D504B"/>
    <w:rsid w:val="001D505A"/>
    <w:rsid w:val="001D5630"/>
    <w:rsid w:val="001D6BFF"/>
    <w:rsid w:val="001E0343"/>
    <w:rsid w:val="001E2CDB"/>
    <w:rsid w:val="001E2E88"/>
    <w:rsid w:val="001E3A04"/>
    <w:rsid w:val="001E4678"/>
    <w:rsid w:val="001E7EC6"/>
    <w:rsid w:val="001F1142"/>
    <w:rsid w:val="001F1BB3"/>
    <w:rsid w:val="001F3B59"/>
    <w:rsid w:val="001F3D5F"/>
    <w:rsid w:val="001F3F0D"/>
    <w:rsid w:val="001F57A0"/>
    <w:rsid w:val="002037A4"/>
    <w:rsid w:val="0020531B"/>
    <w:rsid w:val="00211702"/>
    <w:rsid w:val="0021221F"/>
    <w:rsid w:val="002130C0"/>
    <w:rsid w:val="00214CE9"/>
    <w:rsid w:val="00214E5C"/>
    <w:rsid w:val="00216723"/>
    <w:rsid w:val="002168B2"/>
    <w:rsid w:val="00221A64"/>
    <w:rsid w:val="00227F01"/>
    <w:rsid w:val="00231642"/>
    <w:rsid w:val="00234C8A"/>
    <w:rsid w:val="00234F20"/>
    <w:rsid w:val="00235B36"/>
    <w:rsid w:val="00236C5F"/>
    <w:rsid w:val="00242672"/>
    <w:rsid w:val="00246114"/>
    <w:rsid w:val="00246BBA"/>
    <w:rsid w:val="0024783F"/>
    <w:rsid w:val="00250661"/>
    <w:rsid w:val="00253691"/>
    <w:rsid w:val="00255F34"/>
    <w:rsid w:val="00257175"/>
    <w:rsid w:val="00257729"/>
    <w:rsid w:val="0026045B"/>
    <w:rsid w:val="00260792"/>
    <w:rsid w:val="00261996"/>
    <w:rsid w:val="002625E5"/>
    <w:rsid w:val="00262B50"/>
    <w:rsid w:val="00263C49"/>
    <w:rsid w:val="00263CEF"/>
    <w:rsid w:val="0026720A"/>
    <w:rsid w:val="00270A02"/>
    <w:rsid w:val="00274278"/>
    <w:rsid w:val="00284390"/>
    <w:rsid w:val="00284F81"/>
    <w:rsid w:val="00285520"/>
    <w:rsid w:val="00287298"/>
    <w:rsid w:val="0028749A"/>
    <w:rsid w:val="00287A15"/>
    <w:rsid w:val="00294AFD"/>
    <w:rsid w:val="00295857"/>
    <w:rsid w:val="00295B16"/>
    <w:rsid w:val="00296706"/>
    <w:rsid w:val="00297E7F"/>
    <w:rsid w:val="002A08CD"/>
    <w:rsid w:val="002A167E"/>
    <w:rsid w:val="002A314B"/>
    <w:rsid w:val="002A3AF7"/>
    <w:rsid w:val="002A589F"/>
    <w:rsid w:val="002A7A0B"/>
    <w:rsid w:val="002B2D6A"/>
    <w:rsid w:val="002B4216"/>
    <w:rsid w:val="002B72CF"/>
    <w:rsid w:val="002B795A"/>
    <w:rsid w:val="002C23F8"/>
    <w:rsid w:val="002C40AE"/>
    <w:rsid w:val="002C517F"/>
    <w:rsid w:val="002C5196"/>
    <w:rsid w:val="002D2196"/>
    <w:rsid w:val="002D41A6"/>
    <w:rsid w:val="002D6750"/>
    <w:rsid w:val="002E175E"/>
    <w:rsid w:val="002E2A32"/>
    <w:rsid w:val="002E3FFA"/>
    <w:rsid w:val="002E4055"/>
    <w:rsid w:val="002E4862"/>
    <w:rsid w:val="002E55F9"/>
    <w:rsid w:val="002E68C3"/>
    <w:rsid w:val="002F0CA6"/>
    <w:rsid w:val="002F2ECE"/>
    <w:rsid w:val="002F37F7"/>
    <w:rsid w:val="002F7A17"/>
    <w:rsid w:val="00301B5A"/>
    <w:rsid w:val="00303484"/>
    <w:rsid w:val="003042E5"/>
    <w:rsid w:val="003045D9"/>
    <w:rsid w:val="00304F84"/>
    <w:rsid w:val="0030598E"/>
    <w:rsid w:val="003076A6"/>
    <w:rsid w:val="003102FA"/>
    <w:rsid w:val="00315E9B"/>
    <w:rsid w:val="00316BEB"/>
    <w:rsid w:val="00317160"/>
    <w:rsid w:val="00317798"/>
    <w:rsid w:val="0032068E"/>
    <w:rsid w:val="003241D9"/>
    <w:rsid w:val="00325278"/>
    <w:rsid w:val="003267FB"/>
    <w:rsid w:val="0033063B"/>
    <w:rsid w:val="00330AF0"/>
    <w:rsid w:val="00330E8F"/>
    <w:rsid w:val="0033286D"/>
    <w:rsid w:val="003331CF"/>
    <w:rsid w:val="003332CF"/>
    <w:rsid w:val="003346C9"/>
    <w:rsid w:val="00341D5B"/>
    <w:rsid w:val="003423AB"/>
    <w:rsid w:val="003423DB"/>
    <w:rsid w:val="003428F3"/>
    <w:rsid w:val="003463E1"/>
    <w:rsid w:val="00346F14"/>
    <w:rsid w:val="00347F70"/>
    <w:rsid w:val="0035068A"/>
    <w:rsid w:val="00351B0E"/>
    <w:rsid w:val="00352011"/>
    <w:rsid w:val="0035651E"/>
    <w:rsid w:val="003618F2"/>
    <w:rsid w:val="00361AAD"/>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543"/>
    <w:rsid w:val="003825CA"/>
    <w:rsid w:val="003844AA"/>
    <w:rsid w:val="00384E84"/>
    <w:rsid w:val="003859CA"/>
    <w:rsid w:val="00392300"/>
    <w:rsid w:val="0039242C"/>
    <w:rsid w:val="003928D0"/>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3E8D"/>
    <w:rsid w:val="003C4260"/>
    <w:rsid w:val="003C5220"/>
    <w:rsid w:val="003C6459"/>
    <w:rsid w:val="003D21B4"/>
    <w:rsid w:val="003D2259"/>
    <w:rsid w:val="003D3336"/>
    <w:rsid w:val="003D3528"/>
    <w:rsid w:val="003D6105"/>
    <w:rsid w:val="003D70A9"/>
    <w:rsid w:val="003E32C9"/>
    <w:rsid w:val="003E4B6B"/>
    <w:rsid w:val="003F13E5"/>
    <w:rsid w:val="003F20E8"/>
    <w:rsid w:val="003F3BC4"/>
    <w:rsid w:val="003F41A9"/>
    <w:rsid w:val="003F6507"/>
    <w:rsid w:val="003F68B3"/>
    <w:rsid w:val="003F6CF6"/>
    <w:rsid w:val="00401695"/>
    <w:rsid w:val="00410F82"/>
    <w:rsid w:val="00411BCC"/>
    <w:rsid w:val="00412E83"/>
    <w:rsid w:val="0041401B"/>
    <w:rsid w:val="00415217"/>
    <w:rsid w:val="0041703C"/>
    <w:rsid w:val="00420D6A"/>
    <w:rsid w:val="00425D4D"/>
    <w:rsid w:val="00425E1C"/>
    <w:rsid w:val="00425F59"/>
    <w:rsid w:val="00427E05"/>
    <w:rsid w:val="00433D01"/>
    <w:rsid w:val="00434A4A"/>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7AC"/>
    <w:rsid w:val="00452AD0"/>
    <w:rsid w:val="00454EEA"/>
    <w:rsid w:val="00457476"/>
    <w:rsid w:val="00461E06"/>
    <w:rsid w:val="00462F9A"/>
    <w:rsid w:val="00465743"/>
    <w:rsid w:val="00466A5F"/>
    <w:rsid w:val="00470307"/>
    <w:rsid w:val="00470AB7"/>
    <w:rsid w:val="00472086"/>
    <w:rsid w:val="0047635E"/>
    <w:rsid w:val="00477A48"/>
    <w:rsid w:val="00482B23"/>
    <w:rsid w:val="0048455C"/>
    <w:rsid w:val="00484A77"/>
    <w:rsid w:val="00487107"/>
    <w:rsid w:val="004905B3"/>
    <w:rsid w:val="00490A23"/>
    <w:rsid w:val="00492A69"/>
    <w:rsid w:val="004930F4"/>
    <w:rsid w:val="004933B2"/>
    <w:rsid w:val="004940CC"/>
    <w:rsid w:val="00497797"/>
    <w:rsid w:val="004A00C7"/>
    <w:rsid w:val="004A0B67"/>
    <w:rsid w:val="004A138A"/>
    <w:rsid w:val="004A1CBC"/>
    <w:rsid w:val="004A1EDF"/>
    <w:rsid w:val="004A29AB"/>
    <w:rsid w:val="004A469D"/>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2802"/>
    <w:rsid w:val="004E5FCC"/>
    <w:rsid w:val="004F187D"/>
    <w:rsid w:val="004F2314"/>
    <w:rsid w:val="004F5AEE"/>
    <w:rsid w:val="004F5D9E"/>
    <w:rsid w:val="004F75E1"/>
    <w:rsid w:val="0050238A"/>
    <w:rsid w:val="005073C1"/>
    <w:rsid w:val="0051106D"/>
    <w:rsid w:val="005119AB"/>
    <w:rsid w:val="00512B81"/>
    <w:rsid w:val="005134E2"/>
    <w:rsid w:val="00517917"/>
    <w:rsid w:val="005179AA"/>
    <w:rsid w:val="00517F55"/>
    <w:rsid w:val="00524459"/>
    <w:rsid w:val="005263D4"/>
    <w:rsid w:val="005355DB"/>
    <w:rsid w:val="00535D34"/>
    <w:rsid w:val="005368F5"/>
    <w:rsid w:val="00536EE0"/>
    <w:rsid w:val="00540F58"/>
    <w:rsid w:val="005418BF"/>
    <w:rsid w:val="00544D03"/>
    <w:rsid w:val="0054531C"/>
    <w:rsid w:val="005473FD"/>
    <w:rsid w:val="00551155"/>
    <w:rsid w:val="00551BA9"/>
    <w:rsid w:val="005520FC"/>
    <w:rsid w:val="00552832"/>
    <w:rsid w:val="00554A55"/>
    <w:rsid w:val="00556373"/>
    <w:rsid w:val="00560C47"/>
    <w:rsid w:val="0056275F"/>
    <w:rsid w:val="00563838"/>
    <w:rsid w:val="005664E2"/>
    <w:rsid w:val="00571C68"/>
    <w:rsid w:val="00572110"/>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9687C"/>
    <w:rsid w:val="005975BF"/>
    <w:rsid w:val="005A413F"/>
    <w:rsid w:val="005A44C2"/>
    <w:rsid w:val="005A4A6D"/>
    <w:rsid w:val="005A579A"/>
    <w:rsid w:val="005A5A39"/>
    <w:rsid w:val="005A7575"/>
    <w:rsid w:val="005B586E"/>
    <w:rsid w:val="005B5FE5"/>
    <w:rsid w:val="005B66B5"/>
    <w:rsid w:val="005B7834"/>
    <w:rsid w:val="005C11BB"/>
    <w:rsid w:val="005C167B"/>
    <w:rsid w:val="005C4954"/>
    <w:rsid w:val="005C6317"/>
    <w:rsid w:val="005C6F85"/>
    <w:rsid w:val="005D2561"/>
    <w:rsid w:val="005D48D2"/>
    <w:rsid w:val="005D4A4D"/>
    <w:rsid w:val="005D7BBE"/>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C8C"/>
    <w:rsid w:val="005F6DE5"/>
    <w:rsid w:val="006017A3"/>
    <w:rsid w:val="00603165"/>
    <w:rsid w:val="006044EF"/>
    <w:rsid w:val="006074C2"/>
    <w:rsid w:val="006107A6"/>
    <w:rsid w:val="0061232D"/>
    <w:rsid w:val="00613A8E"/>
    <w:rsid w:val="00616811"/>
    <w:rsid w:val="006173DE"/>
    <w:rsid w:val="00621C63"/>
    <w:rsid w:val="00621D8B"/>
    <w:rsid w:val="00622DE1"/>
    <w:rsid w:val="00624BD5"/>
    <w:rsid w:val="00624E52"/>
    <w:rsid w:val="00626720"/>
    <w:rsid w:val="00627788"/>
    <w:rsid w:val="00630959"/>
    <w:rsid w:val="006313A4"/>
    <w:rsid w:val="00632380"/>
    <w:rsid w:val="0063407A"/>
    <w:rsid w:val="00634D99"/>
    <w:rsid w:val="00636D05"/>
    <w:rsid w:val="00637DDB"/>
    <w:rsid w:val="006418E8"/>
    <w:rsid w:val="00641A13"/>
    <w:rsid w:val="006420C4"/>
    <w:rsid w:val="0064299E"/>
    <w:rsid w:val="006467B3"/>
    <w:rsid w:val="00647369"/>
    <w:rsid w:val="00651C17"/>
    <w:rsid w:val="0065340C"/>
    <w:rsid w:val="00655558"/>
    <w:rsid w:val="00660230"/>
    <w:rsid w:val="00660369"/>
    <w:rsid w:val="0066082F"/>
    <w:rsid w:val="00663646"/>
    <w:rsid w:val="00664CE9"/>
    <w:rsid w:val="00665BA6"/>
    <w:rsid w:val="006674BB"/>
    <w:rsid w:val="00670045"/>
    <w:rsid w:val="00672351"/>
    <w:rsid w:val="00682364"/>
    <w:rsid w:val="0068307F"/>
    <w:rsid w:val="00683483"/>
    <w:rsid w:val="00684243"/>
    <w:rsid w:val="00692B49"/>
    <w:rsid w:val="00694E3E"/>
    <w:rsid w:val="00694F12"/>
    <w:rsid w:val="00697C59"/>
    <w:rsid w:val="006A042F"/>
    <w:rsid w:val="006A17CF"/>
    <w:rsid w:val="006A3864"/>
    <w:rsid w:val="006A4417"/>
    <w:rsid w:val="006A4B17"/>
    <w:rsid w:val="006A5C3D"/>
    <w:rsid w:val="006A666A"/>
    <w:rsid w:val="006A72B5"/>
    <w:rsid w:val="006B038C"/>
    <w:rsid w:val="006B15E9"/>
    <w:rsid w:val="006B295C"/>
    <w:rsid w:val="006B2990"/>
    <w:rsid w:val="006B7C72"/>
    <w:rsid w:val="006C1D39"/>
    <w:rsid w:val="006C2A64"/>
    <w:rsid w:val="006C4038"/>
    <w:rsid w:val="006C74EB"/>
    <w:rsid w:val="006C7667"/>
    <w:rsid w:val="006D0E65"/>
    <w:rsid w:val="006D2DAE"/>
    <w:rsid w:val="006D3580"/>
    <w:rsid w:val="006D40C4"/>
    <w:rsid w:val="006D4387"/>
    <w:rsid w:val="006D4DCC"/>
    <w:rsid w:val="006D5473"/>
    <w:rsid w:val="006E065B"/>
    <w:rsid w:val="006E0A09"/>
    <w:rsid w:val="006E0E1C"/>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66B4"/>
    <w:rsid w:val="00720587"/>
    <w:rsid w:val="00722159"/>
    <w:rsid w:val="00722419"/>
    <w:rsid w:val="00727151"/>
    <w:rsid w:val="007273FD"/>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05B4"/>
    <w:rsid w:val="00755101"/>
    <w:rsid w:val="00755677"/>
    <w:rsid w:val="00755D80"/>
    <w:rsid w:val="0076174F"/>
    <w:rsid w:val="00763204"/>
    <w:rsid w:val="00763374"/>
    <w:rsid w:val="00763C74"/>
    <w:rsid w:val="00765755"/>
    <w:rsid w:val="00767B6B"/>
    <w:rsid w:val="00767FC0"/>
    <w:rsid w:val="00771CC6"/>
    <w:rsid w:val="00773514"/>
    <w:rsid w:val="007749E5"/>
    <w:rsid w:val="00775DB1"/>
    <w:rsid w:val="00776386"/>
    <w:rsid w:val="00776C64"/>
    <w:rsid w:val="007777B0"/>
    <w:rsid w:val="00780E45"/>
    <w:rsid w:val="0078216D"/>
    <w:rsid w:val="0078578E"/>
    <w:rsid w:val="00786C9F"/>
    <w:rsid w:val="00787EBE"/>
    <w:rsid w:val="00787F46"/>
    <w:rsid w:val="00790910"/>
    <w:rsid w:val="00790D82"/>
    <w:rsid w:val="00791B3C"/>
    <w:rsid w:val="00791CF3"/>
    <w:rsid w:val="00792B43"/>
    <w:rsid w:val="00793972"/>
    <w:rsid w:val="00795F05"/>
    <w:rsid w:val="00796537"/>
    <w:rsid w:val="007975E6"/>
    <w:rsid w:val="007A017B"/>
    <w:rsid w:val="007A0367"/>
    <w:rsid w:val="007A0BE8"/>
    <w:rsid w:val="007A0ED0"/>
    <w:rsid w:val="007A0FFA"/>
    <w:rsid w:val="007A3775"/>
    <w:rsid w:val="007A3A6B"/>
    <w:rsid w:val="007B226B"/>
    <w:rsid w:val="007B2BF5"/>
    <w:rsid w:val="007B7CAD"/>
    <w:rsid w:val="007C0BC7"/>
    <w:rsid w:val="007C186F"/>
    <w:rsid w:val="007C2BA4"/>
    <w:rsid w:val="007C58C0"/>
    <w:rsid w:val="007C7977"/>
    <w:rsid w:val="007C7E79"/>
    <w:rsid w:val="007D038B"/>
    <w:rsid w:val="007D0715"/>
    <w:rsid w:val="007D48CD"/>
    <w:rsid w:val="007D53C6"/>
    <w:rsid w:val="007D65B5"/>
    <w:rsid w:val="007D7B90"/>
    <w:rsid w:val="007E3156"/>
    <w:rsid w:val="007E5CCC"/>
    <w:rsid w:val="007E7780"/>
    <w:rsid w:val="007E7C3B"/>
    <w:rsid w:val="007F3C56"/>
    <w:rsid w:val="007F4076"/>
    <w:rsid w:val="007F7E75"/>
    <w:rsid w:val="00803BAE"/>
    <w:rsid w:val="00807FB8"/>
    <w:rsid w:val="008145B9"/>
    <w:rsid w:val="00817E27"/>
    <w:rsid w:val="00821DDE"/>
    <w:rsid w:val="0082280C"/>
    <w:rsid w:val="00823726"/>
    <w:rsid w:val="008239D0"/>
    <w:rsid w:val="00825777"/>
    <w:rsid w:val="00827ED4"/>
    <w:rsid w:val="00830CDD"/>
    <w:rsid w:val="0083133B"/>
    <w:rsid w:val="00833760"/>
    <w:rsid w:val="00834A96"/>
    <w:rsid w:val="0083532A"/>
    <w:rsid w:val="00837B83"/>
    <w:rsid w:val="0084021E"/>
    <w:rsid w:val="00840747"/>
    <w:rsid w:val="00841075"/>
    <w:rsid w:val="00841C0D"/>
    <w:rsid w:val="008450DC"/>
    <w:rsid w:val="00845BA2"/>
    <w:rsid w:val="00846748"/>
    <w:rsid w:val="00847681"/>
    <w:rsid w:val="00850C28"/>
    <w:rsid w:val="00854900"/>
    <w:rsid w:val="00854F7C"/>
    <w:rsid w:val="00856B12"/>
    <w:rsid w:val="00857143"/>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1A04"/>
    <w:rsid w:val="00882FF1"/>
    <w:rsid w:val="008850A5"/>
    <w:rsid w:val="008867F2"/>
    <w:rsid w:val="0088692A"/>
    <w:rsid w:val="00887119"/>
    <w:rsid w:val="00887B4E"/>
    <w:rsid w:val="00892550"/>
    <w:rsid w:val="008952D9"/>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E7820"/>
    <w:rsid w:val="008F00D6"/>
    <w:rsid w:val="008F13D0"/>
    <w:rsid w:val="008F4102"/>
    <w:rsid w:val="008F6934"/>
    <w:rsid w:val="0090076A"/>
    <w:rsid w:val="0090369B"/>
    <w:rsid w:val="00905BC0"/>
    <w:rsid w:val="0091125D"/>
    <w:rsid w:val="009117F8"/>
    <w:rsid w:val="00912D62"/>
    <w:rsid w:val="00914081"/>
    <w:rsid w:val="009167B3"/>
    <w:rsid w:val="00917CF0"/>
    <w:rsid w:val="00923D8D"/>
    <w:rsid w:val="009256B7"/>
    <w:rsid w:val="00925D2B"/>
    <w:rsid w:val="00930F91"/>
    <w:rsid w:val="00933D0B"/>
    <w:rsid w:val="00934480"/>
    <w:rsid w:val="009349FD"/>
    <w:rsid w:val="00935655"/>
    <w:rsid w:val="009358B9"/>
    <w:rsid w:val="009359C3"/>
    <w:rsid w:val="00935C8D"/>
    <w:rsid w:val="009364D8"/>
    <w:rsid w:val="0093722F"/>
    <w:rsid w:val="0093739A"/>
    <w:rsid w:val="00941F31"/>
    <w:rsid w:val="00942E67"/>
    <w:rsid w:val="009435FA"/>
    <w:rsid w:val="0094401E"/>
    <w:rsid w:val="009518EB"/>
    <w:rsid w:val="00951930"/>
    <w:rsid w:val="00953D0A"/>
    <w:rsid w:val="00955548"/>
    <w:rsid w:val="00956079"/>
    <w:rsid w:val="00957F9C"/>
    <w:rsid w:val="00960F39"/>
    <w:rsid w:val="00962AA5"/>
    <w:rsid w:val="00963D29"/>
    <w:rsid w:val="00965FBD"/>
    <w:rsid w:val="00966935"/>
    <w:rsid w:val="00966F95"/>
    <w:rsid w:val="00967BCD"/>
    <w:rsid w:val="00971575"/>
    <w:rsid w:val="00971725"/>
    <w:rsid w:val="009740AD"/>
    <w:rsid w:val="00977DD5"/>
    <w:rsid w:val="009801EA"/>
    <w:rsid w:val="00982D9C"/>
    <w:rsid w:val="0098484E"/>
    <w:rsid w:val="009850C3"/>
    <w:rsid w:val="00987976"/>
    <w:rsid w:val="0099005F"/>
    <w:rsid w:val="0099163C"/>
    <w:rsid w:val="00991F29"/>
    <w:rsid w:val="00992EB3"/>
    <w:rsid w:val="00994B54"/>
    <w:rsid w:val="00995D6F"/>
    <w:rsid w:val="009A429F"/>
    <w:rsid w:val="009A59E5"/>
    <w:rsid w:val="009A633C"/>
    <w:rsid w:val="009B0F6D"/>
    <w:rsid w:val="009B3FF0"/>
    <w:rsid w:val="009B63C3"/>
    <w:rsid w:val="009B750E"/>
    <w:rsid w:val="009C0A3E"/>
    <w:rsid w:val="009C0CB6"/>
    <w:rsid w:val="009C57E6"/>
    <w:rsid w:val="009D111A"/>
    <w:rsid w:val="009D286F"/>
    <w:rsid w:val="009D52BB"/>
    <w:rsid w:val="009D5FF3"/>
    <w:rsid w:val="009E0089"/>
    <w:rsid w:val="009E205A"/>
    <w:rsid w:val="009E2892"/>
    <w:rsid w:val="009E3C41"/>
    <w:rsid w:val="009E4DE2"/>
    <w:rsid w:val="009F1A3B"/>
    <w:rsid w:val="009F1F6D"/>
    <w:rsid w:val="009F23F1"/>
    <w:rsid w:val="009F445A"/>
    <w:rsid w:val="009F4EE2"/>
    <w:rsid w:val="00A008A6"/>
    <w:rsid w:val="00A00995"/>
    <w:rsid w:val="00A00FC7"/>
    <w:rsid w:val="00A0193E"/>
    <w:rsid w:val="00A02DEA"/>
    <w:rsid w:val="00A03C34"/>
    <w:rsid w:val="00A04979"/>
    <w:rsid w:val="00A04DF3"/>
    <w:rsid w:val="00A05385"/>
    <w:rsid w:val="00A053DD"/>
    <w:rsid w:val="00A053EC"/>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0DA9"/>
    <w:rsid w:val="00A32082"/>
    <w:rsid w:val="00A32628"/>
    <w:rsid w:val="00A338B7"/>
    <w:rsid w:val="00A3615E"/>
    <w:rsid w:val="00A4132C"/>
    <w:rsid w:val="00A41966"/>
    <w:rsid w:val="00A42615"/>
    <w:rsid w:val="00A426FE"/>
    <w:rsid w:val="00A43C71"/>
    <w:rsid w:val="00A470D1"/>
    <w:rsid w:val="00A47F8C"/>
    <w:rsid w:val="00A504FD"/>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94E91"/>
    <w:rsid w:val="00A96A51"/>
    <w:rsid w:val="00A97835"/>
    <w:rsid w:val="00AA0B28"/>
    <w:rsid w:val="00AA0D97"/>
    <w:rsid w:val="00AA0E87"/>
    <w:rsid w:val="00AA2063"/>
    <w:rsid w:val="00AA2D8E"/>
    <w:rsid w:val="00AA4F84"/>
    <w:rsid w:val="00AA52ED"/>
    <w:rsid w:val="00AA6315"/>
    <w:rsid w:val="00AA643F"/>
    <w:rsid w:val="00AB1C97"/>
    <w:rsid w:val="00AB3ED9"/>
    <w:rsid w:val="00AB67CC"/>
    <w:rsid w:val="00AB7008"/>
    <w:rsid w:val="00AC1039"/>
    <w:rsid w:val="00AC138B"/>
    <w:rsid w:val="00AC1531"/>
    <w:rsid w:val="00AC18B0"/>
    <w:rsid w:val="00AC1AF4"/>
    <w:rsid w:val="00AC1BA8"/>
    <w:rsid w:val="00AC240D"/>
    <w:rsid w:val="00AC284A"/>
    <w:rsid w:val="00AC48E8"/>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9FF"/>
    <w:rsid w:val="00B07A12"/>
    <w:rsid w:val="00B110F5"/>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34773"/>
    <w:rsid w:val="00B40162"/>
    <w:rsid w:val="00B42C9F"/>
    <w:rsid w:val="00B437AB"/>
    <w:rsid w:val="00B45211"/>
    <w:rsid w:val="00B4633E"/>
    <w:rsid w:val="00B50567"/>
    <w:rsid w:val="00B50965"/>
    <w:rsid w:val="00B54D10"/>
    <w:rsid w:val="00B55FDB"/>
    <w:rsid w:val="00B578EB"/>
    <w:rsid w:val="00B61698"/>
    <w:rsid w:val="00B62955"/>
    <w:rsid w:val="00B64ADC"/>
    <w:rsid w:val="00B67402"/>
    <w:rsid w:val="00B67737"/>
    <w:rsid w:val="00B67967"/>
    <w:rsid w:val="00B70186"/>
    <w:rsid w:val="00B73ED7"/>
    <w:rsid w:val="00B74240"/>
    <w:rsid w:val="00B769DC"/>
    <w:rsid w:val="00B774C4"/>
    <w:rsid w:val="00B77C34"/>
    <w:rsid w:val="00B80CC1"/>
    <w:rsid w:val="00B83215"/>
    <w:rsid w:val="00B84BD9"/>
    <w:rsid w:val="00B85197"/>
    <w:rsid w:val="00B858C6"/>
    <w:rsid w:val="00B8666D"/>
    <w:rsid w:val="00B86B43"/>
    <w:rsid w:val="00B87296"/>
    <w:rsid w:val="00B87AC7"/>
    <w:rsid w:val="00B9002A"/>
    <w:rsid w:val="00B90DAF"/>
    <w:rsid w:val="00B91057"/>
    <w:rsid w:val="00B95112"/>
    <w:rsid w:val="00BA38D4"/>
    <w:rsid w:val="00BA3BDD"/>
    <w:rsid w:val="00BA4D3C"/>
    <w:rsid w:val="00BA587C"/>
    <w:rsid w:val="00BA6281"/>
    <w:rsid w:val="00BA7C06"/>
    <w:rsid w:val="00BB2CE9"/>
    <w:rsid w:val="00BB4373"/>
    <w:rsid w:val="00BB4538"/>
    <w:rsid w:val="00BB55C1"/>
    <w:rsid w:val="00BB5BC5"/>
    <w:rsid w:val="00BB74D4"/>
    <w:rsid w:val="00BB7506"/>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1EF"/>
    <w:rsid w:val="00BF226E"/>
    <w:rsid w:val="00BF6E32"/>
    <w:rsid w:val="00C02B9C"/>
    <w:rsid w:val="00C05887"/>
    <w:rsid w:val="00C065FE"/>
    <w:rsid w:val="00C0688B"/>
    <w:rsid w:val="00C06CE2"/>
    <w:rsid w:val="00C10648"/>
    <w:rsid w:val="00C114E9"/>
    <w:rsid w:val="00C1184E"/>
    <w:rsid w:val="00C118B5"/>
    <w:rsid w:val="00C11943"/>
    <w:rsid w:val="00C119B5"/>
    <w:rsid w:val="00C11C24"/>
    <w:rsid w:val="00C125F8"/>
    <w:rsid w:val="00C15A7C"/>
    <w:rsid w:val="00C162F3"/>
    <w:rsid w:val="00C16A34"/>
    <w:rsid w:val="00C16C3B"/>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2E55"/>
    <w:rsid w:val="00C43EA7"/>
    <w:rsid w:val="00C44BEA"/>
    <w:rsid w:val="00C44E02"/>
    <w:rsid w:val="00C45B9E"/>
    <w:rsid w:val="00C51C3D"/>
    <w:rsid w:val="00C5207D"/>
    <w:rsid w:val="00C5218A"/>
    <w:rsid w:val="00C5331A"/>
    <w:rsid w:val="00C533E2"/>
    <w:rsid w:val="00C55336"/>
    <w:rsid w:val="00C55CC5"/>
    <w:rsid w:val="00C565CA"/>
    <w:rsid w:val="00C57568"/>
    <w:rsid w:val="00C60409"/>
    <w:rsid w:val="00C60F87"/>
    <w:rsid w:val="00C618C8"/>
    <w:rsid w:val="00C61CC9"/>
    <w:rsid w:val="00C669E1"/>
    <w:rsid w:val="00C67F5C"/>
    <w:rsid w:val="00C67F8A"/>
    <w:rsid w:val="00C735B9"/>
    <w:rsid w:val="00C75381"/>
    <w:rsid w:val="00C7591F"/>
    <w:rsid w:val="00C75DDB"/>
    <w:rsid w:val="00C805DE"/>
    <w:rsid w:val="00C80A54"/>
    <w:rsid w:val="00C83FB6"/>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0AB7"/>
    <w:rsid w:val="00CD124C"/>
    <w:rsid w:val="00CD2959"/>
    <w:rsid w:val="00CD3744"/>
    <w:rsid w:val="00CD4C67"/>
    <w:rsid w:val="00CD5F26"/>
    <w:rsid w:val="00CD791F"/>
    <w:rsid w:val="00CE346A"/>
    <w:rsid w:val="00CE3EF1"/>
    <w:rsid w:val="00CE5A9D"/>
    <w:rsid w:val="00CF06A4"/>
    <w:rsid w:val="00CF071D"/>
    <w:rsid w:val="00CF1242"/>
    <w:rsid w:val="00CF2682"/>
    <w:rsid w:val="00CF5150"/>
    <w:rsid w:val="00CF7FD8"/>
    <w:rsid w:val="00D00697"/>
    <w:rsid w:val="00D02912"/>
    <w:rsid w:val="00D0432B"/>
    <w:rsid w:val="00D05016"/>
    <w:rsid w:val="00D053C2"/>
    <w:rsid w:val="00D05A90"/>
    <w:rsid w:val="00D13B91"/>
    <w:rsid w:val="00D13CF2"/>
    <w:rsid w:val="00D16158"/>
    <w:rsid w:val="00D17793"/>
    <w:rsid w:val="00D21389"/>
    <w:rsid w:val="00D2185F"/>
    <w:rsid w:val="00D21AB4"/>
    <w:rsid w:val="00D223D3"/>
    <w:rsid w:val="00D22744"/>
    <w:rsid w:val="00D23B55"/>
    <w:rsid w:val="00D24619"/>
    <w:rsid w:val="00D27777"/>
    <w:rsid w:val="00D310F9"/>
    <w:rsid w:val="00D3561E"/>
    <w:rsid w:val="00D45434"/>
    <w:rsid w:val="00D4584D"/>
    <w:rsid w:val="00D45D36"/>
    <w:rsid w:val="00D50A6C"/>
    <w:rsid w:val="00D520B1"/>
    <w:rsid w:val="00D536BC"/>
    <w:rsid w:val="00D55339"/>
    <w:rsid w:val="00D57808"/>
    <w:rsid w:val="00D57E60"/>
    <w:rsid w:val="00D6221B"/>
    <w:rsid w:val="00D62FE0"/>
    <w:rsid w:val="00D6649A"/>
    <w:rsid w:val="00D727DC"/>
    <w:rsid w:val="00D73363"/>
    <w:rsid w:val="00D73E00"/>
    <w:rsid w:val="00D74E8F"/>
    <w:rsid w:val="00D75D4C"/>
    <w:rsid w:val="00D816F5"/>
    <w:rsid w:val="00D82DD2"/>
    <w:rsid w:val="00D83C81"/>
    <w:rsid w:val="00D85BD5"/>
    <w:rsid w:val="00D8606E"/>
    <w:rsid w:val="00D86721"/>
    <w:rsid w:val="00D875DD"/>
    <w:rsid w:val="00D909D8"/>
    <w:rsid w:val="00D90C95"/>
    <w:rsid w:val="00D92226"/>
    <w:rsid w:val="00D93571"/>
    <w:rsid w:val="00D9500B"/>
    <w:rsid w:val="00D9543C"/>
    <w:rsid w:val="00DA2893"/>
    <w:rsid w:val="00DA31A6"/>
    <w:rsid w:val="00DA4058"/>
    <w:rsid w:val="00DA4556"/>
    <w:rsid w:val="00DA5411"/>
    <w:rsid w:val="00DA5D29"/>
    <w:rsid w:val="00DA627E"/>
    <w:rsid w:val="00DA69CF"/>
    <w:rsid w:val="00DB0BB6"/>
    <w:rsid w:val="00DB0C6B"/>
    <w:rsid w:val="00DB1764"/>
    <w:rsid w:val="00DB27BD"/>
    <w:rsid w:val="00DB3832"/>
    <w:rsid w:val="00DB4C21"/>
    <w:rsid w:val="00DB53E2"/>
    <w:rsid w:val="00DB5827"/>
    <w:rsid w:val="00DB5D2B"/>
    <w:rsid w:val="00DB64D9"/>
    <w:rsid w:val="00DB6B7F"/>
    <w:rsid w:val="00DB7117"/>
    <w:rsid w:val="00DB7542"/>
    <w:rsid w:val="00DB788F"/>
    <w:rsid w:val="00DC2FF7"/>
    <w:rsid w:val="00DC324E"/>
    <w:rsid w:val="00DC59FD"/>
    <w:rsid w:val="00DC5F7C"/>
    <w:rsid w:val="00DC60DC"/>
    <w:rsid w:val="00DC6534"/>
    <w:rsid w:val="00DC7EA0"/>
    <w:rsid w:val="00DD0465"/>
    <w:rsid w:val="00DD3477"/>
    <w:rsid w:val="00DD7815"/>
    <w:rsid w:val="00DE18CD"/>
    <w:rsid w:val="00DE3111"/>
    <w:rsid w:val="00DE4F1D"/>
    <w:rsid w:val="00DE501A"/>
    <w:rsid w:val="00DF0289"/>
    <w:rsid w:val="00DF2FFC"/>
    <w:rsid w:val="00DF67A9"/>
    <w:rsid w:val="00DF7123"/>
    <w:rsid w:val="00DF7A42"/>
    <w:rsid w:val="00E01896"/>
    <w:rsid w:val="00E0192E"/>
    <w:rsid w:val="00E04FDF"/>
    <w:rsid w:val="00E051B7"/>
    <w:rsid w:val="00E05B28"/>
    <w:rsid w:val="00E05B2A"/>
    <w:rsid w:val="00E063FF"/>
    <w:rsid w:val="00E064FA"/>
    <w:rsid w:val="00E06E2E"/>
    <w:rsid w:val="00E126B6"/>
    <w:rsid w:val="00E14507"/>
    <w:rsid w:val="00E15A35"/>
    <w:rsid w:val="00E16449"/>
    <w:rsid w:val="00E16454"/>
    <w:rsid w:val="00E21BC6"/>
    <w:rsid w:val="00E2227E"/>
    <w:rsid w:val="00E23BE3"/>
    <w:rsid w:val="00E26C55"/>
    <w:rsid w:val="00E27A45"/>
    <w:rsid w:val="00E3080C"/>
    <w:rsid w:val="00E338F2"/>
    <w:rsid w:val="00E352B4"/>
    <w:rsid w:val="00E36A87"/>
    <w:rsid w:val="00E37B1B"/>
    <w:rsid w:val="00E410E8"/>
    <w:rsid w:val="00E42AA9"/>
    <w:rsid w:val="00E43E43"/>
    <w:rsid w:val="00E510FA"/>
    <w:rsid w:val="00E52272"/>
    <w:rsid w:val="00E52958"/>
    <w:rsid w:val="00E60D97"/>
    <w:rsid w:val="00E61847"/>
    <w:rsid w:val="00E63D47"/>
    <w:rsid w:val="00E662B7"/>
    <w:rsid w:val="00E73024"/>
    <w:rsid w:val="00E730EF"/>
    <w:rsid w:val="00E760C1"/>
    <w:rsid w:val="00E76E5B"/>
    <w:rsid w:val="00E835A7"/>
    <w:rsid w:val="00E83CFD"/>
    <w:rsid w:val="00E90EC6"/>
    <w:rsid w:val="00E917C0"/>
    <w:rsid w:val="00E965F4"/>
    <w:rsid w:val="00E97FBA"/>
    <w:rsid w:val="00EA7769"/>
    <w:rsid w:val="00EA78CD"/>
    <w:rsid w:val="00EB3BC9"/>
    <w:rsid w:val="00EB54DB"/>
    <w:rsid w:val="00EB54E5"/>
    <w:rsid w:val="00EB55A0"/>
    <w:rsid w:val="00EB595B"/>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EF7A31"/>
    <w:rsid w:val="00EF7DD3"/>
    <w:rsid w:val="00F00AA4"/>
    <w:rsid w:val="00F01515"/>
    <w:rsid w:val="00F101A0"/>
    <w:rsid w:val="00F1179E"/>
    <w:rsid w:val="00F11B38"/>
    <w:rsid w:val="00F12194"/>
    <w:rsid w:val="00F127A2"/>
    <w:rsid w:val="00F14016"/>
    <w:rsid w:val="00F14EB0"/>
    <w:rsid w:val="00F15197"/>
    <w:rsid w:val="00F17780"/>
    <w:rsid w:val="00F22161"/>
    <w:rsid w:val="00F22EFE"/>
    <w:rsid w:val="00F259BF"/>
    <w:rsid w:val="00F261B0"/>
    <w:rsid w:val="00F26490"/>
    <w:rsid w:val="00F30775"/>
    <w:rsid w:val="00F313D0"/>
    <w:rsid w:val="00F31757"/>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81357"/>
    <w:rsid w:val="00F81BCF"/>
    <w:rsid w:val="00F8329C"/>
    <w:rsid w:val="00F83D7F"/>
    <w:rsid w:val="00F83F33"/>
    <w:rsid w:val="00F931E2"/>
    <w:rsid w:val="00F94078"/>
    <w:rsid w:val="00FA1882"/>
    <w:rsid w:val="00FA3733"/>
    <w:rsid w:val="00FB4133"/>
    <w:rsid w:val="00FB4183"/>
    <w:rsid w:val="00FB4822"/>
    <w:rsid w:val="00FB6B75"/>
    <w:rsid w:val="00FB70E2"/>
    <w:rsid w:val="00FB7674"/>
    <w:rsid w:val="00FB7BB9"/>
    <w:rsid w:val="00FC30D0"/>
    <w:rsid w:val="00FC59E6"/>
    <w:rsid w:val="00FC6118"/>
    <w:rsid w:val="00FC730D"/>
    <w:rsid w:val="00FD13D0"/>
    <w:rsid w:val="00FD3595"/>
    <w:rsid w:val="00FD36F0"/>
    <w:rsid w:val="00FD4B1D"/>
    <w:rsid w:val="00FD663F"/>
    <w:rsid w:val="00FE011A"/>
    <w:rsid w:val="00FE1DA0"/>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BB74D4"/>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BB74D4"/>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09108">
      <w:bodyDiv w:val="1"/>
      <w:marLeft w:val="0"/>
      <w:marRight w:val="0"/>
      <w:marTop w:val="0"/>
      <w:marBottom w:val="0"/>
      <w:divBdr>
        <w:top w:val="none" w:sz="0" w:space="0" w:color="auto"/>
        <w:left w:val="none" w:sz="0" w:space="0" w:color="auto"/>
        <w:bottom w:val="none" w:sz="0" w:space="0" w:color="auto"/>
        <w:right w:val="none" w:sz="0" w:space="0" w:color="auto"/>
      </w:divBdr>
    </w:div>
    <w:div w:id="438647143">
      <w:bodyDiv w:val="1"/>
      <w:marLeft w:val="0"/>
      <w:marRight w:val="0"/>
      <w:marTop w:val="0"/>
      <w:marBottom w:val="0"/>
      <w:divBdr>
        <w:top w:val="none" w:sz="0" w:space="0" w:color="auto"/>
        <w:left w:val="none" w:sz="0" w:space="0" w:color="auto"/>
        <w:bottom w:val="none" w:sz="0" w:space="0" w:color="auto"/>
        <w:right w:val="none" w:sz="0" w:space="0" w:color="auto"/>
      </w:divBdr>
    </w:div>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430584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606701">
      <w:bodyDiv w:val="1"/>
      <w:marLeft w:val="0"/>
      <w:marRight w:val="0"/>
      <w:marTop w:val="0"/>
      <w:marBottom w:val="0"/>
      <w:divBdr>
        <w:top w:val="none" w:sz="0" w:space="0" w:color="auto"/>
        <w:left w:val="none" w:sz="0" w:space="0" w:color="auto"/>
        <w:bottom w:val="none" w:sz="0" w:space="0" w:color="auto"/>
        <w:right w:val="none" w:sz="0" w:space="0" w:color="auto"/>
      </w:divBdr>
    </w:div>
    <w:div w:id="1786536169">
      <w:bodyDiv w:val="1"/>
      <w:marLeft w:val="0"/>
      <w:marRight w:val="0"/>
      <w:marTop w:val="0"/>
      <w:marBottom w:val="0"/>
      <w:divBdr>
        <w:top w:val="none" w:sz="0" w:space="0" w:color="auto"/>
        <w:left w:val="none" w:sz="0" w:space="0" w:color="auto"/>
        <w:bottom w:val="none" w:sz="0" w:space="0" w:color="auto"/>
        <w:right w:val="none" w:sz="0" w:space="0" w:color="auto"/>
      </w:divBdr>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 w:id="214677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4.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id-ID" b="1">
                <a:solidFill>
                  <a:schemeClr val="tx1"/>
                </a:solidFill>
              </a:rPr>
              <a:t>Akurasi</a:t>
            </a:r>
            <a:r>
              <a:rPr lang="id-ID" b="1" baseline="0">
                <a:solidFill>
                  <a:schemeClr val="tx1"/>
                </a:solidFill>
              </a:rPr>
              <a:t> Kesalahan Sistem Tiap Sub Lokasi</a:t>
            </a:r>
            <a:endParaRPr lang="en-US" b="1">
              <a:solidFill>
                <a:schemeClr val="tx1"/>
              </a:solidFill>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ub Lokasi 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B$2:$B$4</c:f>
              <c:numCache>
                <c:formatCode>General</c:formatCode>
                <c:ptCount val="3"/>
                <c:pt idx="0">
                  <c:v>1.6259999999999999</c:v>
                </c:pt>
                <c:pt idx="1">
                  <c:v>19.893999999999998</c:v>
                </c:pt>
                <c:pt idx="2">
                  <c:v>3.371</c:v>
                </c:pt>
              </c:numCache>
            </c:numRef>
          </c:val>
        </c:ser>
        <c:ser>
          <c:idx val="1"/>
          <c:order val="1"/>
          <c:tx>
            <c:strRef>
              <c:f>Sheet1!$C$1</c:f>
              <c:strCache>
                <c:ptCount val="1"/>
                <c:pt idx="0">
                  <c:v>Sub Lokasi B</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C$2:$C$4</c:f>
              <c:numCache>
                <c:formatCode>General</c:formatCode>
                <c:ptCount val="3"/>
                <c:pt idx="0">
                  <c:v>22.038</c:v>
                </c:pt>
                <c:pt idx="1">
                  <c:v>4.0670000000000002</c:v>
                </c:pt>
                <c:pt idx="2">
                  <c:v>0</c:v>
                </c:pt>
              </c:numCache>
            </c:numRef>
          </c:val>
        </c:ser>
        <c:ser>
          <c:idx val="2"/>
          <c:order val="2"/>
          <c:tx>
            <c:strRef>
              <c:f>Sheet1!$D$1</c:f>
              <c:strCache>
                <c:ptCount val="1"/>
                <c:pt idx="0">
                  <c:v>Sub Lokasi C</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D$2:$D$4</c:f>
              <c:numCache>
                <c:formatCode>General</c:formatCode>
                <c:ptCount val="3"/>
                <c:pt idx="0">
                  <c:v>3.2589999999999999</c:v>
                </c:pt>
                <c:pt idx="1">
                  <c:v>10.906000000000001</c:v>
                </c:pt>
                <c:pt idx="2">
                  <c:v>5.2629999999999999</c:v>
                </c:pt>
              </c:numCache>
            </c:numRef>
          </c:val>
        </c:ser>
        <c:ser>
          <c:idx val="3"/>
          <c:order val="3"/>
          <c:tx>
            <c:strRef>
              <c:f>Sheet1!$E$1</c:f>
              <c:strCache>
                <c:ptCount val="1"/>
                <c:pt idx="0">
                  <c:v>Sub Lokasi D</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E$2:$E$4</c:f>
              <c:numCache>
                <c:formatCode>General</c:formatCode>
                <c:ptCount val="3"/>
                <c:pt idx="0">
                  <c:v>15.689</c:v>
                </c:pt>
                <c:pt idx="1">
                  <c:v>0</c:v>
                </c:pt>
                <c:pt idx="2">
                  <c:v>2.5640000000000001</c:v>
                </c:pt>
              </c:numCache>
            </c:numRef>
          </c:val>
        </c:ser>
        <c:dLbls>
          <c:dLblPos val="outEnd"/>
          <c:showLegendKey val="0"/>
          <c:showVal val="1"/>
          <c:showCatName val="0"/>
          <c:showSerName val="0"/>
          <c:showPercent val="0"/>
          <c:showBubbleSize val="0"/>
        </c:dLbls>
        <c:gapWidth val="219"/>
        <c:overlap val="-27"/>
        <c:axId val="805351904"/>
        <c:axId val="805352296"/>
      </c:barChart>
      <c:catAx>
        <c:axId val="805351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352296"/>
        <c:crosses val="autoZero"/>
        <c:auto val="1"/>
        <c:lblAlgn val="ctr"/>
        <c:lblOffset val="100"/>
        <c:noMultiLvlLbl val="0"/>
      </c:catAx>
      <c:valAx>
        <c:axId val="805352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535190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D71887A-4E09-4E23-99F0-CD825AC3D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9</TotalTime>
  <Pages>1</Pages>
  <Words>25955</Words>
  <Characters>147945</Characters>
  <Application>Microsoft Office Word</Application>
  <DocSecurity>0</DocSecurity>
  <Lines>1232</Lines>
  <Paragraphs>347</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735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Muhammad Hasbi</cp:lastModifiedBy>
  <cp:revision>99</cp:revision>
  <cp:lastPrinted>2020-03-03T15:33:00Z</cp:lastPrinted>
  <dcterms:created xsi:type="dcterms:W3CDTF">2020-01-09T09:19:00Z</dcterms:created>
  <dcterms:modified xsi:type="dcterms:W3CDTF">2020-04-19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